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666CC" w14:textId="7029A5FE" w:rsidR="00755E95" w:rsidRPr="00E95C44" w:rsidRDefault="000175EE" w:rsidP="006F76BA">
      <w:pPr>
        <w:spacing w:line="480" w:lineRule="auto"/>
        <w:rPr>
          <w:b/>
          <w:bCs/>
        </w:rPr>
      </w:pPr>
      <w:r w:rsidRPr="00E95C44">
        <w:rPr>
          <w:b/>
        </w:rPr>
        <w:t xml:space="preserve">Comparison of </w:t>
      </w:r>
      <w:r w:rsidR="00755E95" w:rsidRPr="00E95C44">
        <w:rPr>
          <w:b/>
        </w:rPr>
        <w:t>the</w:t>
      </w:r>
      <w:r w:rsidRPr="00E95C44">
        <w:rPr>
          <w:b/>
        </w:rPr>
        <w:t xml:space="preserve"> accuracy of the</w:t>
      </w:r>
      <w:r w:rsidR="00755E95" w:rsidRPr="00E95C44">
        <w:rPr>
          <w:b/>
        </w:rPr>
        <w:t xml:space="preserve"> </w:t>
      </w:r>
      <w:r w:rsidRPr="00E95C44">
        <w:rPr>
          <w:b/>
        </w:rPr>
        <w:t>7-item</w:t>
      </w:r>
      <w:r w:rsidR="00755E95" w:rsidRPr="00E95C44">
        <w:rPr>
          <w:b/>
        </w:rPr>
        <w:t xml:space="preserve"> HADS</w:t>
      </w:r>
      <w:r w:rsidRPr="00E95C44">
        <w:rPr>
          <w:b/>
        </w:rPr>
        <w:t xml:space="preserve"> </w:t>
      </w:r>
      <w:r w:rsidR="00EF19EA" w:rsidRPr="00E95C44">
        <w:rPr>
          <w:b/>
        </w:rPr>
        <w:t>D</w:t>
      </w:r>
      <w:r w:rsidRPr="00E95C44">
        <w:rPr>
          <w:b/>
        </w:rPr>
        <w:t xml:space="preserve">epression subscale </w:t>
      </w:r>
      <w:r w:rsidR="00A84C6D" w:rsidRPr="00E95C44">
        <w:rPr>
          <w:b/>
        </w:rPr>
        <w:t xml:space="preserve">and 14-item </w:t>
      </w:r>
      <w:r w:rsidR="00716485" w:rsidRPr="00E95C44">
        <w:rPr>
          <w:b/>
        </w:rPr>
        <w:t xml:space="preserve">total </w:t>
      </w:r>
      <w:r w:rsidR="00A84C6D" w:rsidRPr="00E95C44">
        <w:rPr>
          <w:b/>
        </w:rPr>
        <w:t xml:space="preserve">HADS </w:t>
      </w:r>
      <w:r w:rsidRPr="00E95C44">
        <w:rPr>
          <w:b/>
        </w:rPr>
        <w:t>for</w:t>
      </w:r>
      <w:r w:rsidR="00755E95" w:rsidRPr="00E95C44">
        <w:rPr>
          <w:b/>
        </w:rPr>
        <w:t xml:space="preserve"> screening</w:t>
      </w:r>
      <w:r w:rsidRPr="00E95C44">
        <w:rPr>
          <w:b/>
        </w:rPr>
        <w:t xml:space="preserve"> for major depression</w:t>
      </w:r>
      <w:r w:rsidR="00755E95" w:rsidRPr="00E95C44">
        <w:rPr>
          <w:b/>
        </w:rPr>
        <w:t>: a systematic review and individual participant data meta-analysis</w:t>
      </w:r>
      <w:r w:rsidR="00755E95" w:rsidRPr="00E95C44">
        <w:rPr>
          <w:b/>
          <w:bCs/>
        </w:rPr>
        <w:t xml:space="preserve"> </w:t>
      </w:r>
    </w:p>
    <w:p w14:paraId="57A1D786" w14:textId="77777777" w:rsidR="0097098C" w:rsidRDefault="0097098C" w:rsidP="001E1BBB">
      <w:pPr>
        <w:spacing w:line="480" w:lineRule="auto"/>
        <w:rPr>
          <w:b/>
        </w:rPr>
      </w:pPr>
    </w:p>
    <w:p w14:paraId="41829672" w14:textId="3ED6F5D6" w:rsidR="004D4867" w:rsidRPr="00E95C44" w:rsidRDefault="0054056D" w:rsidP="001E1BBB">
      <w:pPr>
        <w:spacing w:line="480" w:lineRule="auto"/>
        <w:rPr>
          <w:b/>
          <w:bCs/>
        </w:rPr>
      </w:pPr>
      <w:r w:rsidRPr="00E95C44">
        <w:rPr>
          <w:b/>
          <w:bCs/>
        </w:rPr>
        <w:t>Abstract</w:t>
      </w:r>
    </w:p>
    <w:p w14:paraId="64E3F042" w14:textId="41755F1A" w:rsidR="00CE1341" w:rsidRPr="00E95C44" w:rsidRDefault="0098001D" w:rsidP="0054056D">
      <w:pPr>
        <w:spacing w:line="480" w:lineRule="auto"/>
        <w:ind w:firstLine="720"/>
      </w:pPr>
      <w:r w:rsidRPr="00E95C44">
        <w:t>T</w:t>
      </w:r>
      <w:r w:rsidR="00733CBA" w:rsidRPr="004C2970">
        <w:t xml:space="preserve">he </w:t>
      </w:r>
      <w:r w:rsidR="00024040" w:rsidRPr="00E95C44">
        <w:t xml:space="preserve">7-item </w:t>
      </w:r>
      <w:r w:rsidR="00097254" w:rsidRPr="00E95C44">
        <w:t>Hospital Anxiety and Depression Scale</w:t>
      </w:r>
      <w:r w:rsidR="00024040" w:rsidRPr="00E95C44">
        <w:t xml:space="preserve"> Depression subscale (HADS-D)</w:t>
      </w:r>
      <w:r w:rsidR="00024040" w:rsidRPr="004C2970">
        <w:t xml:space="preserve"> and the total score of the </w:t>
      </w:r>
      <w:r w:rsidR="0024200C" w:rsidRPr="00E95C44">
        <w:t xml:space="preserve">14-item </w:t>
      </w:r>
      <w:r w:rsidR="00097254">
        <w:t>HADS</w:t>
      </w:r>
      <w:r w:rsidR="0024200C" w:rsidRPr="00E95C44">
        <w:t xml:space="preserve"> (HADS</w:t>
      </w:r>
      <w:r w:rsidR="00024040" w:rsidRPr="00E95C44">
        <w:t>-T</w:t>
      </w:r>
      <w:r w:rsidR="0024200C" w:rsidRPr="00E95C44">
        <w:t>)</w:t>
      </w:r>
      <w:r w:rsidR="00024040" w:rsidRPr="00E95C44">
        <w:t xml:space="preserve"> </w:t>
      </w:r>
      <w:r w:rsidR="00024040" w:rsidRPr="004C2970">
        <w:t xml:space="preserve">are </w:t>
      </w:r>
      <w:r w:rsidRPr="00E95C44">
        <w:t xml:space="preserve">both </w:t>
      </w:r>
      <w:r w:rsidR="00733CBA" w:rsidRPr="00E95C44">
        <w:t>used for major depression</w:t>
      </w:r>
      <w:r w:rsidR="00C67BD2" w:rsidRPr="00E95C44">
        <w:t xml:space="preserve"> screening</w:t>
      </w:r>
      <w:r w:rsidR="00733CBA" w:rsidRPr="00E95C44">
        <w:t xml:space="preserve">. </w:t>
      </w:r>
      <w:r w:rsidR="00024040" w:rsidRPr="004C2970">
        <w:t>Compared to the HADS-D, t</w:t>
      </w:r>
      <w:r w:rsidR="00733CBA" w:rsidRPr="00E95C44">
        <w:t>he HADS-T includes anxiety items</w:t>
      </w:r>
      <w:r w:rsidR="00C67BD2" w:rsidRPr="00E95C44">
        <w:t xml:space="preserve"> and requires more time to complete</w:t>
      </w:r>
      <w:r w:rsidR="00733CBA" w:rsidRPr="00E95C44">
        <w:t>.</w:t>
      </w:r>
      <w:r w:rsidR="00024040" w:rsidRPr="00E95C44">
        <w:t xml:space="preserve"> </w:t>
      </w:r>
      <w:r w:rsidR="00CE1341" w:rsidRPr="00E95C44">
        <w:t xml:space="preserve">We </w:t>
      </w:r>
      <w:r w:rsidR="000A7F07" w:rsidRPr="00E95C44">
        <w:t>compared</w:t>
      </w:r>
      <w:r w:rsidR="00733CBA" w:rsidRPr="00E95C44">
        <w:t xml:space="preserve"> </w:t>
      </w:r>
      <w:r w:rsidR="00576792" w:rsidRPr="00E95C44">
        <w:t xml:space="preserve">the </w:t>
      </w:r>
      <w:r w:rsidR="00024040" w:rsidRPr="00E95C44">
        <w:t xml:space="preserve">screening </w:t>
      </w:r>
      <w:r w:rsidR="00733CBA" w:rsidRPr="00E95C44">
        <w:t>accuracy of the HADS-D and HADS-T</w:t>
      </w:r>
      <w:r w:rsidR="000A7F07" w:rsidRPr="00E95C44">
        <w:t xml:space="preserve"> </w:t>
      </w:r>
      <w:r w:rsidR="00733CBA" w:rsidRPr="00E95C44">
        <w:t>for major depression detection.</w:t>
      </w:r>
      <w:r w:rsidR="0054056D">
        <w:t xml:space="preserve"> </w:t>
      </w:r>
      <w:r w:rsidR="00CE1341" w:rsidRPr="00E95C44">
        <w:t xml:space="preserve">We conducted an individual </w:t>
      </w:r>
      <w:r w:rsidR="00C94305" w:rsidRPr="00E95C44">
        <w:t xml:space="preserve">participant </w:t>
      </w:r>
      <w:r w:rsidR="00CE1341" w:rsidRPr="00E95C44">
        <w:t>data meta-analysis</w:t>
      </w:r>
      <w:r w:rsidR="004C2238" w:rsidRPr="00E95C44">
        <w:t xml:space="preserve"> and fit bivariate random-effects models</w:t>
      </w:r>
      <w:r w:rsidR="003C6EAD" w:rsidRPr="00E95C44">
        <w:t xml:space="preserve"> </w:t>
      </w:r>
      <w:r w:rsidR="004C2238" w:rsidRPr="00E95C44">
        <w:t>to assess diagnostic accuracy</w:t>
      </w:r>
      <w:r w:rsidR="00024040" w:rsidRPr="00E95C44">
        <w:t xml:space="preserve"> among participants with both HADS-D and HADS-T scores</w:t>
      </w:r>
      <w:r w:rsidR="004C2238" w:rsidRPr="00E95C44">
        <w:t>. We identified</w:t>
      </w:r>
      <w:r w:rsidR="004C2238" w:rsidRPr="0054056D">
        <w:t xml:space="preserve"> optimal cutoffs</w:t>
      </w:r>
      <w:r w:rsidR="009E6751" w:rsidRPr="0054056D">
        <w:t>, estimated sensitivity and specificity with 95% confidence intervals (CIs),</w:t>
      </w:r>
      <w:r w:rsidR="004C2238" w:rsidRPr="0054056D">
        <w:t xml:space="preserve"> </w:t>
      </w:r>
      <w:r w:rsidR="0063594C" w:rsidRPr="0054056D">
        <w:t xml:space="preserve">and compared </w:t>
      </w:r>
      <w:r w:rsidR="00024040" w:rsidRPr="00E95C44">
        <w:t>screenin</w:t>
      </w:r>
      <w:r w:rsidR="008603F9" w:rsidRPr="00E95C44">
        <w:t>g</w:t>
      </w:r>
      <w:r w:rsidR="00024040" w:rsidRPr="00E95C44">
        <w:t xml:space="preserve"> </w:t>
      </w:r>
      <w:r w:rsidR="0063594C" w:rsidRPr="00E95C44">
        <w:t>accuracy</w:t>
      </w:r>
      <w:r w:rsidR="0063594C" w:rsidRPr="0054056D">
        <w:t xml:space="preserve"> across </w:t>
      </w:r>
      <w:r w:rsidR="004C2238" w:rsidRPr="0054056D">
        <w:t>paired</w:t>
      </w:r>
      <w:r w:rsidR="0063594C" w:rsidRPr="0054056D">
        <w:t xml:space="preserve"> cutoffs</w:t>
      </w:r>
      <w:r w:rsidR="00E63115" w:rsidRPr="0054056D">
        <w:t xml:space="preserve"> </w:t>
      </w:r>
      <w:r w:rsidR="00E63115" w:rsidRPr="00E95C44">
        <w:t>via</w:t>
      </w:r>
      <w:r w:rsidR="00F07101" w:rsidRPr="00E95C44">
        <w:t xml:space="preserve"> two-stage and</w:t>
      </w:r>
      <w:r w:rsidR="00E63115" w:rsidRPr="00E95C44">
        <w:t xml:space="preserve"> individual</w:t>
      </w:r>
      <w:r w:rsidR="009E6751" w:rsidRPr="00E95C44">
        <w:t>-</w:t>
      </w:r>
      <w:r w:rsidR="00E63115" w:rsidRPr="00E95C44">
        <w:t>level models</w:t>
      </w:r>
      <w:r w:rsidR="00CE1341" w:rsidRPr="00E95C44">
        <w:t xml:space="preserve">. </w:t>
      </w:r>
      <w:r w:rsidR="00B122C5" w:rsidRPr="00E95C44">
        <w:t xml:space="preserve">We used a 0.05 </w:t>
      </w:r>
      <w:r w:rsidR="00FF125A" w:rsidRPr="00E95C44">
        <w:t>equivalence</w:t>
      </w:r>
      <w:r w:rsidR="00B122C5" w:rsidRPr="00E95C44">
        <w:t xml:space="preserve"> </w:t>
      </w:r>
      <w:r w:rsidR="00C12B6B" w:rsidRPr="00E95C44">
        <w:t>margin</w:t>
      </w:r>
      <w:r w:rsidR="00B122C5" w:rsidRPr="00E95C44">
        <w:t xml:space="preserve"> to assess equivalency in sensitivity and specificity.</w:t>
      </w:r>
      <w:r w:rsidR="00CE1341" w:rsidRPr="0054056D">
        <w:t xml:space="preserve"> </w:t>
      </w:r>
      <w:r w:rsidR="001877BE" w:rsidRPr="00E95C44">
        <w:t>20</w:t>
      </w:r>
      <w:r w:rsidR="00CE1341" w:rsidRPr="00E95C44">
        <w:t>,7</w:t>
      </w:r>
      <w:r w:rsidR="001877BE" w:rsidRPr="00E95C44">
        <w:t>00</w:t>
      </w:r>
      <w:r w:rsidR="00CE1341" w:rsidRPr="00E95C44">
        <w:t xml:space="preserve"> participants (2,</w:t>
      </w:r>
      <w:r w:rsidR="001877BE" w:rsidRPr="00E95C44">
        <w:t>285</w:t>
      </w:r>
      <w:r w:rsidR="00CE1341" w:rsidRPr="00E95C44">
        <w:t xml:space="preserve"> major depression cases) from </w:t>
      </w:r>
      <w:r w:rsidR="001877BE" w:rsidRPr="00E95C44">
        <w:t>98</w:t>
      </w:r>
      <w:r w:rsidR="00CE1341" w:rsidRPr="00E95C44">
        <w:t xml:space="preserve"> studies were included. </w:t>
      </w:r>
      <w:r w:rsidR="00024040" w:rsidRPr="00E95C44">
        <w:t>C</w:t>
      </w:r>
      <w:r w:rsidR="00CE1341" w:rsidRPr="00E95C44">
        <w:t>utoff</w:t>
      </w:r>
      <w:r w:rsidR="00024040" w:rsidRPr="00E95C44">
        <w:t>s</w:t>
      </w:r>
      <w:r w:rsidR="00CE1341" w:rsidRPr="00E95C44">
        <w:t xml:space="preserve"> of </w:t>
      </w:r>
      <w:r w:rsidR="004B768C" w:rsidRPr="00E95C44">
        <w:t>≥ 7</w:t>
      </w:r>
      <w:r w:rsidR="00CE1341" w:rsidRPr="00E95C44">
        <w:t xml:space="preserve"> for the </w:t>
      </w:r>
      <w:r w:rsidR="004B768C" w:rsidRPr="00E95C44">
        <w:t xml:space="preserve">HADS-D </w:t>
      </w:r>
      <w:r w:rsidR="00CB53CF" w:rsidRPr="00E95C44">
        <w:t>(</w:t>
      </w:r>
      <w:r w:rsidR="00355563" w:rsidRPr="00E95C44">
        <w:t>sensitivity</w:t>
      </w:r>
      <w:r w:rsidR="00415A0C" w:rsidRPr="00E95C44">
        <w:t xml:space="preserve"> 0</w:t>
      </w:r>
      <w:r w:rsidR="001A08EF" w:rsidRPr="00E95C44">
        <w:t>.</w:t>
      </w:r>
      <w:r w:rsidR="00415A0C" w:rsidRPr="00E95C44">
        <w:t>79 [0</w:t>
      </w:r>
      <w:r w:rsidR="001A08EF" w:rsidRPr="00E95C44">
        <w:t>.</w:t>
      </w:r>
      <w:r w:rsidR="00415A0C" w:rsidRPr="00E95C44">
        <w:t>75, 0</w:t>
      </w:r>
      <w:r w:rsidR="001A08EF" w:rsidRPr="00E95C44">
        <w:t>.</w:t>
      </w:r>
      <w:r w:rsidR="00415A0C" w:rsidRPr="00E95C44">
        <w:t>83], specificity 0</w:t>
      </w:r>
      <w:r w:rsidR="001A08EF" w:rsidRPr="00E95C44">
        <w:t>.</w:t>
      </w:r>
      <w:r w:rsidR="00415A0C" w:rsidRPr="00E95C44">
        <w:t>78 [0</w:t>
      </w:r>
      <w:r w:rsidR="001A08EF" w:rsidRPr="00E95C44">
        <w:t>.</w:t>
      </w:r>
      <w:r w:rsidR="00415A0C" w:rsidRPr="00E95C44">
        <w:t>75, 0</w:t>
      </w:r>
      <w:r w:rsidR="001A08EF" w:rsidRPr="00E95C44">
        <w:t>.</w:t>
      </w:r>
      <w:r w:rsidR="00415A0C" w:rsidRPr="00E95C44">
        <w:t>80]</w:t>
      </w:r>
      <w:r w:rsidR="00CB53CF" w:rsidRPr="00E95C44">
        <w:t xml:space="preserve">) </w:t>
      </w:r>
      <w:r w:rsidR="004B768C" w:rsidRPr="00E95C44">
        <w:t xml:space="preserve">and ≥ 15 for </w:t>
      </w:r>
      <w:r w:rsidR="00024040" w:rsidRPr="00E95C44">
        <w:t xml:space="preserve">the </w:t>
      </w:r>
      <w:r w:rsidR="004B768C" w:rsidRPr="00E95C44">
        <w:t>HADS-T</w:t>
      </w:r>
      <w:r w:rsidR="00CE1341" w:rsidRPr="00E95C44">
        <w:t xml:space="preserve"> </w:t>
      </w:r>
      <w:r w:rsidR="00415A0C" w:rsidRPr="00E95C44">
        <w:t>(sensitivity 0</w:t>
      </w:r>
      <w:r w:rsidR="001A08EF" w:rsidRPr="00E95C44">
        <w:t>.</w:t>
      </w:r>
      <w:r w:rsidR="00415A0C" w:rsidRPr="00E95C44">
        <w:t>79 [0</w:t>
      </w:r>
      <w:r w:rsidR="001A08EF" w:rsidRPr="00E95C44">
        <w:t>.</w:t>
      </w:r>
      <w:r w:rsidR="00415A0C" w:rsidRPr="00E95C44">
        <w:t>76, 0</w:t>
      </w:r>
      <w:r w:rsidR="001A08EF" w:rsidRPr="00E95C44">
        <w:t>.</w:t>
      </w:r>
      <w:r w:rsidR="00415A0C" w:rsidRPr="00E95C44">
        <w:t>82], specificity 0</w:t>
      </w:r>
      <w:r w:rsidR="001A08EF" w:rsidRPr="00E95C44">
        <w:t>.</w:t>
      </w:r>
      <w:r w:rsidR="00415A0C" w:rsidRPr="00E95C44">
        <w:t>81 [0</w:t>
      </w:r>
      <w:r w:rsidR="001A08EF" w:rsidRPr="00E95C44">
        <w:t>.</w:t>
      </w:r>
      <w:r w:rsidR="00415A0C" w:rsidRPr="00E95C44">
        <w:t>78, 0</w:t>
      </w:r>
      <w:r w:rsidR="001A08EF" w:rsidRPr="00E95C44">
        <w:t>.</w:t>
      </w:r>
      <w:r w:rsidR="00415A0C" w:rsidRPr="00E95C44">
        <w:t xml:space="preserve">83]) </w:t>
      </w:r>
      <w:r w:rsidR="00061BC2" w:rsidRPr="00E95C44">
        <w:t>minimized</w:t>
      </w:r>
      <w:r w:rsidR="00CE1341" w:rsidRPr="00E95C44">
        <w:t xml:space="preserve"> </w:t>
      </w:r>
      <w:r w:rsidR="00061BC2" w:rsidRPr="0054056D">
        <w:t xml:space="preserve">the distance to the top-left corner of the </w:t>
      </w:r>
      <w:r w:rsidR="00024040" w:rsidRPr="0054056D">
        <w:t xml:space="preserve">receiver operating characteristic </w:t>
      </w:r>
      <w:r w:rsidR="00061BC2" w:rsidRPr="0054056D">
        <w:t>curve</w:t>
      </w:r>
      <w:r w:rsidR="00CE1341" w:rsidRPr="00E95C44">
        <w:t xml:space="preserve">. </w:t>
      </w:r>
      <w:r w:rsidR="00024040" w:rsidRPr="00E95C44">
        <w:t>A</w:t>
      </w:r>
      <w:r w:rsidR="00CE1341" w:rsidRPr="00E95C44">
        <w:t xml:space="preserve">cross all </w:t>
      </w:r>
      <w:r w:rsidR="00D8133D" w:rsidRPr="00E95C44">
        <w:t xml:space="preserve">sets of paired </w:t>
      </w:r>
      <w:r w:rsidR="00CE1341" w:rsidRPr="00E95C44">
        <w:t>cutoffs</w:t>
      </w:r>
      <w:r w:rsidR="00024040" w:rsidRPr="00E95C44">
        <w:t xml:space="preserve"> evaluated</w:t>
      </w:r>
      <w:r w:rsidR="00CE1341" w:rsidRPr="00E95C44">
        <w:t xml:space="preserve">, </w:t>
      </w:r>
      <w:r w:rsidR="00F96F78" w:rsidRPr="00E95C44">
        <w:t xml:space="preserve">differences of sensitivity between </w:t>
      </w:r>
      <w:r w:rsidR="00CB53CF" w:rsidRPr="00E95C44">
        <w:t>HADS-T</w:t>
      </w:r>
      <w:r w:rsidR="00F96F78" w:rsidRPr="00E95C44">
        <w:t xml:space="preserve"> and HADS-D</w:t>
      </w:r>
      <w:r w:rsidR="00CE1341" w:rsidRPr="00E95C44">
        <w:t xml:space="preserve"> </w:t>
      </w:r>
      <w:r w:rsidR="00024040" w:rsidRPr="00E95C44">
        <w:t xml:space="preserve">ranged </w:t>
      </w:r>
      <w:r w:rsidR="00F96F78" w:rsidRPr="00E95C44">
        <w:t>from -</w:t>
      </w:r>
      <w:r w:rsidR="00CE1341" w:rsidRPr="00E95C44">
        <w:t>0</w:t>
      </w:r>
      <w:r w:rsidR="00F96F78" w:rsidRPr="00E95C44">
        <w:t>.</w:t>
      </w:r>
      <w:r w:rsidR="00CE1341" w:rsidRPr="00E95C44">
        <w:t>0</w:t>
      </w:r>
      <w:r w:rsidR="00F96F78" w:rsidRPr="00E95C44">
        <w:t>5</w:t>
      </w:r>
      <w:r w:rsidR="00CE1341" w:rsidRPr="00E95C44">
        <w:t xml:space="preserve"> to 0</w:t>
      </w:r>
      <w:r w:rsidR="00F96F78" w:rsidRPr="00E95C44">
        <w:t>.</w:t>
      </w:r>
      <w:r w:rsidR="00CE1341" w:rsidRPr="00E95C44">
        <w:t>0</w:t>
      </w:r>
      <w:r w:rsidR="00F96F78" w:rsidRPr="00E95C44">
        <w:t>1</w:t>
      </w:r>
      <w:r w:rsidR="00CE1341" w:rsidRPr="00E95C44">
        <w:t xml:space="preserve"> (0</w:t>
      </w:r>
      <w:r w:rsidR="00F96F78" w:rsidRPr="00E95C44">
        <w:t>.</w:t>
      </w:r>
      <w:r w:rsidR="00CE1341" w:rsidRPr="00E95C44">
        <w:t>0</w:t>
      </w:r>
      <w:r w:rsidR="00F96F78" w:rsidRPr="00E95C44">
        <w:t>0</w:t>
      </w:r>
      <w:r w:rsidR="00CE1341" w:rsidRPr="00E95C44">
        <w:t xml:space="preserve"> at </w:t>
      </w:r>
      <w:r w:rsidR="00F96F78" w:rsidRPr="00E95C44">
        <w:t>paired optimal cutoffs</w:t>
      </w:r>
      <w:r w:rsidR="00CE1341" w:rsidRPr="00E95C44">
        <w:t xml:space="preserve">), and </w:t>
      </w:r>
      <w:r w:rsidR="00024040" w:rsidRPr="00E95C44">
        <w:t xml:space="preserve">differences </w:t>
      </w:r>
      <w:r w:rsidR="00F96F78" w:rsidRPr="00E95C44">
        <w:t xml:space="preserve">of </w:t>
      </w:r>
      <w:r w:rsidR="00CE1341" w:rsidRPr="00E95C44">
        <w:t xml:space="preserve">specificity </w:t>
      </w:r>
      <w:r w:rsidR="00024040" w:rsidRPr="00E95C44">
        <w:t xml:space="preserve">were </w:t>
      </w:r>
      <w:r w:rsidR="00CE1341" w:rsidRPr="00E95C44">
        <w:t>within 0</w:t>
      </w:r>
      <w:r w:rsidR="001A08EF" w:rsidRPr="00E95C44">
        <w:t>.</w:t>
      </w:r>
      <w:r w:rsidR="00CE1341" w:rsidRPr="00E95C44">
        <w:t>0</w:t>
      </w:r>
      <w:r w:rsidR="00F96F78" w:rsidRPr="00E95C44">
        <w:t>3</w:t>
      </w:r>
      <w:r w:rsidR="00CE1341" w:rsidRPr="00E95C44">
        <w:t xml:space="preserve"> for all cutoffs (0</w:t>
      </w:r>
      <w:r w:rsidR="001A08EF" w:rsidRPr="00E95C44">
        <w:t>.</w:t>
      </w:r>
      <w:r w:rsidR="00CE1341" w:rsidRPr="00E95C44">
        <w:t>0</w:t>
      </w:r>
      <w:r w:rsidR="00F96F78" w:rsidRPr="00E95C44">
        <w:t>2</w:t>
      </w:r>
      <w:r w:rsidR="00CE1341" w:rsidRPr="00E95C44">
        <w:t xml:space="preserve"> to 0</w:t>
      </w:r>
      <w:r w:rsidR="001A08EF" w:rsidRPr="00E95C44">
        <w:t>.</w:t>
      </w:r>
      <w:r w:rsidR="00CE1341" w:rsidRPr="00E95C44">
        <w:t>0</w:t>
      </w:r>
      <w:r w:rsidR="00F96F78" w:rsidRPr="00E95C44">
        <w:t>3</w:t>
      </w:r>
      <w:r w:rsidR="00CE1341" w:rsidRPr="00E95C44">
        <w:t>).</w:t>
      </w:r>
      <w:r w:rsidR="00F96F78" w:rsidRPr="00E95C44">
        <w:t xml:space="preserve"> </w:t>
      </w:r>
      <w:r w:rsidR="00C065E7" w:rsidRPr="00E95C44">
        <w:t>The pattern was similar</w:t>
      </w:r>
      <w:r w:rsidR="00F96F78" w:rsidRPr="00E95C44">
        <w:t xml:space="preserve"> among outpatients,</w:t>
      </w:r>
      <w:r w:rsidR="00C065E7" w:rsidRPr="00E95C44">
        <w:t xml:space="preserve"> </w:t>
      </w:r>
      <w:r w:rsidR="00B122C5" w:rsidRPr="00E95C44">
        <w:t xml:space="preserve">although </w:t>
      </w:r>
      <w:r w:rsidR="0024200C" w:rsidRPr="00E95C44">
        <w:t xml:space="preserve">the HADS-T was </w:t>
      </w:r>
      <w:r w:rsidR="00C065E7" w:rsidRPr="00E95C44">
        <w:t>slightly</w:t>
      </w:r>
      <w:r w:rsidR="00B122C5" w:rsidRPr="00E95C44">
        <w:t xml:space="preserve"> (not non-equivalently)</w:t>
      </w:r>
      <w:r w:rsidR="00C065E7" w:rsidRPr="00E95C44">
        <w:t xml:space="preserve"> </w:t>
      </w:r>
      <w:r w:rsidR="0024200C" w:rsidRPr="00E95C44">
        <w:t>more specific</w:t>
      </w:r>
      <w:r w:rsidR="00C065E7" w:rsidRPr="00E95C44">
        <w:t xml:space="preserve"> among </w:t>
      </w:r>
      <w:r w:rsidR="00C065E7" w:rsidRPr="00E95C44">
        <w:lastRenderedPageBreak/>
        <w:t>inpatients.</w:t>
      </w:r>
      <w:r w:rsidR="00415A0C" w:rsidRPr="00E95C44">
        <w:t xml:space="preserve"> </w:t>
      </w:r>
      <w:r w:rsidR="00C67BD2" w:rsidRPr="00E95C44">
        <w:t>T</w:t>
      </w:r>
      <w:r w:rsidR="00FF6307" w:rsidRPr="00E95C44">
        <w:t>he accuracy of HADS-T</w:t>
      </w:r>
      <w:r w:rsidR="00FF6307" w:rsidRPr="00E95C44">
        <w:rPr>
          <w:rFonts w:hint="eastAsia"/>
        </w:rPr>
        <w:t xml:space="preserve"> </w:t>
      </w:r>
      <w:r w:rsidR="00FF6307" w:rsidRPr="00E95C44">
        <w:t xml:space="preserve">was </w:t>
      </w:r>
      <w:r w:rsidR="00C67BD2" w:rsidRPr="00E95C44">
        <w:t>equivalent</w:t>
      </w:r>
      <w:r w:rsidR="00FF6307" w:rsidRPr="00E95C44">
        <w:t xml:space="preserve"> to the HADS-D</w:t>
      </w:r>
      <w:r w:rsidR="00FF6307" w:rsidRPr="00E95C44">
        <w:rPr>
          <w:rFonts w:hint="eastAsia"/>
        </w:rPr>
        <w:t xml:space="preserve"> </w:t>
      </w:r>
      <w:r w:rsidR="00FF6307" w:rsidRPr="00E95C44">
        <w:t>for detecting</w:t>
      </w:r>
      <w:r w:rsidR="00FF6307" w:rsidRPr="00E95C44">
        <w:rPr>
          <w:rFonts w:hint="eastAsia"/>
        </w:rPr>
        <w:t xml:space="preserve"> major</w:t>
      </w:r>
      <w:r w:rsidR="00FF6307" w:rsidRPr="00E95C44">
        <w:t xml:space="preserve"> depression</w:t>
      </w:r>
      <w:r w:rsidR="00C67BD2" w:rsidRPr="00E95C44">
        <w:t>. In most settings, the shorter HADS-D would be preferred.</w:t>
      </w:r>
    </w:p>
    <w:p w14:paraId="7FAB8FD8" w14:textId="172F6E9F" w:rsidR="004438A1" w:rsidRPr="004438A1" w:rsidRDefault="004438A1" w:rsidP="004438A1">
      <w:pPr>
        <w:spacing w:line="480" w:lineRule="auto"/>
        <w:rPr>
          <w:bCs/>
        </w:rPr>
      </w:pPr>
      <w:r w:rsidRPr="004438A1">
        <w:rPr>
          <w:b/>
        </w:rPr>
        <w:t xml:space="preserve">Keywords: </w:t>
      </w:r>
      <w:r w:rsidRPr="004438A1">
        <w:rPr>
          <w:bCs/>
        </w:rPr>
        <w:t>HADS-D, HADS-T, individual participant data meta-analysis, depression</w:t>
      </w:r>
    </w:p>
    <w:p w14:paraId="2646645A" w14:textId="2BDBB827" w:rsidR="004D4867" w:rsidRDefault="004438A1" w:rsidP="004438A1">
      <w:pPr>
        <w:spacing w:line="480" w:lineRule="auto"/>
        <w:rPr>
          <w:bCs/>
        </w:rPr>
      </w:pPr>
      <w:r w:rsidRPr="004438A1">
        <w:rPr>
          <w:bCs/>
        </w:rPr>
        <w:t>screening, diagnostic</w:t>
      </w:r>
      <w:r>
        <w:rPr>
          <w:bCs/>
        </w:rPr>
        <w:t xml:space="preserve"> accuracy</w:t>
      </w:r>
    </w:p>
    <w:p w14:paraId="3DF52622" w14:textId="6BCF29C2" w:rsidR="003365C4" w:rsidRPr="003365C4" w:rsidRDefault="003365C4" w:rsidP="003365C4">
      <w:pPr>
        <w:spacing w:line="480" w:lineRule="auto"/>
        <w:rPr>
          <w:b/>
        </w:rPr>
      </w:pPr>
      <w:r w:rsidRPr="003365C4">
        <w:rPr>
          <w:b/>
        </w:rPr>
        <w:t>Public significance statements</w:t>
      </w:r>
      <w:r>
        <w:rPr>
          <w:b/>
        </w:rPr>
        <w:t>:</w:t>
      </w:r>
    </w:p>
    <w:p w14:paraId="66AFB4C9" w14:textId="026F0BF0" w:rsidR="0002720B" w:rsidRPr="00E95C44" w:rsidRDefault="003365C4" w:rsidP="003365C4">
      <w:pPr>
        <w:spacing w:line="480" w:lineRule="auto"/>
      </w:pPr>
      <w:r>
        <w:t>The present study suggests that t</w:t>
      </w:r>
      <w:r w:rsidRPr="00E95C44">
        <w:t xml:space="preserve">he accuracy of </w:t>
      </w:r>
      <w:r>
        <w:t>14</w:t>
      </w:r>
      <w:r w:rsidRPr="00E95C44">
        <w:t>-item Hospital Anxiety and Depression Scale (HADS-D)</w:t>
      </w:r>
      <w:r w:rsidRPr="00E95C44">
        <w:rPr>
          <w:rFonts w:hint="eastAsia"/>
        </w:rPr>
        <w:t xml:space="preserve"> </w:t>
      </w:r>
      <w:r w:rsidR="0002720B">
        <w:t>and</w:t>
      </w:r>
      <w:r w:rsidRPr="00E95C44">
        <w:t xml:space="preserve"> the 7-item </w:t>
      </w:r>
      <w:r>
        <w:t>HADS</w:t>
      </w:r>
      <w:r w:rsidRPr="00E95C44">
        <w:t xml:space="preserve"> Depression subscale (HADS-D)</w:t>
      </w:r>
      <w:r>
        <w:t xml:space="preserve"> </w:t>
      </w:r>
      <w:r w:rsidR="0002720B">
        <w:t>are</w:t>
      </w:r>
      <w:r w:rsidR="0002720B" w:rsidRPr="00E95C44">
        <w:t xml:space="preserve"> equivalent </w:t>
      </w:r>
      <w:r w:rsidRPr="00E95C44">
        <w:t>for detecting</w:t>
      </w:r>
      <w:r w:rsidRPr="00E95C44">
        <w:rPr>
          <w:rFonts w:hint="eastAsia"/>
        </w:rPr>
        <w:t xml:space="preserve"> major</w:t>
      </w:r>
      <w:r w:rsidRPr="00E95C44">
        <w:t xml:space="preserve"> depression. </w:t>
      </w:r>
      <w:r w:rsidR="0002720B" w:rsidRPr="00E95C44">
        <w:t>Using the 7-item HADS-D for depression screening instead of the full 14-item HADS-T has minimal influence on performance of the measure but would reduce</w:t>
      </w:r>
      <w:r w:rsidR="0002720B" w:rsidRPr="00E95C44">
        <w:rPr>
          <w:lang w:bidi="en-US"/>
        </w:rPr>
        <w:t xml:space="preserve"> patient and participant burden in </w:t>
      </w:r>
      <w:r w:rsidR="002D6E04">
        <w:rPr>
          <w:lang w:bidi="en-US"/>
        </w:rPr>
        <w:t xml:space="preserve">most </w:t>
      </w:r>
      <w:r w:rsidR="0002720B" w:rsidRPr="00E95C44">
        <w:rPr>
          <w:lang w:bidi="en-US"/>
        </w:rPr>
        <w:t>clinical and research settings</w:t>
      </w:r>
      <w:r w:rsidR="0002720B" w:rsidRPr="00E95C44">
        <w:t xml:space="preserve">. </w:t>
      </w:r>
    </w:p>
    <w:p w14:paraId="41CD2FB2" w14:textId="49D25CFE" w:rsidR="004D4867" w:rsidRPr="00E95C44" w:rsidRDefault="004D4867">
      <w:pPr>
        <w:rPr>
          <w:b/>
          <w:bCs/>
        </w:rPr>
      </w:pPr>
      <w:r w:rsidRPr="00E95C44">
        <w:rPr>
          <w:b/>
          <w:bCs/>
        </w:rPr>
        <w:br w:type="page"/>
      </w:r>
    </w:p>
    <w:p w14:paraId="781C3EDB" w14:textId="65D5D422" w:rsidR="000D6C47" w:rsidRPr="00E95C44" w:rsidRDefault="000D6C47" w:rsidP="000D6C47">
      <w:pPr>
        <w:spacing w:line="480" w:lineRule="auto"/>
        <w:ind w:firstLine="720"/>
        <w:rPr>
          <w:vertAlign w:val="superscript"/>
        </w:rPr>
      </w:pPr>
      <w:r w:rsidRPr="00E95C44">
        <w:lastRenderedPageBreak/>
        <w:t>The 14-item Hospital Anxiety and Depression Scale (HADS)</w:t>
      </w:r>
      <w:r w:rsidR="00F93C84" w:rsidRPr="00E95C44">
        <w:t xml:space="preserve"> </w:t>
      </w:r>
      <w:r w:rsidRPr="00E95C44">
        <w:fldChar w:fldCharType="begin"/>
      </w:r>
      <w:r w:rsidRPr="00E95C44">
        <w:instrText xml:space="preserve"> ADDIN EN.CITE &lt;EndNote&gt;&lt;Cite&gt;&lt;Author&gt;Snaith&lt;/Author&gt;&lt;Year&gt;1986&lt;/Year&gt;&lt;RecNum&gt;36&lt;/RecNum&gt;&lt;DisplayText&gt;(Snaith &amp;amp; Zigmond, 1986)&lt;/DisplayText&gt;&lt;record&gt;&lt;rec-number&gt;36&lt;/rec-number&gt;&lt;foreign-keys&gt;&lt;key app="EN" db-id="5wzzsesaxaxfr4e5ttp5wdp2wd5azd00evdp" timestamp="1631886342"&gt;36&lt;/key&gt;&lt;/foreign-keys&gt;&lt;ref-type name="Journal Article"&gt;17&lt;/ref-type&gt;&lt;contributors&gt;&lt;authors&gt;&lt;author&gt;Snaith, R. P.&lt;/author&gt;&lt;author&gt;Zigmond, A. S.&lt;/author&gt;&lt;/authors&gt;&lt;/contributors&gt;&lt;titles&gt;&lt;title&gt;THE HOSPITAL ANXIETY AND DEPRESSION SCALE&lt;/title&gt;&lt;secondary-title&gt;BRITISH MEDICAL JOURNAL&lt;/secondary-title&gt;&lt;/titles&gt;&lt;periodical&gt;&lt;full-title&gt;BRITISH MEDICAL JOURNAL&lt;/full-title&gt;&lt;/periodical&gt;&lt;pages&gt;344-344&lt;/pages&gt;&lt;volume&gt;292&lt;/volume&gt;&lt;number&gt;6516&lt;/number&gt;&lt;dates&gt;&lt;year&gt;1986&lt;/year&gt;&lt;pub-dates&gt;&lt;date&gt;1986 FEB 1&lt;/date&gt;&lt;/pub-dates&gt;&lt;/dates&gt;&lt;isbn&gt;0959-8138&lt;/isbn&gt;&lt;accession-num&gt;WOS:A1986AZA6700048&lt;/accession-num&gt;&lt;work-type&gt;Letter&lt;/work-type&gt;&lt;urls&gt;&lt;/urls&gt;&lt;electronic-resource-num&gt;10.1136/bmj.292.6516.344&lt;/electronic-resource-num&gt;&lt;/record&gt;&lt;/Cite&gt;&lt;/EndNote&gt;</w:instrText>
      </w:r>
      <w:r w:rsidRPr="00E95C44">
        <w:fldChar w:fldCharType="separate"/>
      </w:r>
      <w:r w:rsidRPr="00E95C44">
        <w:rPr>
          <w:noProof/>
        </w:rPr>
        <w:t>(</w:t>
      </w:r>
      <w:r w:rsidR="00443FAE" w:rsidRPr="00E95C44">
        <w:rPr>
          <w:noProof/>
        </w:rPr>
        <w:t>Zigmond &amp; Snaith, 198</w:t>
      </w:r>
      <w:hyperlink w:anchor="_ENREF_24" w:tooltip="Snaith, 1986 #36" w:history="1">
        <w:r w:rsidR="00443FAE" w:rsidRPr="00E95C44">
          <w:rPr>
            <w:noProof/>
          </w:rPr>
          <w:t>3</w:t>
        </w:r>
      </w:hyperlink>
      <w:r w:rsidRPr="00E95C44">
        <w:rPr>
          <w:noProof/>
        </w:rPr>
        <w:t>)</w:t>
      </w:r>
      <w:r w:rsidRPr="00E95C44">
        <w:fldChar w:fldCharType="end"/>
      </w:r>
      <w:r w:rsidRPr="004C2970">
        <w:rPr>
          <w:vertAlign w:val="superscript"/>
        </w:rPr>
        <w:t xml:space="preserve"> </w:t>
      </w:r>
      <w:r w:rsidRPr="00E95C44">
        <w:t>was developed to facilitate</w:t>
      </w:r>
      <w:r w:rsidR="00576792" w:rsidRPr="00E95C44">
        <w:t xml:space="preserve"> the</w:t>
      </w:r>
      <w:r w:rsidRPr="00E95C44">
        <w:t xml:space="preserve"> identification of anxiety disorders and major depression in people with a physical illness. The HADS includes two subscales. The 7-item Depression subscale (HADS-D) was designed to assess continuous depressive symptoms and for depression screening, whereas the 7-item Anxiety subscale (HADS-A) was designed to assess and screen for anxiety</w:t>
      </w:r>
      <w:r w:rsidR="00F93C84" w:rsidRPr="00E95C44">
        <w:t xml:space="preserve"> </w:t>
      </w:r>
      <w:r w:rsidRPr="00E95C44">
        <w:fldChar w:fldCharType="begin"/>
      </w:r>
      <w:r w:rsidRPr="00E95C44">
        <w:instrText xml:space="preserve"> ADDIN EN.CITE &lt;EndNote&gt;&lt;Cite&gt;&lt;Author&gt;Snaith&lt;/Author&gt;&lt;Year&gt;1986&lt;/Year&gt;&lt;RecNum&gt;36&lt;/RecNum&gt;&lt;DisplayText&gt;(Snaith &amp;amp; Zigmond, 1986)&lt;/DisplayText&gt;&lt;record&gt;&lt;rec-number&gt;36&lt;/rec-number&gt;&lt;foreign-keys&gt;&lt;key app="EN" db-id="5wzzsesaxaxfr4e5ttp5wdp2wd5azd00evdp" timestamp="1631886342"&gt;36&lt;/key&gt;&lt;/foreign-keys&gt;&lt;ref-type name="Journal Article"&gt;17&lt;/ref-type&gt;&lt;contributors&gt;&lt;authors&gt;&lt;author&gt;Snaith, R. P.&lt;/author&gt;&lt;author&gt;Zigmond, A. S.&lt;/author&gt;&lt;/authors&gt;&lt;/contributors&gt;&lt;titles&gt;&lt;title&gt;THE HOSPITAL ANXIETY AND DEPRESSION SCALE&lt;/title&gt;&lt;secondary-title&gt;BRITISH MEDICAL JOURNAL&lt;/secondary-title&gt;&lt;/titles&gt;&lt;periodical&gt;&lt;full-title&gt;BRITISH MEDICAL JOURNAL&lt;/full-title&gt;&lt;/periodical&gt;&lt;pages&gt;344-344&lt;/pages&gt;&lt;volume&gt;292&lt;/volume&gt;&lt;number&gt;6516&lt;/number&gt;&lt;dates&gt;&lt;year&gt;1986&lt;/year&gt;&lt;pub-dates&gt;&lt;date&gt;1986 FEB 1&lt;/date&gt;&lt;/pub-dates&gt;&lt;/dates&gt;&lt;isbn&gt;0959-8138&lt;/isbn&gt;&lt;accession-num&gt;WOS:A1986AZA6700048&lt;/accession-num&gt;&lt;work-type&gt;Letter&lt;/work-type&gt;&lt;urls&gt;&lt;/urls&gt;&lt;electronic-resource-num&gt;10.1136/bmj.292.6516.344&lt;/electronic-resource-num&gt;&lt;/record&gt;&lt;/Cite&gt;&lt;/EndNote&gt;</w:instrText>
      </w:r>
      <w:r w:rsidRPr="00E95C44">
        <w:fldChar w:fldCharType="separate"/>
      </w:r>
      <w:r w:rsidRPr="00E95C44">
        <w:rPr>
          <w:noProof/>
        </w:rPr>
        <w:t>(</w:t>
      </w:r>
      <w:hyperlink w:anchor="_ENREF_24" w:tooltip="Snaith, 1986 #36" w:history="1">
        <w:r w:rsidR="00BA564F" w:rsidRPr="00E95C44">
          <w:rPr>
            <w:noProof/>
          </w:rPr>
          <w:t>Zigmond &amp; Snaith, 1983</w:t>
        </w:r>
      </w:hyperlink>
      <w:r w:rsidRPr="00E95C44">
        <w:rPr>
          <w:noProof/>
        </w:rPr>
        <w:t>)</w:t>
      </w:r>
      <w:r w:rsidRPr="00E95C44">
        <w:fldChar w:fldCharType="end"/>
      </w:r>
      <w:r w:rsidRPr="00E95C44">
        <w:t>. B</w:t>
      </w:r>
      <w:r w:rsidRPr="004C2970">
        <w:t>ot</w:t>
      </w:r>
      <w:r w:rsidRPr="00E95C44">
        <w:t xml:space="preserve">h HADS-D </w:t>
      </w:r>
      <w:r w:rsidR="00AB0BA2" w:rsidRPr="00E95C44">
        <w:t xml:space="preserve">and full HADS total </w:t>
      </w:r>
      <w:r w:rsidRPr="00E95C44">
        <w:t xml:space="preserve">scores </w:t>
      </w:r>
      <w:r w:rsidR="00AB0BA2" w:rsidRPr="00E95C44">
        <w:t xml:space="preserve">(HADS-T) </w:t>
      </w:r>
      <w:r w:rsidRPr="00E95C44">
        <w:t>have been used to screen for major depression</w:t>
      </w:r>
      <w:r w:rsidR="00F93C84" w:rsidRPr="00E95C44">
        <w:t xml:space="preserve"> </w:t>
      </w:r>
      <w:r w:rsidRPr="00E95C44">
        <w:fldChar w:fldCharType="begin">
          <w:fldData xml:space="preserve">PEVuZE5vdGU+PENpdGU+PEF1dGhvcj5NaXRjaGVsbDwvQXV0aG9yPjxZZWFyPjIwMTA8L1llYXI+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==
</w:fldData>
        </w:fldChar>
      </w:r>
      <w:r w:rsidRPr="00E95C44">
        <w:instrText xml:space="preserve"> ADDIN EN.CITE </w:instrText>
      </w:r>
      <w:r w:rsidRPr="00E95C44">
        <w:fldChar w:fldCharType="begin">
          <w:fldData xml:space="preserve">PEVuZE5vdGU+PENpdGU+PEF1dGhvcj5NaXRjaGVsbDwvQXV0aG9yPjxZZWFyPjIwMTA8L1llYXI+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==
</w:fldData>
        </w:fldChar>
      </w:r>
      <w:r w:rsidRPr="00E95C44">
        <w:instrText xml:space="preserve"> ADDIN EN.CITE.DATA </w:instrText>
      </w:r>
      <w:r w:rsidRPr="00E95C44">
        <w:fldChar w:fldCharType="end"/>
      </w:r>
      <w:r w:rsidRPr="00E95C44">
        <w:fldChar w:fldCharType="separate"/>
      </w:r>
      <w:r w:rsidRPr="00E95C44">
        <w:rPr>
          <w:noProof/>
        </w:rPr>
        <w:t>(</w:t>
      </w:r>
      <w:hyperlink w:anchor="_ENREF_16" w:tooltip="Mitchell, 2010 #6" w:history="1">
        <w:r w:rsidRPr="00E95C44">
          <w:rPr>
            <w:noProof/>
          </w:rPr>
          <w:t>Mitchell, Meader, &amp; Symonds, 2010</w:t>
        </w:r>
      </w:hyperlink>
      <w:r w:rsidRPr="00E95C44">
        <w:rPr>
          <w:noProof/>
        </w:rPr>
        <w:t xml:space="preserve">; </w:t>
      </w:r>
      <w:hyperlink w:anchor="_ENREF_28" w:tooltip="Vodermaier, 2011 #4" w:history="1">
        <w:r w:rsidRPr="00E95C44">
          <w:rPr>
            <w:noProof/>
          </w:rPr>
          <w:t>Vodermaier &amp; Millman, 2011</w:t>
        </w:r>
      </w:hyperlink>
      <w:r w:rsidRPr="00E95C44">
        <w:rPr>
          <w:noProof/>
        </w:rPr>
        <w:t>)</w:t>
      </w:r>
      <w:r w:rsidRPr="00E95C44">
        <w:fldChar w:fldCharType="end"/>
      </w:r>
      <w:r w:rsidRPr="00E95C44">
        <w:t xml:space="preserve">. </w:t>
      </w:r>
      <w:r w:rsidRPr="004C2970">
        <w:t>T</w:t>
      </w:r>
      <w:r w:rsidRPr="00E95C44">
        <w:t>he HADS-T takes more time to complete and includes anxiety items not specific to depression. Some have suggested, though, that anxiety symptoms should be considered when assessing depression</w:t>
      </w:r>
      <w:r w:rsidR="00F93C84" w:rsidRPr="00E95C44">
        <w:t xml:space="preserve"> </w:t>
      </w:r>
      <w:r w:rsidR="008125BA" w:rsidRPr="00E95C44">
        <w:fldChar w:fldCharType="begin"/>
      </w:r>
      <w:r w:rsidR="008125BA" w:rsidRPr="00E95C44">
        <w:instrText xml:space="preserve"> ADDIN EN.CITE &lt;EndNote&gt;&lt;Cite&gt;&lt;Author&gt;Schatzberg&lt;/Author&gt;&lt;Year&gt;2019&lt;/Year&gt;&lt;RecNum&gt;5&lt;/RecNum&gt;&lt;DisplayText&gt;(Schatzberg, 2019)&lt;/DisplayText&gt;&lt;record&gt;&lt;rec-number&gt;5&lt;/rec-number&gt;&lt;foreign-keys&gt;&lt;key app="EN" db-id="5wzzsesaxaxfr4e5ttp5wdp2wd5azd00evdp" timestamp="1631885821"&gt;5&lt;/key&gt;&lt;/foreign-keys&gt;&lt;ref-type name="Journal Article"&gt;17&lt;/ref-type&gt;&lt;contributors&gt;&lt;authors&gt;&lt;author&gt;Schatzberg, Alan F.&lt;/author&gt;&lt;/authors&gt;&lt;/contributors&gt;&lt;titles&gt;&lt;title&gt;Scientific Issues Relevant to Improving the Diagnosis, Risk Assessment, and Treatment of Major Depression&lt;/title&gt;&lt;secondary-title&gt;AMERICAN JOURNAL OF PSYCHIATRY&lt;/secondary-title&gt;&lt;/titles&gt;&lt;periodical&gt;&lt;full-title&gt;AMERICAN JOURNAL OF PSYCHIATRY&lt;/full-title&gt;&lt;/periodical&gt;&lt;pages&gt;342-347&lt;/pages&gt;&lt;volume&gt;176&lt;/volume&gt;&lt;number&gt;5&lt;/number&gt;&lt;dates&gt;&lt;year&gt;2019&lt;/year&gt;&lt;pub-dates&gt;&lt;date&gt;2019 MAY&lt;/date&gt;&lt;/pub-dates&gt;&lt;/dates&gt;&lt;isbn&gt;0002-953X&amp;#xD;1535-7228&lt;/isbn&gt;&lt;accession-num&gt;WOS:000466364500007&lt;/accession-num&gt;&lt;work-type&gt;Review&lt;/work-type&gt;&lt;urls&gt;&lt;/urls&gt;&lt;electronic-resource-num&gt;10.1176/appi.ajp.2019.19030273&lt;/electronic-resource-num&gt;&lt;/record&gt;&lt;/Cite&gt;&lt;/EndNote&gt;</w:instrText>
      </w:r>
      <w:r w:rsidR="008125BA" w:rsidRPr="00E95C44">
        <w:fldChar w:fldCharType="separate"/>
      </w:r>
      <w:r w:rsidR="008125BA" w:rsidRPr="00E95C44">
        <w:rPr>
          <w:noProof/>
        </w:rPr>
        <w:t>(</w:t>
      </w:r>
      <w:hyperlink w:anchor="_ENREF_22" w:tooltip="Schatzberg, 2019 #5" w:history="1">
        <w:r w:rsidR="008125BA" w:rsidRPr="00E95C44">
          <w:rPr>
            <w:noProof/>
          </w:rPr>
          <w:t>Schatzberg, 2019</w:t>
        </w:r>
      </w:hyperlink>
      <w:r w:rsidR="008125BA" w:rsidRPr="00E95C44">
        <w:rPr>
          <w:noProof/>
        </w:rPr>
        <w:t>)</w:t>
      </w:r>
      <w:r w:rsidR="008125BA" w:rsidRPr="00E95C44">
        <w:fldChar w:fldCharType="end"/>
      </w:r>
      <w:r w:rsidRPr="004C2970">
        <w:t>.</w:t>
      </w:r>
      <w:r w:rsidR="007B4FA3">
        <w:t xml:space="preserve"> </w:t>
      </w:r>
      <w:r w:rsidR="007B4FA3" w:rsidRPr="007B4FA3">
        <w:t>Furthermore, previous reviews have provided some preliminary evidence that HADS-T may perform better than the HADS-D</w:t>
      </w:r>
      <w:r w:rsidR="007B4FA3">
        <w:t xml:space="preserve"> </w:t>
      </w:r>
      <w:r w:rsidR="007B4FA3" w:rsidRPr="00E95C44">
        <w:fldChar w:fldCharType="begin">
          <w:fldData xml:space="preserve">PEVuZE5vdGU+PENpdGU+PEF1dGhvcj5NaXRjaGVsbDwvQXV0aG9yPjxZZWFyPjIwMTA8L1llYXI+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==
</w:fldData>
        </w:fldChar>
      </w:r>
      <w:r w:rsidR="007B4FA3" w:rsidRPr="00E95C44">
        <w:instrText xml:space="preserve"> ADDIN EN.CITE </w:instrText>
      </w:r>
      <w:r w:rsidR="007B4FA3" w:rsidRPr="00E95C44">
        <w:fldChar w:fldCharType="begin">
          <w:fldData xml:space="preserve">PEVuZE5vdGU+PENpdGU+PEF1dGhvcj5NaXRjaGVsbDwvQXV0aG9yPjxZZWFyPjIwMTA8L1llYXI+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==
</w:fldData>
        </w:fldChar>
      </w:r>
      <w:r w:rsidR="007B4FA3" w:rsidRPr="00E95C44">
        <w:instrText xml:space="preserve"> ADDIN EN.CITE.DATA </w:instrText>
      </w:r>
      <w:r w:rsidR="007B4FA3" w:rsidRPr="00E95C44">
        <w:fldChar w:fldCharType="end"/>
      </w:r>
      <w:r w:rsidR="007B4FA3" w:rsidRPr="00E95C44">
        <w:fldChar w:fldCharType="separate"/>
      </w:r>
      <w:r w:rsidR="007B4FA3" w:rsidRPr="00E95C44">
        <w:rPr>
          <w:noProof/>
        </w:rPr>
        <w:t>(</w:t>
      </w:r>
      <w:hyperlink w:anchor="_ENREF_16" w:tooltip="Mitchell, 2010 #6" w:history="1">
        <w:r w:rsidR="007B4FA3" w:rsidRPr="00E95C44">
          <w:rPr>
            <w:noProof/>
          </w:rPr>
          <w:t>Mitchell, Meader, &amp; Symonds, 2010</w:t>
        </w:r>
      </w:hyperlink>
      <w:r w:rsidR="007B4FA3" w:rsidRPr="00E95C44">
        <w:rPr>
          <w:noProof/>
        </w:rPr>
        <w:t xml:space="preserve">; </w:t>
      </w:r>
      <w:hyperlink w:anchor="_ENREF_28" w:tooltip="Vodermaier, 2011 #4" w:history="1">
        <w:r w:rsidR="007B4FA3" w:rsidRPr="00E95C44">
          <w:rPr>
            <w:noProof/>
          </w:rPr>
          <w:t>Vodermaier &amp; Millman, 2011</w:t>
        </w:r>
      </w:hyperlink>
      <w:r w:rsidR="007B4FA3" w:rsidRPr="00E95C44">
        <w:rPr>
          <w:noProof/>
        </w:rPr>
        <w:t>)</w:t>
      </w:r>
      <w:r w:rsidR="007B4FA3" w:rsidRPr="00E95C44">
        <w:fldChar w:fldCharType="end"/>
      </w:r>
      <w:r w:rsidR="007B4FA3" w:rsidRPr="00E95C44">
        <w:t>.</w:t>
      </w:r>
    </w:p>
    <w:p w14:paraId="7F0812A5" w14:textId="72314B01" w:rsidR="000D6C47" w:rsidRPr="00E95C44" w:rsidRDefault="000D6C47" w:rsidP="000D6C47">
      <w:pPr>
        <w:spacing w:line="480" w:lineRule="auto"/>
        <w:ind w:firstLine="720"/>
      </w:pPr>
      <w:r w:rsidRPr="00E95C44">
        <w:t xml:space="preserve">Commonly used HADS-D cutoff thresholds of </w:t>
      </w:r>
      <w:bookmarkStart w:id="0" w:name="OLE_LINK11"/>
      <w:bookmarkStart w:id="1" w:name="OLE_LINK12"/>
      <w:r w:rsidRPr="00E95C44">
        <w:t>≥ 8</w:t>
      </w:r>
      <w:bookmarkEnd w:id="0"/>
      <w:bookmarkEnd w:id="1"/>
      <w:r w:rsidRPr="00E95C44">
        <w:t xml:space="preserve"> for “possible” depression and ≥ 11 for “probable” depression were established in the original validation study</w:t>
      </w:r>
      <w:r w:rsidR="00AB0BA2" w:rsidRPr="00E95C44">
        <w:t xml:space="preserve">, which included </w:t>
      </w:r>
      <w:r w:rsidR="003C5F93" w:rsidRPr="00E95C44">
        <w:t xml:space="preserve">only </w:t>
      </w:r>
      <w:r w:rsidR="00AB0BA2" w:rsidRPr="00E95C44">
        <w:t>100 participants (11 depression cases)</w:t>
      </w:r>
      <w:r w:rsidR="005952F7" w:rsidRPr="00E95C44">
        <w:t xml:space="preserve"> </w:t>
      </w:r>
      <w:r w:rsidRPr="00E95C44">
        <w:fldChar w:fldCharType="begin"/>
      </w:r>
      <w:r w:rsidRPr="00E95C44">
        <w:instrText xml:space="preserve"> ADDIN EN.CITE &lt;EndNote&gt;&lt;Cite&gt;&lt;Author&gt;Snaith&lt;/Author&gt;&lt;Year&gt;1986&lt;/Year&gt;&lt;RecNum&gt;36&lt;/RecNum&gt;&lt;DisplayText&gt;(Snaith &amp;amp; Zigmond, 1986)&lt;/DisplayText&gt;&lt;record&gt;&lt;rec-number&gt;36&lt;/rec-number&gt;&lt;foreign-keys&gt;&lt;key app="EN" db-id="5wzzsesaxaxfr4e5ttp5wdp2wd5azd00evdp" timestamp="1631886342"&gt;36&lt;/key&gt;&lt;/foreign-keys&gt;&lt;ref-type name="Journal Article"&gt;17&lt;/ref-type&gt;&lt;contributors&gt;&lt;authors&gt;&lt;author&gt;Snaith, R. P.&lt;/author&gt;&lt;author&gt;Zigmond, A. S.&lt;/author&gt;&lt;/authors&gt;&lt;/contributors&gt;&lt;titles&gt;&lt;title&gt;THE HOSPITAL ANXIETY AND DEPRESSION SCALE&lt;/title&gt;&lt;secondary-title&gt;BRITISH MEDICAL JOURNAL&lt;/secondary-title&gt;&lt;/titles&gt;&lt;periodical&gt;&lt;full-title&gt;BRITISH MEDICAL JOURNAL&lt;/full-title&gt;&lt;/periodical&gt;&lt;pages&gt;344-344&lt;/pages&gt;&lt;volume&gt;292&lt;/volume&gt;&lt;number&gt;6516&lt;/number&gt;&lt;dates&gt;&lt;year&gt;1986&lt;/year&gt;&lt;pub-dates&gt;&lt;date&gt;1986 FEB 1&lt;/date&gt;&lt;/pub-dates&gt;&lt;/dates&gt;&lt;isbn&gt;0959-8138&lt;/isbn&gt;&lt;accession-num&gt;WOS:A1986AZA6700048&lt;/accession-num&gt;&lt;work-type&gt;Letter&lt;/work-type&gt;&lt;urls&gt;&lt;/urls&gt;&lt;electronic-resource-num&gt;10.1136/bmj.292.6516.344&lt;/electronic-resource-num&gt;&lt;/record&gt;&lt;/Cite&gt;&lt;/EndNote&gt;</w:instrText>
      </w:r>
      <w:r w:rsidRPr="00E95C44">
        <w:fldChar w:fldCharType="separate"/>
      </w:r>
      <w:r w:rsidRPr="00E95C44">
        <w:rPr>
          <w:noProof/>
        </w:rPr>
        <w:t>(</w:t>
      </w:r>
      <w:hyperlink w:anchor="_ENREF_24" w:tooltip="Snaith, 1986 #36" w:history="1">
        <w:r w:rsidR="00BA564F" w:rsidRPr="00E95C44">
          <w:rPr>
            <w:noProof/>
          </w:rPr>
          <w:t>Zigmond &amp; Snaith, 1983</w:t>
        </w:r>
      </w:hyperlink>
      <w:r w:rsidRPr="00E95C44">
        <w:rPr>
          <w:noProof/>
        </w:rPr>
        <w:t>)</w:t>
      </w:r>
      <w:r w:rsidRPr="00E95C44">
        <w:fldChar w:fldCharType="end"/>
      </w:r>
      <w:r w:rsidRPr="004C2970">
        <w:t>. A recent i</w:t>
      </w:r>
      <w:r w:rsidRPr="00E95C44">
        <w:t xml:space="preserve">ndividual participant data meta-analysis (IPDMA) on HADS-D accuracy to screen for major depression (101 studies; </w:t>
      </w:r>
      <w:r w:rsidRPr="004C2970">
        <w:t>25,574 participants</w:t>
      </w:r>
      <w:r w:rsidRPr="00E95C44">
        <w:t>; 2,549 major depression cases) found that a cutoff of ≥ 7 maximized combined sensitivity and specificity across reference standards; standard cutoffs of ≥ 8 and ≥ 11 were less sensitive but more specific</w:t>
      </w:r>
      <w:r w:rsidR="00F93C84" w:rsidRPr="00E95C44">
        <w:t xml:space="preserve"> </w:t>
      </w:r>
      <w:r w:rsidR="003C5F93" w:rsidRPr="00E95C44">
        <w:fldChar w:fldCharType="begin"/>
      </w:r>
      <w:r w:rsidR="003C5F93" w:rsidRPr="00E95C44">
        <w:instrText xml:space="preserve"> ADDIN EN.CITE &lt;EndNote&gt;&lt;Cite&gt;&lt;Author&gt;Wu&lt;/Author&gt;&lt;Year&gt;2021&lt;/Year&gt;&lt;RecNum&gt;40&lt;/RecNum&gt;&lt;DisplayText&gt;(Wu et al., 2021)&lt;/DisplayText&gt;&lt;record&gt;&lt;rec-number&gt;40&lt;/rec-number&gt;&lt;foreign-keys&gt;&lt;key app="EN" db-id="5wzzsesaxaxfr4e5ttp5wdp2wd5azd00evdp" timestamp="1631888337"&gt;40&lt;/key&gt;&lt;/foreign-keys&gt;&lt;ref-type name="Journal Article"&gt;17&lt;/ref-type&gt;&lt;contributors&gt;&lt;authors&gt;&lt;author&gt;Wu, Yin&lt;/author&gt;&lt;author&gt;Levis, Brooke&lt;/author&gt;&lt;author&gt;Sun, Ying&lt;/author&gt;&lt;author&gt;He, Chen&lt;/author&gt;&lt;author&gt;Krishnan, Ankur&lt;/author&gt;&lt;author&gt;Neupane, Dipika&lt;/author&gt;&lt;author&gt;Bhandari, Parash Mani&lt;/author&gt;&lt;author&gt;Negeri, Zelalem&lt;/author&gt;&lt;author&gt;Benedetti, Andrea&lt;/author&gt;&lt;author&gt;Thombs, Brett D.&lt;/author&gt;&lt;author&gt;D. EPRESsion Screenin&lt;/author&gt;&lt;/authors&gt;&lt;/contributors&gt;&lt;titles&gt;&lt;title&gt;Accuracy of the Hospital Anxiety and Depression Scale Depression subscale (HADS-D) to screen for major depression: systematic review and individual participant data meta-analysis&lt;/title&gt;&lt;secondary-title&gt;BMJ-BRITISH MEDICAL JOURNAL&lt;/secondary-title&gt;&lt;/titles&gt;&lt;periodical&gt;&lt;full-title&gt;BMJ-BRITISH MEDICAL JOURNAL&lt;/full-title&gt;&lt;/periodical&gt;&lt;volume&gt;373&lt;/volume&gt;&lt;dates&gt;&lt;year&gt;2021&lt;/year&gt;&lt;pub-dates&gt;&lt;date&gt;2021 MAY 10&lt;/date&gt;&lt;/pub-dates&gt;&lt;/dates&gt;&lt;isbn&gt;1756-1833&lt;/isbn&gt;&lt;accession-num&gt;WOS:000649709400002&lt;/accession-num&gt;&lt;work-type&gt;Review&lt;/work-type&gt;&lt;urls&gt;&lt;/urls&gt;&lt;electronic-resource-num&gt;10.1136/bmj.n972&lt;/electronic-resource-num&gt;&lt;/record&gt;&lt;/Cite&gt;&lt;/EndNote&gt;</w:instrText>
      </w:r>
      <w:r w:rsidR="003C5F93" w:rsidRPr="00E95C44">
        <w:fldChar w:fldCharType="separate"/>
      </w:r>
      <w:r w:rsidR="003C5F93" w:rsidRPr="00E95C44">
        <w:fldChar w:fldCharType="begin"/>
      </w:r>
      <w:r w:rsidR="003C5F93" w:rsidRPr="00E95C44">
        <w:instrText xml:space="preserve"> ADDIN EN.CITE &lt;EndNote&gt;&lt;Cite&gt;&lt;Author&gt;Wu&lt;/Author&gt;&lt;Year&gt;2021&lt;/Year&gt;&lt;RecNum&gt;40&lt;/RecNum&gt;&lt;DisplayText&gt;(Wu et al., 2021)&lt;/DisplayText&gt;&lt;record&gt;&lt;rec-number&gt;40&lt;/rec-number&gt;&lt;foreign-keys&gt;&lt;key app="EN" db-id="5wzzsesaxaxfr4e5ttp5wdp2wd5azd00evdp" timestamp="1631888337"&gt;40&lt;/key&gt;&lt;/foreign-keys&gt;&lt;ref-type name="Journal Article"&gt;17&lt;/ref-type&gt;&lt;contributors&gt;&lt;authors&gt;&lt;author&gt;Wu, Yin&lt;/author&gt;&lt;author&gt;Levis, Brooke&lt;/author&gt;&lt;author&gt;Sun, Ying&lt;/author&gt;&lt;author&gt;He, Chen&lt;/author&gt;&lt;author&gt;Krishnan, Ankur&lt;/author&gt;&lt;author&gt;Neupane, Dipika&lt;/author&gt;&lt;author&gt;Bhandari, Parash Mani&lt;/author&gt;&lt;author&gt;Negeri, Zelalem&lt;/author&gt;&lt;author&gt;Benedetti, Andrea&lt;/author&gt;&lt;author&gt;Thombs, Brett D.&lt;/author&gt;&lt;author&gt;D. EPRESsion Screenin&lt;/author&gt;&lt;/authors&gt;&lt;/contributors&gt;&lt;titles&gt;&lt;title&gt;Accuracy of the Hospital Anxiety and Depression Scale Depression subscale (HADS-D) to screen for major depression: systematic review and individual participant data meta-analysis&lt;/title&gt;&lt;secondary-title&gt;BMJ-BRITISH MEDICAL JOURNAL&lt;/secondary-title&gt;&lt;/titles&gt;&lt;periodical&gt;&lt;full-title&gt;BMJ-BRITISH MEDICAL JOURNAL&lt;/full-title&gt;&lt;/periodical&gt;&lt;volume&gt;373&lt;/volume&gt;&lt;dates&gt;&lt;year&gt;2021&lt;/year&gt;&lt;pub-dates&gt;&lt;date&gt;2021 MAY 10&lt;/date&gt;&lt;/pub-dates&gt;&lt;/dates&gt;&lt;isbn&gt;1756-1833&lt;/isbn&gt;&lt;accession-num&gt;WOS:000649709400002&lt;/accession-num&gt;&lt;work-type&gt;Review&lt;/work-type&gt;&lt;urls&gt;&lt;/urls&gt;&lt;electronic-resource-num&gt;10.1136/bmj.n972&lt;/electronic-resource-num&gt;&lt;/record&gt;&lt;/Cite&gt;&lt;/EndNote&gt;</w:instrText>
      </w:r>
      <w:r w:rsidR="003C5F93" w:rsidRPr="00E95C44">
        <w:fldChar w:fldCharType="separate"/>
      </w:r>
      <w:r w:rsidR="003C5F93" w:rsidRPr="00E95C44">
        <w:rPr>
          <w:noProof/>
        </w:rPr>
        <w:t>(</w:t>
      </w:r>
      <w:hyperlink w:anchor="_ENREF_34" w:tooltip="Wu, 2020 #22" w:history="1">
        <w:r w:rsidR="003C5F93" w:rsidRPr="00E95C44">
          <w:rPr>
            <w:noProof/>
          </w:rPr>
          <w:t>Wu, Levis, Sun, et al., 2021</w:t>
        </w:r>
      </w:hyperlink>
      <w:r w:rsidR="003C5F93" w:rsidRPr="00E95C44">
        <w:rPr>
          <w:noProof/>
        </w:rPr>
        <w:t>)</w:t>
      </w:r>
      <w:r w:rsidR="003C5F93" w:rsidRPr="00E95C44">
        <w:fldChar w:fldCharType="end"/>
      </w:r>
      <w:r w:rsidR="003C5F93" w:rsidRPr="00E95C44">
        <w:fldChar w:fldCharType="end"/>
      </w:r>
      <w:r w:rsidRPr="00E95C44">
        <w:t>.</w:t>
      </w:r>
      <w:r w:rsidRPr="004C2970">
        <w:t xml:space="preserve"> </w:t>
      </w:r>
      <w:r w:rsidRPr="00E95C44">
        <w:t xml:space="preserve">There is not a standard cutoff for screening to detect major depression with the HADS-T. </w:t>
      </w:r>
    </w:p>
    <w:p w14:paraId="428B594F" w14:textId="61440459" w:rsidR="00E7723F" w:rsidRPr="00E95C44" w:rsidRDefault="000D6C47" w:rsidP="00BE50D6">
      <w:pPr>
        <w:spacing w:line="480" w:lineRule="auto"/>
        <w:ind w:firstLine="720"/>
        <w:rPr>
          <w:highlight w:val="yellow"/>
        </w:rPr>
      </w:pPr>
      <w:r w:rsidRPr="00E95C44">
        <w:t>Two previous meta-analyses, both done with studies of cancer patients, have indirectly compared the HADS-D and HADS-T for detecting major depression</w:t>
      </w:r>
      <w:r w:rsidR="00911B05" w:rsidRPr="00E95C44">
        <w:t xml:space="preserve"> </w:t>
      </w:r>
      <w:r w:rsidRPr="00E95C44">
        <w:fldChar w:fldCharType="begin">
          <w:fldData xml:space="preserve">PEVuZE5vdGU+PENpdGU+PEF1dGhvcj5NaXRjaGVsbDwvQXV0aG9yPjxZZWFyPjIwMTA8L1llYXI+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</w:fldData>
        </w:fldChar>
      </w:r>
      <w:r w:rsidRPr="00E95C44">
        <w:instrText xml:space="preserve"> ADDIN EN.CITE </w:instrText>
      </w:r>
      <w:r w:rsidRPr="00E95C44">
        <w:fldChar w:fldCharType="begin">
          <w:fldData xml:space="preserve">PEVuZE5vdGU+PENpdGU+PEF1dGhvcj5NaXRjaGVsbDwvQXV0aG9yPjxZZWFyPjIwMTA8L1llYXI+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</w:fldData>
        </w:fldChar>
      </w:r>
      <w:r w:rsidRPr="00E95C44">
        <w:instrText xml:space="preserve"> ADDIN EN.CITE.DATA </w:instrText>
      </w:r>
      <w:r w:rsidRPr="00E95C44">
        <w:fldChar w:fldCharType="end"/>
      </w:r>
      <w:r w:rsidRPr="00E95C44">
        <w:fldChar w:fldCharType="separate"/>
      </w:r>
      <w:r w:rsidRPr="00E95C44">
        <w:rPr>
          <w:noProof/>
        </w:rPr>
        <w:t>(</w:t>
      </w:r>
      <w:hyperlink w:anchor="_ENREF_16" w:tooltip="Mitchell, 2010 #6" w:history="1">
        <w:r w:rsidRPr="00E95C44">
          <w:rPr>
            <w:noProof/>
          </w:rPr>
          <w:t>Mitchell et al., 2010</w:t>
        </w:r>
      </w:hyperlink>
      <w:r w:rsidRPr="00E95C44">
        <w:rPr>
          <w:noProof/>
        </w:rPr>
        <w:t xml:space="preserve">; </w:t>
      </w:r>
      <w:hyperlink w:anchor="_ENREF_28" w:tooltip="Vodermaier, 2011 #4" w:history="1">
        <w:r w:rsidRPr="00E95C44">
          <w:rPr>
            <w:noProof/>
          </w:rPr>
          <w:t>Vodermaier &amp; Millman, 2011</w:t>
        </w:r>
      </w:hyperlink>
      <w:r w:rsidRPr="00E95C44">
        <w:rPr>
          <w:noProof/>
        </w:rPr>
        <w:t>)</w:t>
      </w:r>
      <w:r w:rsidRPr="00E95C44">
        <w:fldChar w:fldCharType="end"/>
      </w:r>
      <w:r w:rsidRPr="004C2970">
        <w:t xml:space="preserve">. </w:t>
      </w:r>
      <w:r w:rsidRPr="00E95C44">
        <w:t xml:space="preserve">Both searched through October 2009 for eligible studies. One </w:t>
      </w:r>
      <w:r w:rsidRPr="00E95C44">
        <w:lastRenderedPageBreak/>
        <w:t xml:space="preserve">evaluated 9 studies that used the HADS-D with a cutoff of 8 or greater and 6 studies that used the HADS-T with a cutoff of 15 (number of participants not reported) </w:t>
      </w:r>
      <w:r w:rsidRPr="004C2970">
        <w:fldChar w:fldCharType="begin"/>
      </w:r>
      <w:r w:rsidRPr="00E95C44">
        <w:instrText xml:space="preserve"> ADDIN EN.CITE &lt;EndNote&gt;&lt;Cite&gt;&lt;Author&gt;Mitchell&lt;/Author&gt;&lt;Year&gt;2010&lt;/Year&gt;&lt;RecNum&gt;6&lt;/RecNum&gt;&lt;DisplayText&gt;(Mitchell et al., 2010)&lt;/DisplayText&gt;&lt;record&gt;&lt;rec-number&gt;6&lt;/rec-number&gt;&lt;foreign-keys&gt;&lt;key app="EN" db-id="5wzzsesaxaxfr4e5ttp5wdp2wd5azd00evdp" timestamp="1631885837"&gt;6&lt;/key&gt;&lt;/foreign-keys&gt;&lt;ref-type name="Journal Article"&gt;17&lt;/ref-type&gt;&lt;contributors&gt;&lt;authors&gt;&lt;author&gt;Mitchell, Alex J.&lt;/author&gt;&lt;author&gt;Meader, Nick&lt;/author&gt;&lt;author&gt;Symonds, Paul&lt;/author&gt;&lt;/authors&gt;&lt;/contributors&gt;&lt;titles&gt;&lt;title&gt;Diagnostic validity of the Hospital Anxiety and Depression Scale (HADS) in cancer and palliative settings: A meta-analysis&lt;/title&gt;&lt;secondary-title&gt;JOURNAL OF AFFECTIVE DISORDERS&lt;/secondary-title&gt;&lt;/titles&gt;&lt;periodical&gt;&lt;full-title&gt;JOURNAL OF AFFECTIVE DISORDERS&lt;/full-title&gt;&lt;/periodical&gt;&lt;pages&gt;335-348&lt;/pages&gt;&lt;volume&gt;126&lt;/volume&gt;&lt;number&gt;3&lt;/number&gt;&lt;dates&gt;&lt;year&gt;2010&lt;/year&gt;&lt;pub-dates&gt;&lt;date&gt;2010 NOV&lt;/date&gt;&lt;/pub-dates&gt;&lt;/dates&gt;&lt;isbn&gt;0165-0327&amp;#xD;1573-2517&lt;/isbn&gt;&lt;accession-num&gt;WOS:000283901300001&lt;/accession-num&gt;&lt;work-type&gt;Review&lt;/work-type&gt;&lt;urls&gt;&lt;/urls&gt;&lt;electronic-resource-num&gt;10.1016/j.jad.2010.01.067&lt;/electronic-resource-num&gt;&lt;/record&gt;&lt;/Cite&gt;&lt;/EndNote&gt;</w:instrText>
      </w:r>
      <w:r w:rsidRPr="004C2970">
        <w:fldChar w:fldCharType="separate"/>
      </w:r>
      <w:r w:rsidRPr="004C2970">
        <w:rPr>
          <w:noProof/>
        </w:rPr>
        <w:t>(</w:t>
      </w:r>
      <w:hyperlink w:anchor="_ENREF_16" w:tooltip="Mitchell, 2010 #6" w:history="1">
        <w:r w:rsidRPr="004C2970">
          <w:rPr>
            <w:noProof/>
          </w:rPr>
          <w:t>Mitchell et al., 2</w:t>
        </w:r>
        <w:r w:rsidRPr="00E95C44">
          <w:rPr>
            <w:noProof/>
          </w:rPr>
          <w:t>010</w:t>
        </w:r>
      </w:hyperlink>
      <w:r w:rsidRPr="004C2970">
        <w:rPr>
          <w:noProof/>
        </w:rPr>
        <w:t>)</w:t>
      </w:r>
      <w:r w:rsidRPr="004C2970">
        <w:fldChar w:fldCharType="end"/>
      </w:r>
      <w:r w:rsidRPr="004C2970">
        <w:t xml:space="preserve">, whereas the other included 2-5 studies each in analyses of HADS-D cutoffs of 7, 9, and 11 and HADS-T cutoffs of 15, 17, 19 and 20 (470 to </w:t>
      </w:r>
      <w:r w:rsidRPr="00E95C44">
        <w:t>872 participants per analysis)</w:t>
      </w:r>
      <w:r w:rsidR="00F93C84" w:rsidRPr="00E95C44">
        <w:t xml:space="preserve"> </w:t>
      </w:r>
      <w:r w:rsidRPr="004C2970">
        <w:fldChar w:fldCharType="begin"/>
      </w:r>
      <w:r w:rsidRPr="00E95C44">
        <w:instrText xml:space="preserve"> ADDIN EN.CITE &lt;EndNote&gt;&lt;Cite&gt;&lt;Author&gt;Vodermaier&lt;/Author&gt;&lt;Year&gt;2011&lt;/Year&gt;&lt;RecNum&gt;4&lt;/RecNum&gt;&lt;DisplayText&gt;(Vodermaier &amp;amp; Millman, 2011)&lt;/DisplayText&gt;&lt;record&gt;&lt;rec-number&gt;4&lt;/rec-number&gt;&lt;foreign-keys&gt;&lt;key app="EN" db-id="5wzzsesaxaxfr4e5ttp5wdp2wd5azd00evdp" timestamp="1631885796"&gt;4&lt;/key&gt;&lt;/foreign-keys&gt;&lt;ref-type name="Journal Article"&gt;17&lt;/ref-type&gt;&lt;contributors&gt;&lt;authors&gt;&lt;author&gt;Vodermaier, Andrea&lt;/author&gt;&lt;author&gt;Millman, Roanne D.&lt;/author&gt;&lt;/authors&gt;&lt;/contributors&gt;&lt;titles&gt;&lt;title&gt;Accuracy of the Hospital Anxiety and Depression Scale as a screening tool in cancer patients: a systematic review and meta-analysis&lt;/title&gt;&lt;secondary-title&gt;SUPPORTIVE CARE IN CANCER&lt;/secondary-title&gt;&lt;/titles&gt;&lt;periodical&gt;&lt;full-title&gt;SUPPORTIVE CARE IN CANCER&lt;/full-title&gt;&lt;/periodical&gt;&lt;pages&gt;1899-1908&lt;/pages&gt;&lt;volume&gt;19&lt;/volume&gt;&lt;number&gt;12&lt;/number&gt;&lt;dates&gt;&lt;year&gt;2011&lt;/year&gt;&lt;pub-dates&gt;&lt;date&gt;2011 DEC&lt;/date&gt;&lt;/pub-dates&gt;&lt;/dates&gt;&lt;isbn&gt;0941-4355&amp;#xD;1433-7339&lt;/isbn&gt;&lt;accession-num&gt;WOS:000296362900003&lt;/accession-num&gt;&lt;work-type&gt;Review&lt;/work-type&gt;&lt;urls&gt;&lt;/urls&gt;&lt;electronic-resource-num&gt;10.1007/s00520-011-1251-4&lt;/electronic-resource-num&gt;&lt;/record&gt;&lt;/Cite&gt;&lt;/EndNote&gt;</w:instrText>
      </w:r>
      <w:r w:rsidRPr="004C2970">
        <w:fldChar w:fldCharType="separate"/>
      </w:r>
      <w:r w:rsidRPr="004C2970">
        <w:rPr>
          <w:noProof/>
        </w:rPr>
        <w:t>(</w:t>
      </w:r>
      <w:hyperlink w:anchor="_ENREF_28" w:tooltip="Vodermaier, 2011 #4" w:history="1">
        <w:r w:rsidRPr="004C2970">
          <w:rPr>
            <w:noProof/>
          </w:rPr>
          <w:t>Vodermaier &amp; Millman, 2011</w:t>
        </w:r>
      </w:hyperlink>
      <w:r w:rsidRPr="004C2970">
        <w:rPr>
          <w:noProof/>
        </w:rPr>
        <w:t>)</w:t>
      </w:r>
      <w:r w:rsidRPr="004C2970">
        <w:fldChar w:fldCharType="end"/>
      </w:r>
      <w:r w:rsidRPr="004C2970">
        <w:t>. Both meta-analyses suggested that the HADS-T may perform better than the HADS-D, but there was a high level of uncertainty</w:t>
      </w:r>
      <w:r w:rsidRPr="00E95C44">
        <w:t xml:space="preserve"> due to indirect comparisons between participants from different studies that reported HADS-D and HADS-T results, the small number of total participants, and </w:t>
      </w:r>
      <w:r w:rsidR="00AB0BA2" w:rsidRPr="00E95C44">
        <w:t>possible</w:t>
      </w:r>
      <w:r w:rsidRPr="00E95C44">
        <w:t xml:space="preserve"> selective outcome reporting bias </w:t>
      </w:r>
      <w:r w:rsidR="009E6751" w:rsidRPr="004C2970">
        <w:fldChar w:fldCharType="begin">
          <w:fldData xml:space="preserve">PEVuZE5vdGU+PENpdGU+PEF1dGhvcj5UaG9tYnM8L0F1dGhvcj48WWVhcj4yMDE2PC9ZZWFyPjxS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</w:fldData>
        </w:fldChar>
      </w:r>
      <w:r w:rsidR="009E6751" w:rsidRPr="00E95C44">
        <w:instrText xml:space="preserve"> ADDIN EN.CITE </w:instrText>
      </w:r>
      <w:r w:rsidR="009E6751" w:rsidRPr="00E95C44">
        <w:fldChar w:fldCharType="begin">
          <w:fldData xml:space="preserve">PEVuZE5vdGU+PENpdGU+PEF1dGhvcj5UaG9tYnM8L0F1dGhvcj48WWVhcj4yMDE2PC9ZZWFyPjxS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</w:fldData>
        </w:fldChar>
      </w:r>
      <w:r w:rsidR="009E6751" w:rsidRPr="00E95C44">
        <w:instrText xml:space="preserve"> ADDIN EN.CITE.DATA </w:instrText>
      </w:r>
      <w:r w:rsidR="009E6751" w:rsidRPr="00E95C44">
        <w:fldChar w:fldCharType="end"/>
      </w:r>
      <w:r w:rsidR="009E6751" w:rsidRPr="004C2970">
        <w:fldChar w:fldCharType="separate"/>
      </w:r>
      <w:r w:rsidR="009E6751" w:rsidRPr="004C2970">
        <w:rPr>
          <w:noProof/>
        </w:rPr>
        <w:t>(</w:t>
      </w:r>
      <w:hyperlink w:anchor="_ENREF_11" w:tooltip="Levis, 2017 #8" w:history="1">
        <w:r w:rsidR="009E6751" w:rsidRPr="004C2970">
          <w:rPr>
            <w:noProof/>
          </w:rPr>
          <w:t>Levis et al., 2017</w:t>
        </w:r>
      </w:hyperlink>
      <w:r w:rsidR="009E6751" w:rsidRPr="004C2970">
        <w:rPr>
          <w:noProof/>
        </w:rPr>
        <w:t xml:space="preserve">; Neupane et al., 2021; </w:t>
      </w:r>
      <w:hyperlink w:anchor="_ENREF_17" w:tooltip="Rice, 2016 #10" w:history="1">
        <w:r w:rsidR="009E6751" w:rsidRPr="004C2970">
          <w:rPr>
            <w:noProof/>
          </w:rPr>
          <w:t>Rice &amp; Thombs, 2016</w:t>
        </w:r>
      </w:hyperlink>
      <w:r w:rsidR="009E6751" w:rsidRPr="004C2970">
        <w:rPr>
          <w:noProof/>
        </w:rPr>
        <w:t xml:space="preserve">; </w:t>
      </w:r>
      <w:hyperlink w:anchor="_ENREF_25" w:tooltip="Thombs, 2011 #9" w:history="1">
        <w:r w:rsidR="009E6751" w:rsidRPr="004C2970">
          <w:rPr>
            <w:noProof/>
          </w:rPr>
          <w:t>Thombs et al., 2011</w:t>
        </w:r>
      </w:hyperlink>
      <w:r w:rsidR="009E6751" w:rsidRPr="004C2970">
        <w:rPr>
          <w:noProof/>
        </w:rPr>
        <w:t xml:space="preserve">; </w:t>
      </w:r>
      <w:hyperlink w:anchor="_ENREF_27" w:tooltip="Thombs, 2016 #39" w:history="1">
        <w:r w:rsidR="009E6751" w:rsidRPr="004C2970">
          <w:rPr>
            <w:noProof/>
          </w:rPr>
          <w:t>Thombs &amp; Ric</w:t>
        </w:r>
        <w:r w:rsidR="009E6751" w:rsidRPr="00E95C44">
          <w:rPr>
            <w:noProof/>
          </w:rPr>
          <w:t>e, 2016</w:t>
        </w:r>
      </w:hyperlink>
      <w:r w:rsidR="009E6751" w:rsidRPr="004C2970">
        <w:rPr>
          <w:noProof/>
        </w:rPr>
        <w:t>)</w:t>
      </w:r>
      <w:r w:rsidR="009E6751" w:rsidRPr="004C2970">
        <w:fldChar w:fldCharType="end"/>
      </w:r>
      <w:r w:rsidR="009E6751" w:rsidRPr="004C2970">
        <w:t xml:space="preserve"> </w:t>
      </w:r>
      <w:r w:rsidRPr="004C2970">
        <w:t>since not all primary studi</w:t>
      </w:r>
      <w:r w:rsidRPr="00E95C44">
        <w:t>es reported results from the same cutoffs.</w:t>
      </w:r>
      <w:r w:rsidRPr="00E95C44" w:rsidDel="000D6C47">
        <w:t xml:space="preserve"> </w:t>
      </w:r>
    </w:p>
    <w:p w14:paraId="4FF67A5E" w14:textId="74AE5664" w:rsidR="006F2D3F" w:rsidRPr="00E95C44" w:rsidRDefault="006F2D3F" w:rsidP="006F2D3F">
      <w:pPr>
        <w:spacing w:line="480" w:lineRule="auto"/>
        <w:ind w:firstLine="720"/>
      </w:pPr>
      <w:r w:rsidRPr="00E95C44">
        <w:t xml:space="preserve">Using the full 14-item HADS-T for depression screening would be warranted if it is sufficiently more accurate than the shorter 7-item HADS-D to justify the additional time and patient burden </w:t>
      </w:r>
      <w:r w:rsidR="00A82B71" w:rsidRPr="00E95C44">
        <w:t>involved</w:t>
      </w:r>
      <w:r w:rsidRPr="00E95C44">
        <w:t>. We previously assessed the accuracy of the HADS-D using IPDMA</w:t>
      </w:r>
      <w:r w:rsidR="00F93C84" w:rsidRPr="00E95C44">
        <w:t xml:space="preserve"> </w:t>
      </w:r>
      <w:r w:rsidR="003D435A" w:rsidRPr="004C2970">
        <w:fldChar w:fldCharType="begin"/>
      </w:r>
      <w:r w:rsidR="003D435A" w:rsidRPr="00E95C44">
        <w:instrText xml:space="preserve"> ADDIN EN.CITE &lt;EndNote&gt;&lt;Cite&gt;&lt;Author&gt;Wu&lt;/Author&gt;&lt;Year&gt;2021&lt;/Year&gt;&lt;RecNum&gt;40&lt;/RecNum&gt;&lt;DisplayText&gt;(Wu et al., 2021)&lt;/DisplayText&gt;&lt;record&gt;&lt;rec-number&gt;40&lt;/rec-number&gt;&lt;foreign-keys&gt;&lt;key app="EN" db-id="5wzzsesaxaxfr4e5ttp5wdp2wd5azd00evdp" timestamp="1631888337"&gt;40&lt;/key&gt;&lt;/foreign-keys&gt;&lt;ref-type name="Journal Article"&gt;17&lt;/ref-type&gt;&lt;contributors&gt;&lt;authors&gt;&lt;author&gt;Wu, Yin&lt;/author&gt;&lt;author&gt;Levis, Brooke&lt;/author&gt;&lt;author&gt;Sun, Ying&lt;/author&gt;&lt;author&gt;He, Chen&lt;/author&gt;&lt;author&gt;Krishnan, Ankur&lt;/author&gt;&lt;author&gt;Neupane, Dipika&lt;/author&gt;&lt;author&gt;Bhandari, Parash Mani&lt;/author&gt;&lt;author&gt;Negeri, Zelalem&lt;/author&gt;&lt;author&gt;Benedetti, Andrea&lt;/author&gt;&lt;author&gt;Thombs, Brett D.&lt;/author&gt;&lt;author&gt;D. EPRESsion Screenin&lt;/author&gt;&lt;/authors&gt;&lt;/contributors&gt;&lt;titles&gt;&lt;title&gt;Accuracy of the Hospital Anxiety and Depression Scale Depression subscale (HADS-D) to screen for major depression: systematic review and individual participant data meta-analysis&lt;/title&gt;&lt;secondary-title&gt;BMJ-BRITISH MEDICAL JOURNAL&lt;/secondary-title&gt;&lt;/titles&gt;&lt;periodical&gt;&lt;full-title&gt;BMJ-BRITISH MEDICAL JOURNAL&lt;/full-title&gt;&lt;/periodical&gt;&lt;volume&gt;373&lt;/volume&gt;&lt;dates&gt;&lt;year&gt;2021&lt;/year&gt;&lt;pub-dates&gt;&lt;date&gt;2021 MAY 10&lt;/date&gt;&lt;/pub-dates&gt;&lt;/dates&gt;&lt;isbn&gt;1756-1833&lt;/isbn&gt;&lt;accession-num&gt;WOS:000649709400002&lt;/accession-num&gt;&lt;work-type&gt;Review&lt;/work-type&gt;&lt;urls&gt;&lt;/urls&gt;&lt;electronic-resource-num&gt;10.1136/bmj.n972&lt;/electronic-resource-num&gt;&lt;/record&gt;&lt;/Cite&gt;&lt;/EndNote&gt;</w:instrText>
      </w:r>
      <w:r w:rsidR="003D435A" w:rsidRPr="004C2970">
        <w:fldChar w:fldCharType="separate"/>
      </w:r>
      <w:r w:rsidR="003D435A" w:rsidRPr="004C2970">
        <w:rPr>
          <w:noProof/>
        </w:rPr>
        <w:t>(</w:t>
      </w:r>
      <w:hyperlink w:anchor="_ENREF_34" w:tooltip="Wu, 2020 #22" w:history="1">
        <w:r w:rsidR="003D435A" w:rsidRPr="00E95C44">
          <w:rPr>
            <w:noProof/>
          </w:rPr>
          <w:t>Wu, Levis, Sun, et al., 2021</w:t>
        </w:r>
      </w:hyperlink>
      <w:r w:rsidR="003D435A" w:rsidRPr="004C2970">
        <w:rPr>
          <w:noProof/>
        </w:rPr>
        <w:t>)</w:t>
      </w:r>
      <w:r w:rsidR="003D435A" w:rsidRPr="004C2970">
        <w:fldChar w:fldCharType="end"/>
      </w:r>
      <w:r w:rsidRPr="004C2970">
        <w:t>. IPDMA</w:t>
      </w:r>
      <w:r w:rsidR="00F93C84" w:rsidRPr="004C2970">
        <w:t xml:space="preserve"> </w:t>
      </w:r>
      <w:r w:rsidRPr="00E95C44">
        <w:t>involves a standard systematic review, followed by synthesis of original research data from primary studies, rather than extracting summary data</w:t>
      </w:r>
      <w:r w:rsidR="00606333" w:rsidRPr="00E95C44">
        <w:t xml:space="preserve"> </w:t>
      </w:r>
      <w:r w:rsidR="00606333" w:rsidRPr="004C2970">
        <w:fldChar w:fldCharType="begin"/>
      </w:r>
      <w:r w:rsidR="00606333" w:rsidRPr="00E95C44">
        <w:instrText xml:space="preserve"> ADDIN EN.CITE &lt;EndNote&gt;&lt;Cite&gt;&lt;Author&gt;Riley&lt;/Author&gt;&lt;Year&gt;2010&lt;/Year&gt;&lt;RecNum&gt;11&lt;/RecNum&gt;&lt;DisplayText&gt;(Riley, Lambert, &amp;amp; Abo-Zaid, 2010)&lt;/DisplayText&gt;&lt;record&gt;&lt;rec-number&gt;11&lt;/rec-number&gt;&lt;foreign-keys&gt;&lt;key app="EN" db-id="5wzzsesaxaxfr4e5ttp5wdp2wd5azd00evdp" timestamp="1631885936"&gt;11&lt;/key&gt;&lt;/foreign-keys&gt;&lt;ref-type name="Journal Article"&gt;17&lt;/ref-type&gt;&lt;contributors&gt;&lt;authors&gt;&lt;author&gt;Riley, Richard D.&lt;/author&gt;&lt;author&gt;Lambert, Paul C.&lt;/author&gt;&lt;author&gt;Abo-Zaid, Ghada&lt;/author&gt;&lt;/authors&gt;&lt;/contributors&gt;&lt;titles&gt;&lt;title&gt;Meta-analysis of individual participant data: rationale, conduct, and reporting&lt;/title&gt;&lt;secondary-title&gt;BMJ-BRITISH MEDICAL JOURNAL&lt;/secondary-title&gt;&lt;/titles&gt;&lt;periodical&gt;&lt;full-title&gt;BMJ-BRITISH MEDICAL JOURNAL&lt;/full-title&gt;&lt;/periodical&gt;&lt;volume&gt;340&lt;/volume&gt;&lt;dates&gt;&lt;year&gt;2010&lt;/year&gt;&lt;pub-dates&gt;&lt;date&gt;2010 FEB 5&lt;/date&gt;&lt;/pub-dates&gt;&lt;/dates&gt;&lt;isbn&gt;1756-1833&lt;/isbn&gt;&lt;accession-num&gt;WOS:000274343700010&lt;/accession-num&gt;&lt;work-type&gt;Article&lt;/work-type&gt;&lt;urls&gt;&lt;/urls&gt;&lt;electronic-resource-num&gt;10.1136/bmj.c221&lt;/electronic-resource-num&gt;&lt;/record&gt;&lt;/Cite&gt;&lt;/EndNote&gt;</w:instrText>
      </w:r>
      <w:r w:rsidR="00606333" w:rsidRPr="004C2970">
        <w:fldChar w:fldCharType="separate"/>
      </w:r>
      <w:r w:rsidR="00606333" w:rsidRPr="004C2970">
        <w:rPr>
          <w:noProof/>
        </w:rPr>
        <w:t>(</w:t>
      </w:r>
      <w:hyperlink w:anchor="_ENREF_19" w:tooltip="Riley, 2010 #11" w:history="1">
        <w:r w:rsidR="00606333" w:rsidRPr="004C2970">
          <w:rPr>
            <w:noProof/>
          </w:rPr>
          <w:t>Riley, Lambert, &amp; Abo-Zaid, 2010</w:t>
        </w:r>
      </w:hyperlink>
      <w:r w:rsidR="00606333" w:rsidRPr="004C2970">
        <w:rPr>
          <w:noProof/>
        </w:rPr>
        <w:t>)</w:t>
      </w:r>
      <w:r w:rsidR="00606333" w:rsidRPr="004C2970">
        <w:fldChar w:fldCharType="end"/>
      </w:r>
      <w:r w:rsidRPr="004C2970">
        <w:t xml:space="preserve">. </w:t>
      </w:r>
      <w:r w:rsidR="00D35518" w:rsidRPr="00D35518">
        <w:t>In that IPDMA, we found that diagnostic accuracy of HADS-D was not significantly different for any cutoffs across reference standards based on participant characteristics, including age, sex, cancer diagnosis, country human development index levels, participant recruitment settings, or the study’s risk of bias ratings (Wu et al., 2021)</w:t>
      </w:r>
      <w:r w:rsidR="00104FAA">
        <w:t xml:space="preserve">. </w:t>
      </w:r>
      <w:r w:rsidRPr="004C2970">
        <w:t xml:space="preserve">In </w:t>
      </w:r>
      <w:r w:rsidR="00AB0BA2" w:rsidRPr="004C2970">
        <w:t xml:space="preserve">the present </w:t>
      </w:r>
      <w:r w:rsidRPr="00E95C44">
        <w:t xml:space="preserve">study, we included studies from the HADS-D IPDMA </w:t>
      </w:r>
      <w:r w:rsidR="008B4617" w:rsidRPr="00E95C44">
        <w:t xml:space="preserve">where </w:t>
      </w:r>
      <w:r w:rsidRPr="00E95C44">
        <w:t>HADS-T scores</w:t>
      </w:r>
      <w:r w:rsidR="0008393B" w:rsidRPr="00E95C44">
        <w:t xml:space="preserve"> </w:t>
      </w:r>
      <w:r w:rsidR="008B4617" w:rsidRPr="00E95C44">
        <w:t xml:space="preserve">were provided </w:t>
      </w:r>
      <w:r w:rsidR="003C6253" w:rsidRPr="00E95C44">
        <w:t xml:space="preserve">or </w:t>
      </w:r>
      <w:r w:rsidR="009E6751" w:rsidRPr="00E95C44">
        <w:t>could be</w:t>
      </w:r>
      <w:r w:rsidR="0008393B" w:rsidRPr="00E95C44">
        <w:t xml:space="preserve"> calculated</w:t>
      </w:r>
      <w:r w:rsidR="009E6751" w:rsidRPr="00E95C44">
        <w:t xml:space="preserve"> from individual item scores</w:t>
      </w:r>
      <w:r w:rsidRPr="00E95C44">
        <w:t>. Our objectives were to (1)</w:t>
      </w:r>
      <w:bookmarkStart w:id="2" w:name="OLE_LINK9"/>
      <w:bookmarkStart w:id="3" w:name="OLE_LINK10"/>
      <w:r w:rsidR="00301FC5" w:rsidRPr="00E95C44">
        <w:t xml:space="preserve"> directly compare screening accuracy of the HADS-T and HADS-D for major depression detection </w:t>
      </w:r>
      <w:r w:rsidR="00BD7A3F" w:rsidRPr="00E95C44">
        <w:t xml:space="preserve">using the same participant data </w:t>
      </w:r>
      <w:r w:rsidR="00301FC5" w:rsidRPr="00E95C44">
        <w:t>across all studies</w:t>
      </w:r>
      <w:r w:rsidR="00C30DDA" w:rsidRPr="00E95C44">
        <w:t xml:space="preserve"> regardless of reference standard</w:t>
      </w:r>
      <w:r w:rsidR="00C419E4" w:rsidRPr="00E95C44">
        <w:t>, and</w:t>
      </w:r>
      <w:r w:rsidR="00301FC5" w:rsidRPr="00E95C44">
        <w:t xml:space="preserve"> </w:t>
      </w:r>
      <w:r w:rsidR="00BD7A3F" w:rsidRPr="00E95C44">
        <w:t>(2)</w:t>
      </w:r>
      <w:r w:rsidR="00795D0E" w:rsidRPr="00E95C44">
        <w:t xml:space="preserve"> replicate the </w:t>
      </w:r>
      <w:r w:rsidR="00795D0E" w:rsidRPr="00E95C44">
        <w:lastRenderedPageBreak/>
        <w:t xml:space="preserve">comparison </w:t>
      </w:r>
      <w:r w:rsidR="00BD7A3F" w:rsidRPr="00E95C44">
        <w:t>among studies that used</w:t>
      </w:r>
      <w:r w:rsidR="008F7077" w:rsidRPr="00E95C44">
        <w:t xml:space="preserve"> a semi-structured diagnostic interview</w:t>
      </w:r>
      <w:r w:rsidR="00021979" w:rsidRPr="00E95C44">
        <w:t xml:space="preserve"> </w:t>
      </w:r>
      <w:r w:rsidR="00606333" w:rsidRPr="00E95C44">
        <w:t>[</w:t>
      </w:r>
      <w:r w:rsidR="00C30DDA" w:rsidRPr="00E95C44">
        <w:t xml:space="preserve">e.g., </w:t>
      </w:r>
      <w:r w:rsidR="00C30DDA" w:rsidRPr="00E95C44">
        <w:rPr>
          <w:shd w:val="clear" w:color="auto" w:fill="FFFFFF"/>
        </w:rPr>
        <w:t>Structured Clinical Interview for the DSM</w:t>
      </w:r>
      <w:r w:rsidR="00C30DDA" w:rsidRPr="004C2970">
        <w:rPr>
          <w:lang w:val="en-GB"/>
        </w:rPr>
        <w:t xml:space="preserve"> (SCID) (First, 1995)</w:t>
      </w:r>
      <w:r w:rsidR="00606333" w:rsidRPr="004C2970">
        <w:t>]</w:t>
      </w:r>
      <w:r w:rsidR="00C30DDA" w:rsidRPr="00E95C44">
        <w:t xml:space="preserve"> </w:t>
      </w:r>
      <w:r w:rsidR="00021979" w:rsidRPr="00E95C44">
        <w:t>as a reference standard</w:t>
      </w:r>
      <w:r w:rsidR="00DF71C3">
        <w:t>,</w:t>
      </w:r>
      <w:r w:rsidR="009E6751" w:rsidRPr="00E95C44">
        <w:t xml:space="preserve"> since semi-structured interviews more closely </w:t>
      </w:r>
      <w:r w:rsidR="002D6A1B" w:rsidRPr="00E95C44">
        <w:t xml:space="preserve">reflect </w:t>
      </w:r>
      <w:r w:rsidR="009E6751" w:rsidRPr="00E95C44">
        <w:t>the actual diagnostic process than fully-structured interviews</w:t>
      </w:r>
      <w:r w:rsidRPr="00E95C44">
        <w:t>.</w:t>
      </w:r>
      <w:bookmarkEnd w:id="2"/>
      <w:bookmarkEnd w:id="3"/>
    </w:p>
    <w:p w14:paraId="42775CED" w14:textId="301FCE1B" w:rsidR="00F32FBB" w:rsidRPr="00E95C44" w:rsidRDefault="005A5FF8" w:rsidP="005A5FF8">
      <w:pPr>
        <w:pStyle w:val="BodyText"/>
        <w:tabs>
          <w:tab w:val="clear" w:pos="0"/>
        </w:tabs>
        <w:spacing w:line="480" w:lineRule="auto"/>
        <w:ind w:right="874"/>
        <w:jc w:val="center"/>
        <w:rPr>
          <w:b/>
          <w:caps/>
        </w:rPr>
      </w:pPr>
      <w:r w:rsidRPr="00E95C44">
        <w:rPr>
          <w:b/>
        </w:rPr>
        <w:t>Methods</w:t>
      </w:r>
    </w:p>
    <w:p w14:paraId="7834D912" w14:textId="4F76D936" w:rsidR="00F32FBB" w:rsidRPr="00E95C44" w:rsidRDefault="00F93C84" w:rsidP="00F20362">
      <w:pPr>
        <w:tabs>
          <w:tab w:val="left" w:pos="10915"/>
        </w:tabs>
        <w:snapToGrid w:val="0"/>
        <w:spacing w:line="480" w:lineRule="auto"/>
        <w:ind w:right="4" w:firstLine="567"/>
      </w:pPr>
      <w:r w:rsidRPr="004C2970">
        <w:t xml:space="preserve">The present study used </w:t>
      </w:r>
      <w:r w:rsidR="00AB0BA2" w:rsidRPr="004C2970">
        <w:t xml:space="preserve">a </w:t>
      </w:r>
      <w:r w:rsidRPr="004C2970">
        <w:t xml:space="preserve">subset of studies and participants from our previously conducted HADS-D IPDMA </w:t>
      </w:r>
      <w:r w:rsidRPr="004C2970">
        <w:fldChar w:fldCharType="begin"/>
      </w:r>
      <w:r w:rsidRPr="00E95C44">
        <w:instrText xml:space="preserve"> ADDIN EN.CITE &lt;EndNote&gt;&lt;Cite&gt;&lt;Author&gt;Wu&lt;/Author&gt;&lt;Year&gt;2021&lt;/Year&gt;&lt;RecNum&gt;40&lt;/RecNum&gt;&lt;DisplayText&gt;(Wu et al., 2021)&lt;/DisplayText&gt;&lt;record&gt;&lt;rec-number&gt;40&lt;/rec-number&gt;&lt;foreign-keys&gt;&lt;key app="EN" db-id="5wzzsesaxaxfr4e5ttp5wdp2wd5azd00evdp" timestamp="1631888337"&gt;40&lt;/key&gt;&lt;/foreign-keys&gt;&lt;ref-type name="Journal Article"&gt;17&lt;/ref-type&gt;&lt;contributors&gt;&lt;authors&gt;&lt;author&gt;Wu, Yin&lt;/author&gt;&lt;author&gt;Levis, Brooke&lt;/author&gt;&lt;author&gt;Sun, Ying&lt;/author&gt;&lt;author&gt;He, Chen&lt;/author&gt;&lt;author&gt;Krishnan, Ankur&lt;/author&gt;&lt;author&gt;Neupane, Dipika&lt;/author&gt;&lt;author&gt;Bhandari, Parash Mani&lt;/author&gt;&lt;author&gt;Negeri, Zelalem&lt;/author&gt;&lt;author&gt;Benedetti, Andrea&lt;/author&gt;&lt;author&gt;Thombs, Brett D.&lt;/author&gt;&lt;author&gt;D. EPRESsion Screenin&lt;/author&gt;&lt;/authors&gt;&lt;/contributors&gt;&lt;titles&gt;&lt;title&gt;Accuracy of the Hospital Anxiety and Depression Scale Depression subscale (HADS-D) to screen for major depression: systematic review and individual participant data meta-analysis&lt;/title&gt;&lt;secondary-title&gt;BMJ-BRITISH MEDICAL JOURNAL&lt;/secondary-title&gt;&lt;/titles&gt;&lt;periodical&gt;&lt;full-title&gt;BMJ-BRITISH MEDICAL JOURNAL&lt;/full-title&gt;&lt;/periodical&gt;&lt;volume&gt;373&lt;/volume&gt;&lt;dates&gt;&lt;year&gt;2021&lt;/year&gt;&lt;pub-dates&gt;&lt;date&gt;2021 MAY 10&lt;/date&gt;&lt;/pub-dates&gt;&lt;/dates&gt;&lt;isbn&gt;1756-1833&lt;/isbn&gt;&lt;accession-num&gt;WOS:000649709400002&lt;/accession-num&gt;&lt;work-type&gt;Review&lt;/work-type&gt;&lt;urls&gt;&lt;/urls&gt;&lt;electronic-resource-num&gt;10.1136/bmj.n972&lt;/electronic-resource-num&gt;&lt;/record&gt;&lt;/Cite&gt;&lt;/EndNote&gt;</w:instrText>
      </w:r>
      <w:r w:rsidRPr="004C2970">
        <w:fldChar w:fldCharType="separate"/>
      </w:r>
      <w:r w:rsidRPr="004C2970">
        <w:rPr>
          <w:noProof/>
        </w:rPr>
        <w:t>(</w:t>
      </w:r>
      <w:hyperlink w:anchor="_ENREF_34" w:tooltip="Wu, 2020 #22" w:history="1">
        <w:r w:rsidR="00F20362" w:rsidRPr="00E95C44">
          <w:rPr>
            <w:noProof/>
          </w:rPr>
          <w:t>Wu, Levis, Sun, et al., 2021</w:t>
        </w:r>
      </w:hyperlink>
      <w:r w:rsidRPr="004C2970">
        <w:rPr>
          <w:noProof/>
        </w:rPr>
        <w:t>)</w:t>
      </w:r>
      <w:r w:rsidRPr="004C2970">
        <w:fldChar w:fldCharType="end"/>
      </w:r>
      <w:r w:rsidRPr="004C2970">
        <w:t xml:space="preserve"> for which HADS-T scores were also available.</w:t>
      </w:r>
      <w:r w:rsidRPr="004C2970">
        <w:rPr>
          <w:vertAlign w:val="superscript"/>
        </w:rPr>
        <w:t xml:space="preserve"> </w:t>
      </w:r>
      <w:r w:rsidRPr="004C2970">
        <w:t xml:space="preserve">Analyses of HADS-D and HADS-T diagnostic accuracy were conducted according to the HADS-D IPDMA methods </w:t>
      </w:r>
      <w:r w:rsidRPr="004C2970">
        <w:fldChar w:fldCharType="begin"/>
      </w:r>
      <w:r w:rsidRPr="00E95C44">
        <w:instrText xml:space="preserve"> ADDIN EN.CITE &lt;EndNote&gt;&lt;Cite&gt;&lt;Author&gt;Wu&lt;/Author&gt;&lt;Year&gt;2021&lt;/Year&gt;&lt;RecNum&gt;40&lt;/RecNum&gt;&lt;DisplayText&gt;(Wu et al., 2021)&lt;/DisplayText&gt;&lt;record&gt;&lt;rec-number&gt;40&lt;/rec-number&gt;&lt;foreign-keys&gt;&lt;key app="EN" db-id="5wzzsesaxaxfr4e5ttp5wdp2wd5azd00evdp" timestamp="1631888337"&gt;40&lt;/key&gt;&lt;/foreign-keys&gt;&lt;ref-type name="Journal Article"&gt;17&lt;/ref-type&gt;&lt;contributors&gt;&lt;authors&gt;&lt;author&gt;Wu, Yin&lt;/author&gt;&lt;author&gt;Levis, Brooke&lt;/author&gt;&lt;author&gt;Sun, Ying&lt;/author&gt;&lt;author&gt;He, Chen&lt;/author&gt;&lt;author&gt;Krishnan, Ankur&lt;/author&gt;&lt;author&gt;Neupane, Dipika&lt;/author&gt;&lt;author&gt;Bhandari, Parash Mani&lt;/author&gt;&lt;author&gt;Negeri, Zelalem&lt;/author&gt;&lt;author&gt;Benedetti, Andrea&lt;/author&gt;&lt;author&gt;Thombs, Brett D.&lt;/author&gt;&lt;author&gt;D. EPRESsion Screenin&lt;/author&gt;&lt;/authors&gt;&lt;/contributors&gt;&lt;titles&gt;&lt;title&gt;Accuracy of the Hospital Anxiety and Depression Scale Depression subscale (HADS-D) to screen for major depression: systematic review and individual participant data meta-analysis&lt;/title&gt;&lt;secondary-title&gt;BMJ-BRITISH MEDICAL JOURNAL&lt;/secondary-title&gt;&lt;/titles&gt;&lt;periodical&gt;&lt;full-title&gt;BMJ-BRITISH MEDICAL JOURNAL&lt;/full-title&gt;&lt;/periodical&gt;&lt;volume&gt;373&lt;/volume&gt;&lt;dates&gt;&lt;year&gt;2021&lt;/year&gt;&lt;pub-dates&gt;&lt;date&gt;2021 MAY 10&lt;/date&gt;&lt;/pub-dates&gt;&lt;/dates&gt;&lt;isbn&gt;1756-1833&lt;/isbn&gt;&lt;accession-num&gt;WOS:000649709400002&lt;/accession-num&gt;&lt;work-type&gt;Review&lt;/work-type&gt;&lt;urls&gt;&lt;/urls&gt;&lt;electronic-resource-num&gt;10.1136/bmj.n972&lt;/electronic-resource-num&gt;&lt;/record&gt;&lt;/Cite&gt;&lt;/EndNote&gt;</w:instrText>
      </w:r>
      <w:r w:rsidRPr="004C2970">
        <w:fldChar w:fldCharType="separate"/>
      </w:r>
      <w:r w:rsidR="00F20362" w:rsidRPr="004C2970">
        <w:rPr>
          <w:noProof/>
        </w:rPr>
        <w:t>(</w:t>
      </w:r>
      <w:hyperlink w:anchor="_ENREF_34" w:tooltip="Wu, 2020 #22" w:history="1">
        <w:r w:rsidR="00F20362" w:rsidRPr="00E95C44">
          <w:rPr>
            <w:noProof/>
          </w:rPr>
          <w:t>Wu, Levis, Sun, et al., 2021</w:t>
        </w:r>
      </w:hyperlink>
      <w:r w:rsidRPr="004C2970">
        <w:fldChar w:fldCharType="end"/>
      </w:r>
      <w:r w:rsidR="00F20362" w:rsidRPr="004C2970">
        <w:t>)</w:t>
      </w:r>
      <w:r w:rsidRPr="004C2970">
        <w:t xml:space="preserve"> with the addition of a</w:t>
      </w:r>
      <w:r w:rsidR="00AB0BA2" w:rsidRPr="00E95C44">
        <w:t>nalyses to</w:t>
      </w:r>
      <w:r w:rsidRPr="00E95C44">
        <w:t xml:space="preserve"> direct</w:t>
      </w:r>
      <w:r w:rsidR="00AB0BA2" w:rsidRPr="00E95C44">
        <w:t>ly</w:t>
      </w:r>
      <w:r w:rsidRPr="00E95C44">
        <w:t xml:space="preserve"> compar</w:t>
      </w:r>
      <w:r w:rsidR="00AB0BA2" w:rsidRPr="00E95C44">
        <w:t>e</w:t>
      </w:r>
      <w:r w:rsidRPr="00E95C44">
        <w:t xml:space="preserve"> HADS-D and HADS-T accuracy.</w:t>
      </w:r>
      <w:r w:rsidR="00AA7024" w:rsidRPr="00E95C44">
        <w:t xml:space="preserve"> </w:t>
      </w:r>
    </w:p>
    <w:p w14:paraId="1E7873BD" w14:textId="77777777" w:rsidR="00F32FBB" w:rsidRPr="00E95C44" w:rsidRDefault="00F32FBB" w:rsidP="00F32FBB">
      <w:pPr>
        <w:spacing w:after="20" w:line="480" w:lineRule="auto"/>
        <w:rPr>
          <w:b/>
        </w:rPr>
      </w:pPr>
      <w:r w:rsidRPr="00E95C44">
        <w:rPr>
          <w:b/>
        </w:rPr>
        <w:t>Dataset eligibility</w:t>
      </w:r>
    </w:p>
    <w:p w14:paraId="0DFCD83B" w14:textId="3B0DFC64" w:rsidR="00F32FBB" w:rsidRPr="00E95C44" w:rsidRDefault="00931DFA" w:rsidP="00F32FBB">
      <w:pPr>
        <w:spacing w:after="20" w:line="480" w:lineRule="auto"/>
        <w:ind w:firstLine="567"/>
        <w:rPr>
          <w:lang w:val="en-GB"/>
        </w:rPr>
      </w:pPr>
      <w:r w:rsidRPr="004C2970">
        <w:rPr>
          <w:lang w:val="en-GB"/>
        </w:rPr>
        <w:t xml:space="preserve">For the main </w:t>
      </w:r>
      <w:r w:rsidR="00965237" w:rsidRPr="004C2970">
        <w:rPr>
          <w:lang w:val="en-GB"/>
        </w:rPr>
        <w:t xml:space="preserve">HADS-D </w:t>
      </w:r>
      <w:r w:rsidRPr="004C2970">
        <w:rPr>
          <w:lang w:val="en-GB"/>
        </w:rPr>
        <w:t>meta-analysis, d</w:t>
      </w:r>
      <w:r w:rsidR="00F32FBB" w:rsidRPr="00E95C44">
        <w:rPr>
          <w:lang w:val="en-GB"/>
        </w:rPr>
        <w:t xml:space="preserve">atasets from articles in any language were eligible for inclusion if (1) they included diagnostic classification for current </w:t>
      </w:r>
      <w:r w:rsidR="003A025D" w:rsidRPr="00E95C44">
        <w:rPr>
          <w:lang w:val="en-GB"/>
        </w:rPr>
        <w:t>Major Depressive Disorder (</w:t>
      </w:r>
      <w:r w:rsidR="00F32FBB" w:rsidRPr="00E95C44">
        <w:rPr>
          <w:lang w:val="en-GB"/>
        </w:rPr>
        <w:t>MDD</w:t>
      </w:r>
      <w:r w:rsidR="003A025D" w:rsidRPr="00E95C44">
        <w:rPr>
          <w:lang w:val="en-GB"/>
        </w:rPr>
        <w:t>)</w:t>
      </w:r>
      <w:r w:rsidR="00F32FBB" w:rsidRPr="00E95C44">
        <w:rPr>
          <w:lang w:val="en-GB"/>
        </w:rPr>
        <w:t xml:space="preserve"> or Major Depressive Episode (MDE) using Diagnostic and Statistical Manual of Mental Disorders (DSM)</w:t>
      </w:r>
      <w:r w:rsidR="00CF6FB7" w:rsidRPr="00E95C44">
        <w:rPr>
          <w:vertAlign w:val="superscript"/>
        </w:rPr>
        <w:t xml:space="preserve"> </w:t>
      </w:r>
      <w:r w:rsidR="00CF6FB7" w:rsidRPr="00E95C44">
        <w:t>(</w:t>
      </w:r>
      <w:r w:rsidR="00FA55ED" w:rsidRPr="004C2970">
        <w:t>American Psychiatric Association</w:t>
      </w:r>
      <w:r w:rsidR="00CF6FB7" w:rsidRPr="00E95C44">
        <w:t>, 1987; 1994; 2000; 2013)</w:t>
      </w:r>
      <w:r w:rsidR="00551C70" w:rsidRPr="00E95C44">
        <w:rPr>
          <w:vertAlign w:val="superscript"/>
        </w:rPr>
        <w:t xml:space="preserve"> </w:t>
      </w:r>
      <w:r w:rsidR="00F32FBB" w:rsidRPr="004C2970">
        <w:rPr>
          <w:lang w:val="en-GB"/>
        </w:rPr>
        <w:t>or International Classification of Diseases (ICD)</w:t>
      </w:r>
      <w:r w:rsidR="00CF6FB7" w:rsidRPr="00E95C44">
        <w:rPr>
          <w:lang w:val="en-GB"/>
        </w:rPr>
        <w:t xml:space="preserve"> (</w:t>
      </w:r>
      <w:r w:rsidR="00FA55ED" w:rsidRPr="00E95C44">
        <w:rPr>
          <w:lang w:val="en-GB"/>
        </w:rPr>
        <w:t>World Health Organization</w:t>
      </w:r>
      <w:r w:rsidR="00FE5F65" w:rsidRPr="00E95C44">
        <w:rPr>
          <w:lang w:val="en-GB"/>
        </w:rPr>
        <w:t xml:space="preserve"> (WHO)</w:t>
      </w:r>
      <w:r w:rsidR="00CF6FB7" w:rsidRPr="00E95C44">
        <w:rPr>
          <w:lang w:val="en-GB"/>
        </w:rPr>
        <w:t>, 1992)</w:t>
      </w:r>
      <w:r w:rsidR="00551C70" w:rsidRPr="00E95C44">
        <w:rPr>
          <w:lang w:val="en-GB"/>
        </w:rPr>
        <w:t xml:space="preserve"> </w:t>
      </w:r>
      <w:r w:rsidR="00F32FBB" w:rsidRPr="00E95C44">
        <w:rPr>
          <w:lang w:val="en-GB"/>
        </w:rPr>
        <w:t xml:space="preserve">criteria based on a validated semi-structured or fully structured interview; (2) they included total scores for the HADS-D; (3) the diagnostic interview and HADS-D were administered within two weeks of each other, because DSM and ICD major depression diagnostic criteria specify that symptoms must have been present in the last two weeks; (4) participants were ≥ 18 years of age and not recruited from youth or psychiatric settings; and (5) participants were not recruited because they were identified as having symptoms of depression, since screening is done to identify previously unrecognized cases. </w:t>
      </w:r>
      <w:r w:rsidR="003B4133" w:rsidRPr="00784ACB">
        <w:rPr>
          <w:color w:val="000000" w:themeColor="text1"/>
          <w:shd w:val="clear" w:color="auto" w:fill="FFFFFF"/>
        </w:rPr>
        <w:t xml:space="preserve">We </w:t>
      </w:r>
      <w:r w:rsidR="003B4133">
        <w:rPr>
          <w:color w:val="000000" w:themeColor="text1"/>
          <w:shd w:val="clear" w:color="auto" w:fill="FFFFFF"/>
        </w:rPr>
        <w:t>focus</w:t>
      </w:r>
      <w:r w:rsidR="00CB7D9E">
        <w:rPr>
          <w:color w:val="000000" w:themeColor="text1"/>
          <w:shd w:val="clear" w:color="auto" w:fill="FFFFFF"/>
        </w:rPr>
        <w:t>ed</w:t>
      </w:r>
      <w:r w:rsidR="003B4133">
        <w:rPr>
          <w:color w:val="000000" w:themeColor="text1"/>
          <w:shd w:val="clear" w:color="auto" w:fill="FFFFFF"/>
        </w:rPr>
        <w:t xml:space="preserve"> on MDD and MDE </w:t>
      </w:r>
      <w:r w:rsidR="003B4133" w:rsidRPr="00784ACB">
        <w:rPr>
          <w:color w:val="000000" w:themeColor="text1"/>
          <w:shd w:val="clear" w:color="auto" w:fill="FFFFFF"/>
        </w:rPr>
        <w:t xml:space="preserve">because major guidelines on depression </w:t>
      </w:r>
      <w:r w:rsidR="003B4133" w:rsidRPr="00784ACB">
        <w:rPr>
          <w:color w:val="000000" w:themeColor="text1"/>
          <w:shd w:val="clear" w:color="auto" w:fill="FFFFFF"/>
        </w:rPr>
        <w:lastRenderedPageBreak/>
        <w:t xml:space="preserve">screening </w:t>
      </w:r>
      <w:r w:rsidR="003B4133">
        <w:rPr>
          <w:color w:val="000000" w:themeColor="text1"/>
          <w:shd w:val="clear" w:color="auto" w:fill="FFFFFF"/>
        </w:rPr>
        <w:t xml:space="preserve">have </w:t>
      </w:r>
      <w:r w:rsidR="00CB7D9E">
        <w:rPr>
          <w:color w:val="000000" w:themeColor="text1"/>
          <w:shd w:val="clear" w:color="auto" w:fill="FFFFFF"/>
        </w:rPr>
        <w:t>focused on</w:t>
      </w:r>
      <w:r w:rsidR="00CB7D9E" w:rsidRPr="00784ACB">
        <w:rPr>
          <w:color w:val="000000" w:themeColor="text1"/>
          <w:shd w:val="clear" w:color="auto" w:fill="FFFFFF"/>
        </w:rPr>
        <w:t xml:space="preserve"> </w:t>
      </w:r>
      <w:r w:rsidR="003B4133" w:rsidRPr="00784ACB">
        <w:rPr>
          <w:color w:val="000000" w:themeColor="text1"/>
          <w:shd w:val="clear" w:color="auto" w:fill="FFFFFF"/>
        </w:rPr>
        <w:t>screening for major depression</w:t>
      </w:r>
      <w:r w:rsidR="00D72E6F">
        <w:rPr>
          <w:color w:val="000000" w:themeColor="text1"/>
          <w:shd w:val="clear" w:color="auto" w:fill="FFFFFF"/>
        </w:rPr>
        <w:t xml:space="preserve"> </w:t>
      </w:r>
      <w:r w:rsidR="00CB7D9E">
        <w:rPr>
          <w:color w:val="000000" w:themeColor="text1"/>
          <w:shd w:val="clear" w:color="auto" w:fill="FFFFFF"/>
        </w:rPr>
        <w:t xml:space="preserve">but have not considered screening for less severe conditions, such as dysthymia or persistent depressive disorder, for which treatment options and effectiveness are much less well delineated </w:t>
      </w:r>
      <w:r w:rsidR="00D72E6F">
        <w:rPr>
          <w:color w:val="000000" w:themeColor="text1"/>
          <w:shd w:val="clear" w:color="auto" w:fill="FFFFFF"/>
        </w:rPr>
        <w:fldChar w:fldCharType="begin"/>
      </w:r>
      <w:r w:rsidR="00D72E6F">
        <w:rPr>
          <w:color w:val="000000" w:themeColor="text1"/>
          <w:shd w:val="clear" w:color="auto" w:fill="FFFFFF"/>
        </w:rPr>
        <w:instrText xml:space="preserve"> ADDIN ZOTERO_ITEM CSL_CITATION {"citationID":"vuyaVU5n","properties":{"formattedCitation":"(Joffres et al., 2013; National Collaborating Centre for Mental Health (UK), 2010; Siu et al., 2016)","plainCitation":"(Joffres et al., 2013; National Collaborating Centre for Mental Health (UK), 2010; Siu et al., 2016)","noteIndex":0},"citationItems":[{"id":345,"uris":["http://zotero.org/users/local/LVUyAhAE/items/LVVMQBDS"],"itemData":{"id":345,"type":"article-journal","container-title":"CMAJ : Canadian Medical Association Journal","DOI":"10.1503/cmaj.130403","ISSN":"0820-3946","issue":"9","journalAbbreviation":"CMAJ","note":"PMID: 23670157\nPMCID: PMC3680556","page":"775-782","source":"PubMed Central","title":"Recommendations on screening for depression in adults","volume":"185","author":[{"family":"Joffres","given":"Michel"},{"family":"Jaramillo","given":"Alejandra"},{"family":"Dickinson","given":"James"},{"family":"Lewin","given":"Gabriela"},{"family":"Pottie","given":"Kevin"},{"family":"Shaw","given":"Elizabeth"},{"family":"Gorber","given":"Sarah Connor"},{"family":"Tonelli","given":"Marcello"}],"issued":{"date-parts":[["2013",6,11]]}}},{"id":338,"uris":["http://zotero.org/users/local/LVUyAhAE/items/DZHC76KC"],"itemData":{"id":338,"type":"book","abstract":"This clinical guideline was commissioned by NICE and developed by the National Collaborating Centre for Mental Health. It sets out clear, evidenceand consensus-based recommendations for healthcare staff on how to treat and manage depression in adults with a chronic physical health problem. A fifth of people with a chronic physical health problem (such as cancer, diabetes, heart disease and stroke) have depression – a rate that is two to three times higher than in those who are in good physical health. A combination of depression and a chronic physical health problem can significantly worsen the negative outcomes for people with both conditions. The NICE guideline is an invaluable resource enabling healthcare professionals to address these problems and recognise, assess and offer effective treatments for depression in people with a chronic physical health problem. The guideline reviews the evidence for the identification of depression in people with a chronic physical health problem and the associated service-level interventions (such as stepped care and collaborative care) and psychosocial, psychological and pharmacological interventions. It places special emphasis on advising health professionals about interactions between antidepressants and any prescribed medication for the physical health problem. As in the updated edition of the NICE guideline on depression, this guideline also covers subthreshold depressive symptoms. It has a useful introduction to depression in adults with a chronic physical health problem and a chapter on service user, carer and staff experience of care.","call-number":"NBK82916","collection-title":"National Institute for Health and Care Excellence: Guidelines","event-place":"Leicester (UK)","ISBN":"978-1-904671-86-2","language":"eng","note":"PMID: 22259826","publisher":"British Psychological Society (UK)","publisher-place":"Leicester (UK)","source":"PubMed","title":"Depression in Adults with a Chronic Physical Health Problem: Treatment and Management","title-short":"Depression in Adults with a Chronic Physical Health Problem","URL":"http://www.ncbi.nlm.nih.gov/books/NBK82916/","author":[{"literal":"National Collaborating Centre for Mental Health (UK)"}],"accessed":{"date-parts":[["2022",5,6]]},"issued":{"date-parts":[["2010"]]}}},{"id":342,"uris":["http://zotero.org/users/local/LVUyAhAE/items/DDTTXTXD"],"itemData":{"id":342,"type":"article-journal","abstract":"DESCRIPTION: Update of the 2009 US Preventive Services Task Force (USPSTF) recommendation on screening for depression in adults.\nMETHODS: The USPSTF reviewed the evidence on the benefits and harms of screening for depression in adult populations, including older adults and pregnant and postpartum women; the accuracy of depression screening instruments; and the benefits and harms of depression treatment in these populations.\nPOPULATION: This recommendation applies to adults 18 years and older.\nRECOMMENDATION: The USPSTF recommends screening for depression in the general adult population, including pregnant and postpartum women. Screening should be implemented with adequate systems in place to ensure accurate diagnosis, effective treatment, and appropriate follow-up. (B recommendation).","container-title":"JAMA","DOI":"10.1001/jama.2015.18392","ISSN":"1538-3598","issue":"4","journalAbbreviation":"JAMA","language":"eng","note":"PMID: 26813211","page":"380-387","source":"PubMed","title":"Screening for Depression in Adults: US Preventive Services Task Force Recommendation Statement","title-short":"Screening for Depression in Adults","volume":"315","author":[{"family":"Siu","given":"Albert L."},{"literal":"US Preventive Services Task Force (USPSTF)"},{"family":"Bibbins-Domingo","given":"Kirsten"},{"family":"Grossman","given":"David C."},{"family":"Baumann","given":"Linda Ciofu"},{"family":"Davidson","given":"Karina W."},{"family":"Ebell","given":"Mark"},{"family":"García","given":"Francisco A. R."},{"family":"Gillman","given":"Matthew"},{"family":"Herzstein","given":"Jessica"},{"family":"Kemper","given":"Alex R."},{"family":"Krist","given":"Alex H."},{"family":"Kurth","given":"Ann E."},{"family":"Owens","given":"Douglas K."},{"family":"Phillips","given":"William R."},{"family":"Phipps","given":"Maureen G."},{"family":"Pignone","given":"Michael P."}],"issued":{"date-parts":[["2016",1,26]]}}}],"schema":"https://github.com/citation-style-language/schema/raw/master/csl-citation.json"} </w:instrText>
      </w:r>
      <w:r w:rsidR="00D72E6F">
        <w:rPr>
          <w:color w:val="000000" w:themeColor="text1"/>
          <w:shd w:val="clear" w:color="auto" w:fill="FFFFFF"/>
        </w:rPr>
        <w:fldChar w:fldCharType="separate"/>
      </w:r>
      <w:r w:rsidR="00D72E6F">
        <w:rPr>
          <w:noProof/>
          <w:color w:val="000000" w:themeColor="text1"/>
          <w:shd w:val="clear" w:color="auto" w:fill="FFFFFF"/>
        </w:rPr>
        <w:t xml:space="preserve">(Joffres et al., 2013; National Collaborating Centre for Mental Health (UK), 2010; Siu </w:t>
      </w:r>
      <w:r w:rsidR="000D4B1B">
        <w:rPr>
          <w:noProof/>
          <w:color w:val="000000" w:themeColor="text1"/>
          <w:shd w:val="clear" w:color="auto" w:fill="FFFFFF"/>
        </w:rPr>
        <w:t xml:space="preserve">&amp; </w:t>
      </w:r>
      <w:r w:rsidR="00997F2F" w:rsidRPr="00D72E6F">
        <w:t>US Preventive Services Task Force</w:t>
      </w:r>
      <w:r w:rsidR="00D72E6F">
        <w:rPr>
          <w:noProof/>
          <w:color w:val="000000" w:themeColor="text1"/>
          <w:shd w:val="clear" w:color="auto" w:fill="FFFFFF"/>
        </w:rPr>
        <w:t>, 2016)</w:t>
      </w:r>
      <w:r w:rsidR="00D72E6F">
        <w:rPr>
          <w:color w:val="000000" w:themeColor="text1"/>
          <w:shd w:val="clear" w:color="auto" w:fill="FFFFFF"/>
        </w:rPr>
        <w:fldChar w:fldCharType="end"/>
      </w:r>
      <w:r w:rsidR="003B4133" w:rsidRPr="00982C7D">
        <w:rPr>
          <w:color w:val="000000" w:themeColor="text1"/>
          <w:shd w:val="clear" w:color="auto" w:fill="FFFFFF"/>
        </w:rPr>
        <w:t xml:space="preserve">. </w:t>
      </w:r>
      <w:r w:rsidR="00CB7D9E">
        <w:rPr>
          <w:color w:val="000000" w:themeColor="text1"/>
          <w:shd w:val="clear" w:color="auto" w:fill="FFFFFF"/>
        </w:rPr>
        <w:t xml:space="preserve">Consistent with this, few primary studies collect or report diagnostic status for dysthymia or persistent depressive disorder. </w:t>
      </w:r>
      <w:r w:rsidR="00F32FBB" w:rsidRPr="00E95C44">
        <w:rPr>
          <w:lang w:val="en-GB"/>
        </w:rPr>
        <w:t xml:space="preserve">Datasets where not all participants were eligible were included if primary data allowed selection of eligible participants. </w:t>
      </w:r>
      <w:r w:rsidR="000821E7" w:rsidRPr="00E95C44">
        <w:t>For the present study, we only include</w:t>
      </w:r>
      <w:r w:rsidR="00C14C27" w:rsidRPr="00E95C44">
        <w:t>d</w:t>
      </w:r>
      <w:r w:rsidR="000821E7" w:rsidRPr="00E95C44">
        <w:t xml:space="preserve"> primary datasets </w:t>
      </w:r>
      <w:r w:rsidR="00965237" w:rsidRPr="00E95C44">
        <w:t xml:space="preserve">from the HADS-D IPDMA </w:t>
      </w:r>
      <w:r w:rsidR="000821E7" w:rsidRPr="00E95C44">
        <w:t xml:space="preserve">that </w:t>
      </w:r>
      <w:r w:rsidRPr="00E95C44">
        <w:t xml:space="preserve">also </w:t>
      </w:r>
      <w:r w:rsidR="000821E7" w:rsidRPr="00E95C44">
        <w:t>provided HADS-T scores</w:t>
      </w:r>
      <w:r w:rsidRPr="00E95C44">
        <w:t xml:space="preserve"> or item scores to calculate </w:t>
      </w:r>
      <w:r w:rsidR="00AB0BA2" w:rsidRPr="00E95C44">
        <w:t>HADS-T</w:t>
      </w:r>
      <w:r w:rsidRPr="00E95C44">
        <w:t xml:space="preserve"> score</w:t>
      </w:r>
      <w:r w:rsidR="0074428E" w:rsidRPr="00E95C44">
        <w:t>s</w:t>
      </w:r>
      <w:r w:rsidR="000821E7" w:rsidRPr="00E95C44">
        <w:t>.</w:t>
      </w:r>
    </w:p>
    <w:p w14:paraId="37FFF63F" w14:textId="77777777" w:rsidR="00F32FBB" w:rsidRPr="00E95C44" w:rsidRDefault="00F32FBB" w:rsidP="00F32FBB">
      <w:pPr>
        <w:spacing w:after="20" w:line="480" w:lineRule="auto"/>
        <w:rPr>
          <w:b/>
        </w:rPr>
      </w:pPr>
      <w:r w:rsidRPr="00E95C44">
        <w:rPr>
          <w:b/>
        </w:rPr>
        <w:t>Search strategy and study selection</w:t>
      </w:r>
    </w:p>
    <w:p w14:paraId="7196AC2B" w14:textId="23F1038C" w:rsidR="00F32FBB" w:rsidRPr="00E95C44" w:rsidRDefault="00F32FBB" w:rsidP="00F32FBB">
      <w:pPr>
        <w:spacing w:after="20" w:line="480" w:lineRule="auto"/>
        <w:ind w:firstLine="567"/>
        <w:rPr>
          <w:lang w:val="en-GB"/>
        </w:rPr>
      </w:pPr>
      <w:r w:rsidRPr="004C2970">
        <w:rPr>
          <w:lang w:val="en-GB"/>
        </w:rPr>
        <w:t xml:space="preserve">A medical librarian searched Medline, Medline In-Process &amp; Other Non-Indexed Citations and PsycINFO via </w:t>
      </w:r>
      <w:proofErr w:type="spellStart"/>
      <w:r w:rsidRPr="004C2970">
        <w:rPr>
          <w:lang w:val="en-GB"/>
        </w:rPr>
        <w:t>OvidSP</w:t>
      </w:r>
      <w:proofErr w:type="spellEnd"/>
      <w:r w:rsidRPr="004C2970">
        <w:rPr>
          <w:lang w:val="en-GB"/>
        </w:rPr>
        <w:t xml:space="preserve">, and Web of Science via ISI Web of Knowledge from inception to </w:t>
      </w:r>
      <w:r w:rsidR="007C0CE0" w:rsidRPr="004C2970">
        <w:rPr>
          <w:lang w:val="en-GB"/>
        </w:rPr>
        <w:t xml:space="preserve">October 25, </w:t>
      </w:r>
      <w:proofErr w:type="gramStart"/>
      <w:r w:rsidR="007C0CE0" w:rsidRPr="004C2970">
        <w:rPr>
          <w:lang w:val="en-GB"/>
        </w:rPr>
        <w:t>2018</w:t>
      </w:r>
      <w:proofErr w:type="gramEnd"/>
      <w:r w:rsidR="007C0CE0" w:rsidRPr="00E95C44">
        <w:rPr>
          <w:lang w:val="en-GB"/>
        </w:rPr>
        <w:t xml:space="preserve"> </w:t>
      </w:r>
      <w:r w:rsidRPr="00E95C44">
        <w:rPr>
          <w:lang w:val="en-GB"/>
        </w:rPr>
        <w:t>using a peer-</w:t>
      </w:r>
      <w:r w:rsidR="006C3E13" w:rsidRPr="00E95C44">
        <w:rPr>
          <w:lang w:val="en-GB"/>
        </w:rPr>
        <w:t>reviewed</w:t>
      </w:r>
      <w:r w:rsidR="006C3E13" w:rsidRPr="00E95C44">
        <w:rPr>
          <w:vertAlign w:val="superscript"/>
        </w:rPr>
        <w:t xml:space="preserve"> </w:t>
      </w:r>
      <w:r w:rsidR="006C3E13" w:rsidRPr="00E95C44">
        <w:t>(</w:t>
      </w:r>
      <w:r w:rsidR="00303771" w:rsidRPr="004C2970">
        <w:t xml:space="preserve">McGowan, Sampson, </w:t>
      </w:r>
      <w:proofErr w:type="spellStart"/>
      <w:r w:rsidR="00303771" w:rsidRPr="004C2970">
        <w:t>Salzwedel</w:t>
      </w:r>
      <w:proofErr w:type="spellEnd"/>
      <w:r w:rsidR="00303771" w:rsidRPr="004C2970">
        <w:t xml:space="preserve">, </w:t>
      </w:r>
      <w:proofErr w:type="spellStart"/>
      <w:r w:rsidR="00303771" w:rsidRPr="004C2970">
        <w:t>Cogo</w:t>
      </w:r>
      <w:proofErr w:type="spellEnd"/>
      <w:r w:rsidR="00303771" w:rsidRPr="004C2970">
        <w:t>, Foerster, &amp; Lefebvre</w:t>
      </w:r>
      <w:r w:rsidR="006C3E13" w:rsidRPr="00E95C44">
        <w:t>, 2016)</w:t>
      </w:r>
      <w:r w:rsidR="006C3E13" w:rsidRPr="004C2970">
        <w:rPr>
          <w:lang w:val="en-GB"/>
        </w:rPr>
        <w:t xml:space="preserve"> </w:t>
      </w:r>
      <w:r w:rsidRPr="004C2970">
        <w:rPr>
          <w:lang w:val="en-GB"/>
        </w:rPr>
        <w:t>search strategy (Supplementary Methods A). We also reviewed reference lists of relevant reviews and queried contributing authors about non-published studies. Search results were uploaded int</w:t>
      </w:r>
      <w:r w:rsidRPr="00E95C44">
        <w:rPr>
          <w:lang w:val="en-GB"/>
        </w:rPr>
        <w:t xml:space="preserve">o RefWorks (RefWorks-COS, Bethesda, MD, USA). After de-duplication, unique citations were uploaded into </w:t>
      </w:r>
      <w:proofErr w:type="spellStart"/>
      <w:r w:rsidRPr="00E95C44">
        <w:rPr>
          <w:lang w:val="en-GB"/>
        </w:rPr>
        <w:t>DistillerSR</w:t>
      </w:r>
      <w:proofErr w:type="spellEnd"/>
      <w:r w:rsidRPr="00E95C44">
        <w:rPr>
          <w:lang w:val="en-GB"/>
        </w:rPr>
        <w:t xml:space="preserve"> (Evidence Partners, Ottawa, Canada) for tracking search results.</w:t>
      </w:r>
    </w:p>
    <w:p w14:paraId="3C57F34B" w14:textId="224B0F35" w:rsidR="00F32FBB" w:rsidRPr="00E95C44" w:rsidRDefault="00965237" w:rsidP="00F32FBB">
      <w:pPr>
        <w:spacing w:after="20" w:line="480" w:lineRule="auto"/>
        <w:ind w:firstLine="567"/>
      </w:pPr>
      <w:r w:rsidRPr="00E95C44">
        <w:t>P</w:t>
      </w:r>
      <w:r w:rsidR="00F32FBB" w:rsidRPr="00E95C44">
        <w:t xml:space="preserve">airs of investigators independently reviewed titles and abstracts for eligibility. If </w:t>
      </w:r>
      <w:proofErr w:type="gramStart"/>
      <w:r w:rsidR="00F32FBB" w:rsidRPr="00E95C44">
        <w:t>either deemed</w:t>
      </w:r>
      <w:proofErr w:type="gramEnd"/>
      <w:r w:rsidR="00F32FBB" w:rsidRPr="00E95C44">
        <w:t xml:space="preserve"> a study potentially eligible, full-text review was done by </w:t>
      </w:r>
      <w:r w:rsidR="00C8792D">
        <w:t>two</w:t>
      </w:r>
      <w:r w:rsidR="00F32FBB" w:rsidRPr="00E95C44">
        <w:t xml:space="preserve"> investigators, independently, with disagreements resolved by consensus, consulting a third investigator when necessary. Translators were consulted for languages other than those for which team members were fluent.</w:t>
      </w:r>
    </w:p>
    <w:p w14:paraId="151D5FE3" w14:textId="77777777" w:rsidR="00F32FBB" w:rsidRPr="00E95C44" w:rsidRDefault="00F32FBB" w:rsidP="00F32FBB">
      <w:pPr>
        <w:spacing w:after="20" w:line="480" w:lineRule="auto"/>
        <w:rPr>
          <w:b/>
        </w:rPr>
      </w:pPr>
      <w:r w:rsidRPr="00E95C44">
        <w:rPr>
          <w:b/>
        </w:rPr>
        <w:lastRenderedPageBreak/>
        <w:t>Data contribution, extraction, and synthesis</w:t>
      </w:r>
    </w:p>
    <w:p w14:paraId="22F44090" w14:textId="77777777" w:rsidR="00F32FBB" w:rsidRPr="00E95C44" w:rsidRDefault="00F32FBB" w:rsidP="00F32FBB">
      <w:pPr>
        <w:spacing w:line="480" w:lineRule="auto"/>
        <w:ind w:firstLine="567"/>
        <w:rPr>
          <w:lang w:val="en-GB"/>
        </w:rPr>
      </w:pPr>
      <w:r w:rsidRPr="004C2970">
        <w:rPr>
          <w:lang w:val="en-GB"/>
        </w:rPr>
        <w:t xml:space="preserve">Authors of eligible datasets were invited to contribute de-identified primary data. We emailed corresponding authors of eligible primary studies at </w:t>
      </w:r>
      <w:r w:rsidRPr="00E95C44">
        <w:rPr>
          <w:lang w:val="en-GB"/>
        </w:rPr>
        <w:t>least three times, as necessary. If we did not receive a response, we emailed co-authors and attempted to contact corresponding authors by phone.</w:t>
      </w:r>
    </w:p>
    <w:p w14:paraId="0F5D9787" w14:textId="60EA3629" w:rsidR="00F32FBB" w:rsidRPr="00E95C44" w:rsidRDefault="00F32FBB" w:rsidP="00F32FBB">
      <w:pPr>
        <w:spacing w:line="480" w:lineRule="auto"/>
        <w:ind w:firstLine="567"/>
        <w:rPr>
          <w:lang w:val="en-GB"/>
        </w:rPr>
      </w:pPr>
      <w:r w:rsidRPr="00E95C44">
        <w:rPr>
          <w:lang w:val="en-GB"/>
        </w:rPr>
        <w:t xml:space="preserve">Diagnostic interview and country were extracted from published reports by </w:t>
      </w:r>
      <w:r w:rsidRPr="00E95C44">
        <w:t xml:space="preserve">pairs of </w:t>
      </w:r>
      <w:r w:rsidRPr="00E95C44">
        <w:rPr>
          <w:lang w:val="en-GB"/>
        </w:rPr>
        <w:t>investigators independently, with disagreements resolved by consensus. Countries were</w:t>
      </w:r>
      <w:r w:rsidR="00D50BCA" w:rsidRPr="00E95C44">
        <w:rPr>
          <w:lang w:val="en-GB"/>
        </w:rPr>
        <w:t xml:space="preserve"> </w:t>
      </w:r>
      <w:r w:rsidRPr="00E95C44">
        <w:rPr>
          <w:lang w:val="en-GB"/>
        </w:rPr>
        <w:t>categorized as “very high”, “high” or “low-medium” development based on the United Nation’s Human Development Index</w:t>
      </w:r>
      <w:r w:rsidR="007718C8">
        <w:rPr>
          <w:lang w:val="en-GB"/>
        </w:rPr>
        <w:t xml:space="preserve"> (HDI)</w:t>
      </w:r>
      <w:r w:rsidRPr="00E95C44">
        <w:rPr>
          <w:lang w:val="en-GB"/>
        </w:rPr>
        <w:t xml:space="preserve"> for the country for the year of the study publication. The </w:t>
      </w:r>
      <w:r w:rsidR="007718C8">
        <w:rPr>
          <w:lang w:val="en-GB"/>
        </w:rPr>
        <w:t>HDI</w:t>
      </w:r>
      <w:r w:rsidRPr="00E95C44">
        <w:rPr>
          <w:lang w:val="en-GB"/>
        </w:rPr>
        <w:t xml:space="preserve"> is a statistical composite index that includes indicators of life expectancy, education, and income</w:t>
      </w:r>
      <w:r w:rsidR="00303771" w:rsidRPr="00E95C44">
        <w:rPr>
          <w:lang w:val="en-GB"/>
        </w:rPr>
        <w:t xml:space="preserve"> (United Nations Development Programme, 2020)</w:t>
      </w:r>
      <w:r w:rsidRPr="00E95C44">
        <w:rPr>
          <w:lang w:val="en-GB"/>
        </w:rPr>
        <w:t>.</w:t>
      </w:r>
      <w:r w:rsidR="009617CD" w:rsidRPr="00E95C44">
        <w:rPr>
          <w:lang w:val="en-GB"/>
        </w:rPr>
        <w:t xml:space="preserve"> </w:t>
      </w:r>
      <w:r w:rsidRPr="00E95C44">
        <w:rPr>
          <w:lang w:val="en-GB"/>
        </w:rPr>
        <w:t xml:space="preserve">Participant-level data included age, sex, </w:t>
      </w:r>
      <w:r w:rsidR="00AD2519" w:rsidRPr="0051522F">
        <w:rPr>
          <w:color w:val="000000" w:themeColor="text1"/>
        </w:rPr>
        <w:t>participant recruiting</w:t>
      </w:r>
      <w:r w:rsidR="00AD2519" w:rsidRPr="00787E16">
        <w:rPr>
          <w:color w:val="000000" w:themeColor="text1"/>
        </w:rPr>
        <w:t xml:space="preserve"> setting</w:t>
      </w:r>
      <w:r w:rsidRPr="00E95C44">
        <w:rPr>
          <w:lang w:val="en-GB"/>
        </w:rPr>
        <w:t xml:space="preserve">, HADS-D scores, </w:t>
      </w:r>
      <w:r w:rsidR="00A1201A" w:rsidRPr="00E95C44">
        <w:rPr>
          <w:lang w:val="en-GB"/>
        </w:rPr>
        <w:t xml:space="preserve">HADS-T scores, </w:t>
      </w:r>
      <w:r w:rsidRPr="00E95C44">
        <w:rPr>
          <w:lang w:val="en-GB"/>
        </w:rPr>
        <w:t xml:space="preserve">and major depression status (case or non-case). For defining major depression, we considered MDD or MDE based on the DSM or ICD. If more than one was reported, we prioritized MDE over MDD </w:t>
      </w:r>
      <w:r w:rsidR="00735464" w:rsidRPr="00E95C44">
        <w:rPr>
          <w:lang w:val="en-GB"/>
        </w:rPr>
        <w:t>(</w:t>
      </w:r>
      <w:r w:rsidRPr="00E95C44">
        <w:rPr>
          <w:lang w:val="en-GB"/>
        </w:rPr>
        <w:t xml:space="preserve">because screening would attempt to detect depressive episodes and further interview would determine if the episode </w:t>
      </w:r>
      <w:proofErr w:type="gramStart"/>
      <w:r w:rsidR="00D55BC8" w:rsidRPr="00E95C44">
        <w:rPr>
          <w:lang w:val="en-GB"/>
        </w:rPr>
        <w:t>is</w:t>
      </w:r>
      <w:proofErr w:type="gramEnd"/>
      <w:r w:rsidRPr="00E95C44">
        <w:rPr>
          <w:lang w:val="en-GB"/>
        </w:rPr>
        <w:t xml:space="preserve"> related to MDD, bipolar disorder or persistent depressive disorder</w:t>
      </w:r>
      <w:r w:rsidR="00735464" w:rsidRPr="00E95C44">
        <w:rPr>
          <w:lang w:val="en-GB"/>
        </w:rPr>
        <w:t>).</w:t>
      </w:r>
      <w:r w:rsidRPr="00E95C44">
        <w:rPr>
          <w:lang w:val="en-GB"/>
        </w:rPr>
        <w:t xml:space="preserve"> </w:t>
      </w:r>
      <w:r w:rsidR="00735464" w:rsidRPr="00E95C44">
        <w:rPr>
          <w:lang w:val="en-GB"/>
        </w:rPr>
        <w:t>We also prioritized</w:t>
      </w:r>
      <w:r w:rsidRPr="00E95C44">
        <w:rPr>
          <w:lang w:val="en-GB"/>
        </w:rPr>
        <w:t xml:space="preserve"> DSM over ICD</w:t>
      </w:r>
      <w:r w:rsidR="00932049">
        <w:rPr>
          <w:lang w:val="en-GB"/>
        </w:rPr>
        <w:t xml:space="preserve"> </w:t>
      </w:r>
      <w:r w:rsidR="00735464" w:rsidRPr="00E95C44">
        <w:rPr>
          <w:lang w:val="en-GB"/>
        </w:rPr>
        <w:t xml:space="preserve">because </w:t>
      </w:r>
      <w:r w:rsidR="009E6751" w:rsidRPr="00E95C44">
        <w:rPr>
          <w:lang w:val="en-GB"/>
        </w:rPr>
        <w:t>most studies use DSM criteria.</w:t>
      </w:r>
    </w:p>
    <w:p w14:paraId="148AC6E6" w14:textId="0A158C0E" w:rsidR="00F32FBB" w:rsidRPr="00E95C44" w:rsidRDefault="00F32FBB" w:rsidP="00F32FBB">
      <w:pPr>
        <w:spacing w:after="20" w:line="480" w:lineRule="auto"/>
        <w:ind w:firstLine="567"/>
        <w:rPr>
          <w:lang w:val="en-GB"/>
        </w:rPr>
      </w:pPr>
      <w:r w:rsidRPr="00E95C44">
        <w:rPr>
          <w:lang w:val="en-GB"/>
        </w:rPr>
        <w:t xml:space="preserve">Individual participant data were converted to a standard format and synthesized into a single dataset with study-level data. We compared published participant characteristics and diagnostic accuracy estimates with results from raw datasets and resolved any discrepancies in consultation with </w:t>
      </w:r>
      <w:r w:rsidR="003E61EA" w:rsidRPr="00E95C44">
        <w:rPr>
          <w:lang w:val="en-GB"/>
        </w:rPr>
        <w:t>primary study</w:t>
      </w:r>
      <w:r w:rsidRPr="00E95C44">
        <w:rPr>
          <w:lang w:val="en-GB"/>
        </w:rPr>
        <w:t xml:space="preserve"> investigators. </w:t>
      </w:r>
    </w:p>
    <w:p w14:paraId="2AFD2984" w14:textId="77777777" w:rsidR="00F32FBB" w:rsidRPr="00E95C44" w:rsidRDefault="00F32FBB" w:rsidP="00F32FBB">
      <w:pPr>
        <w:tabs>
          <w:tab w:val="left" w:pos="10915"/>
        </w:tabs>
        <w:snapToGrid w:val="0"/>
        <w:spacing w:line="480" w:lineRule="auto"/>
        <w:ind w:right="4"/>
        <w:rPr>
          <w:b/>
          <w:bCs/>
        </w:rPr>
      </w:pPr>
      <w:r w:rsidRPr="00E95C44">
        <w:rPr>
          <w:b/>
          <w:bCs/>
        </w:rPr>
        <w:t>Risk of Bias Assessment</w:t>
      </w:r>
    </w:p>
    <w:p w14:paraId="4D2E7D20" w14:textId="780F325D" w:rsidR="00F32FBB" w:rsidRPr="00E95C44" w:rsidRDefault="00F32FBB" w:rsidP="001A4F41">
      <w:pPr>
        <w:spacing w:line="480" w:lineRule="auto"/>
        <w:ind w:firstLine="720"/>
      </w:pPr>
      <w:r w:rsidRPr="00E95C44">
        <w:lastRenderedPageBreak/>
        <w:t xml:space="preserve">Risk of bias of included studies was assessed by two investigators independently using the </w:t>
      </w:r>
      <w:proofErr w:type="spellStart"/>
      <w:r w:rsidRPr="00E95C44">
        <w:t>QUality</w:t>
      </w:r>
      <w:proofErr w:type="spellEnd"/>
      <w:r w:rsidRPr="00E95C44">
        <w:t xml:space="preserve"> Assessment of Diagnostic Accuracy Studies-2 tool (QUADAS-2; Supplementary Methods B)</w:t>
      </w:r>
      <w:r w:rsidR="006239D1" w:rsidRPr="00E95C44">
        <w:t xml:space="preserve"> </w:t>
      </w:r>
      <w:r w:rsidR="006239D1" w:rsidRPr="004C2970">
        <w:fldChar w:fldCharType="begin"/>
      </w:r>
      <w:r w:rsidR="006239D1" w:rsidRPr="00E95C44">
        <w:instrText xml:space="preserve"> ADDIN EN.CITE &lt;EndNote&gt;&lt;Cite&gt;&lt;Author&gt;Whiting&lt;/Author&gt;&lt;Year&gt;2011&lt;/Year&gt;&lt;RecNum&gt;42&lt;/RecNum&gt;&lt;DisplayText&gt;(Whiting et al., 2011)&lt;/DisplayText&gt;&lt;record&gt;&lt;rec-number&gt;42&lt;/rec-number&gt;&lt;foreign-keys&gt;&lt;key app="EN" db-id="5wzzsesaxaxfr4e5ttp5wdp2wd5azd00evdp" timestamp="1631950125"&gt;42&lt;/key&gt;&lt;/foreign-keys&gt;&lt;ref-type name="Journal Article"&gt;17&lt;/ref-type&gt;&lt;contributors&gt;&lt;authors&gt;&lt;author&gt;Whiting, Penny F.&lt;/author&gt;&lt;author&gt;Rutjes, Anne W. S.&lt;/author&gt;&lt;author&gt;Westwood, Marie E.&lt;/author&gt;&lt;author&gt;Mallett, Susan&lt;/author&gt;&lt;author&gt;Deeks, Jonathan J.&lt;/author&gt;&lt;author&gt;Reitsma, Johannes B.&lt;/author&gt;&lt;author&gt;Leeflang, Mariska M. G.&lt;/author&gt;&lt;author&gt;Sterne, Jonathan A. C.&lt;/author&gt;&lt;author&gt;Bossuyt, Patrick M. M.&lt;/author&gt;&lt;author&gt;Quadas- Grp&lt;/author&gt;&lt;/authors&gt;&lt;/contributors&gt;&lt;titles&gt;&lt;title&gt;QUADAS-2: A Revised Tool for the Quality Assessment of Diagnostic Accuracy Studies&lt;/title&gt;&lt;secondary-title&gt;ANNALS OF INTERNAL MEDICINE&lt;/secondary-title&gt;&lt;/titles&gt;&lt;periodical&gt;&lt;full-title&gt;ANNALS OF INTERNAL MEDICINE&lt;/full-title&gt;&lt;/periodical&gt;&lt;pages&gt;529-U104&lt;/pages&gt;&lt;volume&gt;155&lt;/volume&gt;&lt;number&gt;8&lt;/number&gt;&lt;dates&gt;&lt;year&gt;2011&lt;/year&gt;&lt;pub-dates&gt;&lt;date&gt;2011 OCT 18&lt;/date&gt;&lt;/pub-dates&gt;&lt;/dates&gt;&lt;isbn&gt;0003-4819&amp;#xD;1539-3704&lt;/isbn&gt;&lt;accession-num&gt;WOS:000296066300018&lt;/accession-num&gt;&lt;work-type&gt;Article&lt;/work-type&gt;&lt;urls&gt;&lt;/urls&gt;&lt;electronic-resource-num&gt;10.7326/0003-4819-155-8-201110180-00009&lt;/electronic-resource-num&gt;&lt;/record&gt;&lt;/Cite&gt;&lt;/EndNote&gt;</w:instrText>
      </w:r>
      <w:r w:rsidR="006239D1" w:rsidRPr="004C2970">
        <w:fldChar w:fldCharType="separate"/>
      </w:r>
      <w:r w:rsidR="006239D1" w:rsidRPr="004C2970">
        <w:rPr>
          <w:noProof/>
        </w:rPr>
        <w:t>(</w:t>
      </w:r>
      <w:hyperlink w:anchor="_ENREF_30" w:tooltip="Whiting, 2011 #42" w:history="1">
        <w:r w:rsidR="006239D1" w:rsidRPr="004C2970">
          <w:rPr>
            <w:noProof/>
          </w:rPr>
          <w:t>Whiting et al., 2011</w:t>
        </w:r>
      </w:hyperlink>
      <w:r w:rsidR="006239D1" w:rsidRPr="004C2970">
        <w:rPr>
          <w:noProof/>
        </w:rPr>
        <w:t>)</w:t>
      </w:r>
      <w:r w:rsidR="006239D1" w:rsidRPr="004C2970">
        <w:fldChar w:fldCharType="end"/>
      </w:r>
      <w:r w:rsidR="006239D1" w:rsidRPr="004C2970">
        <w:t>.</w:t>
      </w:r>
      <w:r w:rsidR="009617CD" w:rsidRPr="004C2970">
        <w:t xml:space="preserve"> </w:t>
      </w:r>
      <w:r w:rsidRPr="004C2970">
        <w:t xml:space="preserve">Any </w:t>
      </w:r>
      <w:r w:rsidRPr="00E95C44">
        <w:t>d</w:t>
      </w:r>
      <w:r w:rsidRPr="00E95C44">
        <w:rPr>
          <w:lang w:eastAsia="en-CA"/>
        </w:rPr>
        <w:t>iscrepancies were resolved via consensus</w:t>
      </w:r>
      <w:r w:rsidRPr="004C2970">
        <w:t xml:space="preserve"> </w:t>
      </w:r>
      <w:r w:rsidR="003E61EA" w:rsidRPr="004C2970">
        <w:t xml:space="preserve">with </w:t>
      </w:r>
      <w:r w:rsidRPr="00E95C44">
        <w:t xml:space="preserve">a third investigator involved as necessary. </w:t>
      </w:r>
      <w:r w:rsidR="003E61EA" w:rsidRPr="00E95C44">
        <w:rPr>
          <w:lang w:eastAsia="en-CA"/>
        </w:rPr>
        <w:t>R</w:t>
      </w:r>
      <w:r w:rsidRPr="00E95C44">
        <w:rPr>
          <w:lang w:eastAsia="en-CA"/>
        </w:rPr>
        <w:t xml:space="preserve">isk of bias was coded at both study and participant levels since some </w:t>
      </w:r>
      <w:r w:rsidR="006C0BE6" w:rsidRPr="00E95C44">
        <w:rPr>
          <w:lang w:eastAsia="en-CA"/>
        </w:rPr>
        <w:t xml:space="preserve">classifications </w:t>
      </w:r>
      <w:r w:rsidRPr="00E95C44">
        <w:rPr>
          <w:lang w:eastAsia="en-CA"/>
        </w:rPr>
        <w:t xml:space="preserve">(e.g., </w:t>
      </w:r>
      <w:r w:rsidR="00AB50DE" w:rsidRPr="00E95C44">
        <w:rPr>
          <w:lang w:eastAsia="en-CA"/>
        </w:rPr>
        <w:t xml:space="preserve">the </w:t>
      </w:r>
      <w:r w:rsidRPr="00E95C44">
        <w:rPr>
          <w:lang w:eastAsia="en-CA"/>
        </w:rPr>
        <w:t>time between index test and reference standard) may have differed among participants from the same study.</w:t>
      </w:r>
      <w:r w:rsidR="00197E01" w:rsidRPr="00E95C44">
        <w:rPr>
          <w:lang w:eastAsia="en-CA"/>
        </w:rPr>
        <w:t xml:space="preserve"> </w:t>
      </w:r>
      <w:r w:rsidR="00891519" w:rsidRPr="00E95C44">
        <w:rPr>
          <w:lang w:eastAsia="en-CA"/>
        </w:rPr>
        <w:t>The QUADAS-2 results were used to describe the risk of bias of each included study.</w:t>
      </w:r>
    </w:p>
    <w:p w14:paraId="4BAFE31A" w14:textId="77777777" w:rsidR="00A86176" w:rsidRPr="004C2970" w:rsidRDefault="00A86176" w:rsidP="00A86176">
      <w:pPr>
        <w:spacing w:line="480" w:lineRule="auto"/>
        <w:outlineLvl w:val="0"/>
        <w:rPr>
          <w:b/>
        </w:rPr>
      </w:pPr>
      <w:r w:rsidRPr="004C2970">
        <w:rPr>
          <w:b/>
        </w:rPr>
        <w:t>Statistical Analyses</w:t>
      </w:r>
    </w:p>
    <w:p w14:paraId="2AB73EA9" w14:textId="7FCBF355" w:rsidR="003E61EA" w:rsidRPr="00E95C44" w:rsidRDefault="00CD311D" w:rsidP="000D767E">
      <w:pPr>
        <w:spacing w:after="20" w:line="480" w:lineRule="auto"/>
        <w:ind w:firstLine="567"/>
      </w:pPr>
      <w:r w:rsidRPr="00E95C44">
        <w:t xml:space="preserve">To </w:t>
      </w:r>
      <w:r w:rsidR="003E61EA" w:rsidRPr="00E95C44">
        <w:t xml:space="preserve">compare </w:t>
      </w:r>
      <w:r w:rsidRPr="00E95C44">
        <w:t xml:space="preserve">the </w:t>
      </w:r>
      <w:r w:rsidR="0074185D" w:rsidRPr="00E95C44">
        <w:t xml:space="preserve">screening </w:t>
      </w:r>
      <w:r w:rsidRPr="00E95C44">
        <w:t xml:space="preserve">accuracy of </w:t>
      </w:r>
      <w:r w:rsidR="003E61EA" w:rsidRPr="00E95C44">
        <w:t xml:space="preserve">the </w:t>
      </w:r>
      <w:r w:rsidRPr="00E95C44">
        <w:t>HADS-</w:t>
      </w:r>
      <w:r w:rsidR="00931DFA" w:rsidRPr="00E95C44">
        <w:t>D</w:t>
      </w:r>
      <w:r w:rsidRPr="00E95C44">
        <w:t xml:space="preserve"> and HADS-</w:t>
      </w:r>
      <w:r w:rsidR="00931DFA" w:rsidRPr="00E95C44">
        <w:t>T</w:t>
      </w:r>
      <w:r w:rsidRPr="00E95C44">
        <w:t xml:space="preserve"> across relevant cutoffs to detect major depression</w:t>
      </w:r>
      <w:r w:rsidRPr="00E95C44">
        <w:rPr>
          <w:bCs/>
        </w:rPr>
        <w:t xml:space="preserve">, </w:t>
      </w:r>
      <w:r w:rsidR="00F82CB6" w:rsidRPr="00E95C44">
        <w:t xml:space="preserve">we </w:t>
      </w:r>
      <w:r w:rsidR="009E6751" w:rsidRPr="00E95C44">
        <w:t xml:space="preserve">first </w:t>
      </w:r>
      <w:r w:rsidR="00F82CB6" w:rsidRPr="00E95C44">
        <w:t xml:space="preserve">estimated overall </w:t>
      </w:r>
      <w:r w:rsidR="00F82CB6" w:rsidRPr="00E95C44">
        <w:rPr>
          <w:lang w:val="en-GB"/>
        </w:rPr>
        <w:t>sensitivity and specificity</w:t>
      </w:r>
      <w:r w:rsidR="00F82CB6" w:rsidRPr="00E95C44">
        <w:t xml:space="preserve"> for HADS-D and HADS-T </w:t>
      </w:r>
      <w:r w:rsidR="003E61EA" w:rsidRPr="00E95C44">
        <w:t xml:space="preserve">by </w:t>
      </w:r>
      <w:r w:rsidR="000236E7" w:rsidRPr="00E95C44">
        <w:t xml:space="preserve">combining </w:t>
      </w:r>
      <w:r w:rsidR="003E61EA" w:rsidRPr="00E95C44">
        <w:t xml:space="preserve">all studies regardless of </w:t>
      </w:r>
      <w:r w:rsidR="00F82CB6" w:rsidRPr="00E95C44">
        <w:t>reference standard</w:t>
      </w:r>
      <w:r w:rsidR="00DF71C3">
        <w:t>.</w:t>
      </w:r>
      <w:r w:rsidR="003E61EA" w:rsidRPr="00E95C44">
        <w:t xml:space="preserve"> </w:t>
      </w:r>
      <w:r w:rsidR="00DF71C3">
        <w:t>R</w:t>
      </w:r>
      <w:r w:rsidR="003E61EA" w:rsidRPr="00E95C44">
        <w:t xml:space="preserve">eference standards used in primary studies </w:t>
      </w:r>
      <w:r w:rsidR="004425B2" w:rsidRPr="00E95C44">
        <w:t>includ</w:t>
      </w:r>
      <w:r w:rsidR="003E61EA" w:rsidRPr="00E95C44">
        <w:t>ed</w:t>
      </w:r>
      <w:r w:rsidR="004425B2" w:rsidRPr="00E95C44">
        <w:t xml:space="preserve"> semi-structured </w:t>
      </w:r>
      <w:r w:rsidR="007C5968" w:rsidRPr="00E95C44">
        <w:t>interviews</w:t>
      </w:r>
      <w:r w:rsidR="00BD5B4D" w:rsidRPr="00E95C44">
        <w:t xml:space="preserve"> </w:t>
      </w:r>
      <w:r w:rsidR="007C5968" w:rsidRPr="00E95C44">
        <w:t xml:space="preserve">(e.g., </w:t>
      </w:r>
      <w:r w:rsidR="007C5968" w:rsidRPr="00E95C44">
        <w:rPr>
          <w:lang w:val="en-GB"/>
        </w:rPr>
        <w:t>SCID (First, 1995)</w:t>
      </w:r>
      <w:r w:rsidR="007C5968" w:rsidRPr="00E95C44">
        <w:t>)</w:t>
      </w:r>
      <w:r w:rsidR="001265ED" w:rsidRPr="00E95C44">
        <w:t xml:space="preserve">, fully structured </w:t>
      </w:r>
      <w:r w:rsidR="007C5968" w:rsidRPr="00E95C44">
        <w:t xml:space="preserve">interviews </w:t>
      </w:r>
      <w:r w:rsidR="00F8474E" w:rsidRPr="00E95C44">
        <w:t xml:space="preserve">(the </w:t>
      </w:r>
      <w:r w:rsidR="00F8474E" w:rsidRPr="00E95C44">
        <w:rPr>
          <w:shd w:val="clear" w:color="auto" w:fill="FFFFFF"/>
        </w:rPr>
        <w:t>Mini International Neuropsychiatric Interview</w:t>
      </w:r>
      <w:r w:rsidR="00F8474E" w:rsidRPr="004C2970">
        <w:rPr>
          <w:lang w:val="en-GB"/>
        </w:rPr>
        <w:t xml:space="preserve"> (MINI)</w:t>
      </w:r>
      <w:r w:rsidR="00F8474E" w:rsidRPr="00E95C44">
        <w:t xml:space="preserve"> excluded) </w:t>
      </w:r>
      <w:r w:rsidR="007C5968" w:rsidRPr="00E95C44">
        <w:t xml:space="preserve">(e.g., </w:t>
      </w:r>
      <w:r w:rsidR="007C5968" w:rsidRPr="00E95C44">
        <w:rPr>
          <w:shd w:val="clear" w:color="auto" w:fill="FFFFFF"/>
        </w:rPr>
        <w:t>Composite International Diagnostic Interview</w:t>
      </w:r>
      <w:r w:rsidR="007C5968" w:rsidRPr="004C2970">
        <w:rPr>
          <w:lang w:val="en-GB"/>
        </w:rPr>
        <w:t xml:space="preserve"> (CIDI)</w:t>
      </w:r>
      <w:r w:rsidR="007C5968" w:rsidRPr="00E95C44">
        <w:rPr>
          <w:lang w:val="en-GB"/>
        </w:rPr>
        <w:t xml:space="preserve"> </w:t>
      </w:r>
      <w:r w:rsidR="007C5968" w:rsidRPr="00E95C44">
        <w:rPr>
          <w:lang w:val="en-GB"/>
        </w:rPr>
        <w:fldChar w:fldCharType="begin"/>
      </w:r>
      <w:r w:rsidR="007C5968" w:rsidRPr="00E95C44">
        <w:rPr>
          <w:lang w:val="en-GB"/>
        </w:rPr>
        <w:instrText xml:space="preserve"> ADDIN EN.CITE &lt;EndNote&gt;&lt;Cite&gt;&lt;Author&gt;Robins&lt;/Author&gt;&lt;Year&gt;1988&lt;/Year&gt;&lt;RecNum&gt;16&lt;/RecNum&gt;&lt;DisplayText&gt;(Robins et al., 1988)&lt;/DisplayText&gt;&lt;record&gt;&lt;rec-number&gt;16&lt;/rec-number&gt;&lt;foreign-keys&gt;&lt;key app="EN" db-id="5wzzsesaxaxfr4e5ttp5wdp2wd5azd00evdp" timestamp="1631886028"&gt;16&lt;/key&gt;&lt;/foreign-keys&gt;&lt;ref-type name="Journal Article"&gt;17&lt;/ref-type&gt;&lt;contributors&gt;&lt;authors&gt;&lt;author&gt;Robins, L. N.&lt;/author&gt;&lt;author&gt;Wing, J.&lt;/author&gt;&lt;author&gt;Wittchen, H. U.&lt;/author&gt;&lt;author&gt;Helzer, J. E.&lt;/author&gt;&lt;author&gt;Babor, T. F.&lt;/author&gt;&lt;author&gt;Burke, J.&lt;/author&gt;&lt;author&gt;Farmer, A.&lt;/author&gt;&lt;author&gt;Jablenski, A.&lt;/author&gt;&lt;author&gt;Pickens, R.&lt;/author&gt;&lt;author&gt;Regier, D. A.&lt;/author&gt;&lt;author&gt;Sartorius, N.&lt;/author&gt;&lt;author&gt;Towle, L. H.&lt;/author&gt;&lt;/authors&gt;&lt;/contributors&gt;&lt;titles&gt;&lt;title&gt;THE COMPOSITE INTERNATIONAL DIAGNOSTIC INTERVIEW - AN EPIDEMIOLOGIC INSTRUMENT SUITABLE FOR USE IN CONJUNCTION WITH DIFFERENT DIAGNOSTIC SYSTEMS AND IN DIFFERENT CULTURES&lt;/title&gt;&lt;secondary-title&gt;ARCHIVES OF GENERAL PSYCHIATRY&lt;/secondary-title&gt;&lt;/titles&gt;&lt;periodical&gt;&lt;full-title&gt;ARCHIVES OF GENERAL PSYCHIATRY&lt;/full-title&gt;&lt;/periodical&gt;&lt;pages&gt;1069-1077&lt;/pages&gt;&lt;volume&gt;45&lt;/volume&gt;&lt;number&gt;12&lt;/number&gt;&lt;dates&gt;&lt;year&gt;1988&lt;/year&gt;&lt;pub-dates&gt;&lt;date&gt;1988 DEC&lt;/date&gt;&lt;/pub-dates&gt;&lt;/dates&gt;&lt;isbn&gt;0003-990X&amp;#xD;1538-3636&lt;/isbn&gt;&lt;accession-num&gt;WOS:A1988R171200001&lt;/accession-num&gt;&lt;work-type&gt;Review&lt;/work-type&gt;&lt;urls&gt;&lt;/urls&gt;&lt;/record&gt;&lt;/Cite&gt;&lt;/EndNote&gt;</w:instrText>
      </w:r>
      <w:r w:rsidR="007C5968" w:rsidRPr="00E95C44">
        <w:rPr>
          <w:lang w:val="en-GB"/>
        </w:rPr>
        <w:fldChar w:fldCharType="separate"/>
      </w:r>
      <w:r w:rsidR="007C5968" w:rsidRPr="00E95C44">
        <w:rPr>
          <w:noProof/>
          <w:lang w:val="en-GB"/>
        </w:rPr>
        <w:t>(</w:t>
      </w:r>
      <w:hyperlink w:anchor="_ENREF_21" w:tooltip="Robins, 1988 #16" w:history="1">
        <w:r w:rsidR="007C5968" w:rsidRPr="00E95C44">
          <w:rPr>
            <w:noProof/>
            <w:lang w:val="en-GB"/>
          </w:rPr>
          <w:t>Robins et al., 1988</w:t>
        </w:r>
      </w:hyperlink>
      <w:r w:rsidR="007C5968" w:rsidRPr="00E95C44">
        <w:rPr>
          <w:noProof/>
          <w:lang w:val="en-GB"/>
        </w:rPr>
        <w:t>)</w:t>
      </w:r>
      <w:r w:rsidR="007C5968" w:rsidRPr="00E95C44">
        <w:rPr>
          <w:lang w:val="en-GB"/>
        </w:rPr>
        <w:fldChar w:fldCharType="end"/>
      </w:r>
      <w:r w:rsidR="007C5968" w:rsidRPr="004C2970">
        <w:t>)</w:t>
      </w:r>
      <w:r w:rsidR="001265ED" w:rsidRPr="00E95C44">
        <w:t xml:space="preserve">, and </w:t>
      </w:r>
      <w:r w:rsidR="001265ED" w:rsidRPr="00E95C44">
        <w:rPr>
          <w:lang w:val="en-GB"/>
        </w:rPr>
        <w:t>the MINI</w:t>
      </w:r>
      <w:r w:rsidR="00BD5B4D" w:rsidRPr="00E95C44">
        <w:rPr>
          <w:lang w:val="en-GB"/>
        </w:rPr>
        <w:t xml:space="preserve"> </w:t>
      </w:r>
      <w:r w:rsidR="00BD5B4D" w:rsidRPr="00E95C44">
        <w:rPr>
          <w:lang w:val="en-GB"/>
        </w:rPr>
        <w:fldChar w:fldCharType="begin">
          <w:fldData xml:space="preserve">PEVuZE5vdGU+PENpdGU+PEF1dGhvcj5MZWNydWJpZXI8L0F1dGhvcj48WWVhcj4xOTk3PC9ZZWFy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</w:fldData>
        </w:fldChar>
      </w:r>
      <w:r w:rsidR="00BD5B4D" w:rsidRPr="00E95C44">
        <w:rPr>
          <w:lang w:val="en-GB"/>
        </w:rPr>
        <w:instrText xml:space="preserve"> ADDIN EN.CITE </w:instrText>
      </w:r>
      <w:r w:rsidR="00BD5B4D" w:rsidRPr="00E95C44">
        <w:rPr>
          <w:lang w:val="en-GB"/>
        </w:rPr>
        <w:fldChar w:fldCharType="begin">
          <w:fldData xml:space="preserve">PEVuZE5vdGU+PENpdGU+PEF1dGhvcj5MZWNydWJpZXI8L0F1dGhvcj48WWVhcj4xOTk3PC9ZZWFy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</w:fldData>
        </w:fldChar>
      </w:r>
      <w:r w:rsidR="00BD5B4D" w:rsidRPr="00E95C44">
        <w:rPr>
          <w:lang w:val="en-GB"/>
        </w:rPr>
        <w:instrText xml:space="preserve"> ADDIN EN.CITE.DATA </w:instrText>
      </w:r>
      <w:r w:rsidR="00BD5B4D" w:rsidRPr="00E95C44">
        <w:rPr>
          <w:lang w:val="en-GB"/>
        </w:rPr>
      </w:r>
      <w:r w:rsidR="00BD5B4D" w:rsidRPr="00E95C44">
        <w:rPr>
          <w:lang w:val="en-GB"/>
        </w:rPr>
        <w:fldChar w:fldCharType="end"/>
      </w:r>
      <w:r w:rsidR="00BD5B4D" w:rsidRPr="00E95C44">
        <w:rPr>
          <w:lang w:val="en-GB"/>
        </w:rPr>
      </w:r>
      <w:r w:rsidR="00BD5B4D" w:rsidRPr="00E95C44">
        <w:rPr>
          <w:lang w:val="en-GB"/>
        </w:rPr>
        <w:fldChar w:fldCharType="separate"/>
      </w:r>
      <w:r w:rsidR="00BD5B4D" w:rsidRPr="00E95C44">
        <w:rPr>
          <w:noProof/>
          <w:lang w:val="en-GB"/>
        </w:rPr>
        <w:t>(</w:t>
      </w:r>
      <w:hyperlink w:anchor="_ENREF_10" w:tooltip="Lecrubier, 1997 #18" w:history="1">
        <w:r w:rsidR="00BD5B4D" w:rsidRPr="00E95C44">
          <w:rPr>
            <w:noProof/>
            <w:lang w:val="en-GB"/>
          </w:rPr>
          <w:t>Lecrubier et al., 1997</w:t>
        </w:r>
      </w:hyperlink>
      <w:r w:rsidR="00BD5B4D" w:rsidRPr="00E95C44">
        <w:rPr>
          <w:noProof/>
          <w:lang w:val="en-GB"/>
        </w:rPr>
        <w:t xml:space="preserve">; </w:t>
      </w:r>
      <w:hyperlink w:anchor="_ENREF_23" w:tooltip="Sheehan, 1997 #19" w:history="1">
        <w:r w:rsidR="00BD5B4D" w:rsidRPr="00E95C44">
          <w:rPr>
            <w:noProof/>
            <w:lang w:val="en-GB"/>
          </w:rPr>
          <w:t>Sheehan et al., 1997</w:t>
        </w:r>
      </w:hyperlink>
      <w:r w:rsidR="00BD5B4D" w:rsidRPr="00E95C44">
        <w:rPr>
          <w:noProof/>
          <w:lang w:val="en-GB"/>
        </w:rPr>
        <w:t>)</w:t>
      </w:r>
      <w:r w:rsidR="00BD5B4D" w:rsidRPr="00E95C44">
        <w:rPr>
          <w:lang w:val="en-GB"/>
        </w:rPr>
        <w:fldChar w:fldCharType="end"/>
      </w:r>
      <w:r w:rsidR="00F82CB6" w:rsidRPr="004C2970">
        <w:t xml:space="preserve">. </w:t>
      </w:r>
      <w:r w:rsidR="003E61EA" w:rsidRPr="00E95C44">
        <w:t xml:space="preserve">Different types of reference standards have different design and performance characteristics </w:t>
      </w:r>
      <w:r w:rsidR="00F20362" w:rsidRPr="00E95C44">
        <w:fldChar w:fldCharType="begin">
          <w:fldData xml:space="preserve">PEVuZE5vdGU+PENpdGU+PEF1dGhvcj5XdTwvQXV0aG9yPjxZZWFyPjIwMjA8L1llYXI+PFJlY051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</w:fldData>
        </w:fldChar>
      </w:r>
      <w:r w:rsidR="00F20362" w:rsidRPr="00E95C44">
        <w:instrText xml:space="preserve"> ADDIN EN.CITE </w:instrText>
      </w:r>
      <w:r w:rsidR="00F20362" w:rsidRPr="00E95C44">
        <w:fldChar w:fldCharType="begin">
          <w:fldData xml:space="preserve">PEVuZE5vdGU+PENpdGU+PEF1dGhvcj5XdTwvQXV0aG9yPjxZZWFyPjIwMjA8L1llYXI+PFJlY051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</w:fldData>
        </w:fldChar>
      </w:r>
      <w:r w:rsidR="00F20362" w:rsidRPr="00E95C44">
        <w:instrText xml:space="preserve"> ADDIN EN.CITE.DATA </w:instrText>
      </w:r>
      <w:r w:rsidR="00F20362" w:rsidRPr="00E95C44">
        <w:fldChar w:fldCharType="end"/>
      </w:r>
      <w:r w:rsidR="00F20362" w:rsidRPr="00E95C44">
        <w:fldChar w:fldCharType="separate"/>
      </w:r>
      <w:r w:rsidR="00F20362" w:rsidRPr="00E95C44">
        <w:rPr>
          <w:noProof/>
        </w:rPr>
        <w:t>(</w:t>
      </w:r>
      <w:hyperlink w:anchor="_ENREF_13" w:tooltip="Levis, 2019 #24" w:history="1">
        <w:r w:rsidR="00F20362" w:rsidRPr="00E95C44">
          <w:rPr>
            <w:noProof/>
          </w:rPr>
          <w:t>Levis, Benedetti, et al., 2019</w:t>
        </w:r>
      </w:hyperlink>
      <w:r w:rsidR="00F20362" w:rsidRPr="00E95C44">
        <w:rPr>
          <w:noProof/>
        </w:rPr>
        <w:t xml:space="preserve">; </w:t>
      </w:r>
      <w:hyperlink w:anchor="_ENREF_15" w:tooltip="Levis, 2020 #25" w:history="1">
        <w:r w:rsidR="00F20362" w:rsidRPr="00E95C44">
          <w:rPr>
            <w:noProof/>
          </w:rPr>
          <w:t>Levis et al., 2020</w:t>
        </w:r>
      </w:hyperlink>
      <w:r w:rsidR="00F20362" w:rsidRPr="00E95C44">
        <w:rPr>
          <w:noProof/>
        </w:rPr>
        <w:t xml:space="preserve">; </w:t>
      </w:r>
      <w:hyperlink w:anchor="_ENREF_31" w:tooltip="Wu, 2020 #23" w:history="1">
        <w:r w:rsidR="00F20362" w:rsidRPr="00E95C44">
          <w:rPr>
            <w:noProof/>
          </w:rPr>
          <w:t>Wu, Levis, Ioannidis, et al., 2021</w:t>
        </w:r>
      </w:hyperlink>
      <w:r w:rsidR="00F20362" w:rsidRPr="00E95C44">
        <w:rPr>
          <w:noProof/>
        </w:rPr>
        <w:t xml:space="preserve">; </w:t>
      </w:r>
      <w:hyperlink w:anchor="_ENREF_34" w:tooltip="Wu, 2020 #22" w:history="1">
        <w:r w:rsidR="00F20362" w:rsidRPr="00E95C44">
          <w:rPr>
            <w:noProof/>
          </w:rPr>
          <w:t>Wu, Levis, Sun, et al., 2020</w:t>
        </w:r>
      </w:hyperlink>
      <w:r w:rsidR="00F20362" w:rsidRPr="00E95C44">
        <w:rPr>
          <w:noProof/>
        </w:rPr>
        <w:t>)</w:t>
      </w:r>
      <w:r w:rsidR="00F20362" w:rsidRPr="00E95C44">
        <w:fldChar w:fldCharType="end"/>
      </w:r>
      <w:r w:rsidR="003E61EA" w:rsidRPr="004C2970">
        <w:t xml:space="preserve">, and </w:t>
      </w:r>
      <w:r w:rsidR="00F82CB6" w:rsidRPr="00E95C44">
        <w:t xml:space="preserve">estimates of sensitivity and specificity differ by type </w:t>
      </w:r>
      <w:r w:rsidR="00F82CB6" w:rsidRPr="00E95C44">
        <w:fldChar w:fldCharType="begin">
          <w:fldData xml:space="preserve">PEVuZE5vdGU+PENpdGU+PEF1dGhvcj5XdTwvQXV0aG9yPjxZZWFyPjIwMjE8L1llYXI+PFJlY051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</w:fldData>
        </w:fldChar>
      </w:r>
      <w:r w:rsidR="00F82CB6" w:rsidRPr="00E95C44">
        <w:instrText xml:space="preserve"> ADDIN EN.CITE </w:instrText>
      </w:r>
      <w:r w:rsidR="00F82CB6" w:rsidRPr="00E95C44">
        <w:fldChar w:fldCharType="begin">
          <w:fldData xml:space="preserve">PEVuZE5vdGU+PENpdGU+PEF1dGhvcj5XdTwvQXV0aG9yPjxZZWFyPjIwMjE8L1llYXI+PFJlY051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</w:fldData>
        </w:fldChar>
      </w:r>
      <w:r w:rsidR="00F82CB6" w:rsidRPr="00E95C44">
        <w:instrText xml:space="preserve"> ADDIN EN.CITE.DATA </w:instrText>
      </w:r>
      <w:r w:rsidR="00F82CB6" w:rsidRPr="00E95C44">
        <w:fldChar w:fldCharType="end"/>
      </w:r>
      <w:r w:rsidR="00F82CB6" w:rsidRPr="00E95C44">
        <w:fldChar w:fldCharType="separate"/>
      </w:r>
      <w:r w:rsidR="00F82CB6" w:rsidRPr="00E95C44">
        <w:rPr>
          <w:noProof/>
        </w:rPr>
        <w:t xml:space="preserve">(Negeri, et al., </w:t>
      </w:r>
      <w:r w:rsidR="001D28E8" w:rsidRPr="00E95C44">
        <w:rPr>
          <w:noProof/>
        </w:rPr>
        <w:t>2021</w:t>
      </w:r>
      <w:r w:rsidR="00F82CB6" w:rsidRPr="00E95C44">
        <w:rPr>
          <w:noProof/>
        </w:rPr>
        <w:t xml:space="preserve">; </w:t>
      </w:r>
      <w:hyperlink w:anchor="_ENREF_13" w:tooltip="Levis, 2019 #24" w:history="1">
        <w:r w:rsidR="00F82CB6" w:rsidRPr="00E95C44">
          <w:rPr>
            <w:noProof/>
          </w:rPr>
          <w:t>Levis, Benedetti, et al., 2019</w:t>
        </w:r>
      </w:hyperlink>
      <w:r w:rsidR="00F82CB6" w:rsidRPr="00E95C44">
        <w:rPr>
          <w:noProof/>
        </w:rPr>
        <w:t xml:space="preserve">; </w:t>
      </w:r>
      <w:hyperlink w:anchor="_ENREF_15" w:tooltip="Levis, 2020 #25" w:history="1">
        <w:r w:rsidR="00F82CB6" w:rsidRPr="00E95C44">
          <w:rPr>
            <w:noProof/>
          </w:rPr>
          <w:t>Levis et al., 2020</w:t>
        </w:r>
      </w:hyperlink>
      <w:r w:rsidR="00F82CB6" w:rsidRPr="00E95C44">
        <w:rPr>
          <w:noProof/>
        </w:rPr>
        <w:t>;</w:t>
      </w:r>
      <w:r w:rsidR="00CD3CD9" w:rsidRPr="00E95C44">
        <w:t xml:space="preserve"> </w:t>
      </w:r>
      <w:r w:rsidR="00CD3CD9" w:rsidRPr="00E95C44">
        <w:fldChar w:fldCharType="begin"/>
      </w:r>
      <w:r w:rsidR="00CD3CD9" w:rsidRPr="00E95C44">
        <w:instrText xml:space="preserve"> ADDIN EN.CITE &lt;EndNote&gt;&lt;Cite&gt;&lt;Author&gt;Wu&lt;/Author&gt;&lt;Year&gt;2021&lt;/Year&gt;&lt;RecNum&gt;40&lt;/RecNum&gt;&lt;DisplayText&gt;(Wu et al., 2021)&lt;/DisplayText&gt;&lt;record&gt;&lt;rec-number&gt;40&lt;/rec-number&gt;&lt;foreign-keys&gt;&lt;key app="EN" db-id="5wzzsesaxaxfr4e5ttp5wdp2wd5azd00evdp" timestamp="1631888337"&gt;40&lt;/key&gt;&lt;/foreign-keys&gt;&lt;ref-type name="Journal Article"&gt;17&lt;/ref-type&gt;&lt;contributors&gt;&lt;authors&gt;&lt;author&gt;Wu, Yin&lt;/author&gt;&lt;author&gt;Levis, Brooke&lt;/author&gt;&lt;author&gt;Sun, Ying&lt;/author&gt;&lt;author&gt;He, Chen&lt;/author&gt;&lt;author&gt;Krishnan, Ankur&lt;/author&gt;&lt;author&gt;Neupane, Dipika&lt;/author&gt;&lt;author&gt;Bhandari, Parash Mani&lt;/author&gt;&lt;author&gt;Negeri, Zelalem&lt;/author&gt;&lt;author&gt;Benedetti, Andrea&lt;/author&gt;&lt;author&gt;Thombs, Brett D.&lt;/author&gt;&lt;author&gt;D. EPRESsion Screenin&lt;/author&gt;&lt;/authors&gt;&lt;/contributors&gt;&lt;titles&gt;&lt;title&gt;Accuracy of the Hospital Anxiety and Depression Scale Depression subscale (HADS-D) to screen for major depression: systematic review and individual participant data meta-analysis&lt;/title&gt;&lt;secondary-title&gt;BMJ-BRITISH MEDICAL JOURNAL&lt;/secondary-title&gt;&lt;/titles&gt;&lt;periodical&gt;&lt;full-title&gt;BMJ-BRITISH MEDICAL JOURNAL&lt;/full-title&gt;&lt;/periodical&gt;&lt;volume&gt;373&lt;/volume&gt;&lt;dates&gt;&lt;year&gt;2021&lt;/year&gt;&lt;pub-dates&gt;&lt;date&gt;2021 MAY 10&lt;/date&gt;&lt;/pub-dates&gt;&lt;/dates&gt;&lt;isbn&gt;1756-1833&lt;/isbn&gt;&lt;accession-num&gt;WOS:000649709400002&lt;/accession-num&gt;&lt;work-type&gt;Review&lt;/work-type&gt;&lt;urls&gt;&lt;/urls&gt;&lt;electronic-resource-num&gt;10.1136/bmj.n972&lt;/electronic-resource-num&gt;&lt;/record&gt;&lt;/Cite&gt;&lt;/EndNote&gt;</w:instrText>
      </w:r>
      <w:r w:rsidR="00CD3CD9" w:rsidRPr="00E95C44">
        <w:fldChar w:fldCharType="separate"/>
      </w:r>
      <w:hyperlink w:anchor="_ENREF_34" w:tooltip="Wu, 2020 #22" w:history="1">
        <w:r w:rsidR="00CD3CD9" w:rsidRPr="00E95C44">
          <w:rPr>
            <w:noProof/>
          </w:rPr>
          <w:t>Wu, Levis, Sun, et al., 2021</w:t>
        </w:r>
      </w:hyperlink>
      <w:r w:rsidR="00CD3CD9" w:rsidRPr="00E95C44">
        <w:fldChar w:fldCharType="end"/>
      </w:r>
      <w:r w:rsidR="00F82CB6" w:rsidRPr="00E95C44">
        <w:rPr>
          <w:noProof/>
        </w:rPr>
        <w:t>)</w:t>
      </w:r>
      <w:r w:rsidR="00F82CB6" w:rsidRPr="00E95C44">
        <w:fldChar w:fldCharType="end"/>
      </w:r>
      <w:r w:rsidR="003E61EA" w:rsidRPr="004C2970">
        <w:t xml:space="preserve">. It is reasonable to assume, though, that </w:t>
      </w:r>
      <w:r w:rsidR="00F82CB6" w:rsidRPr="00E95C44">
        <w:t xml:space="preserve">differences in sensitivity and specificity between HADS-D and HADS-T </w:t>
      </w:r>
      <w:r w:rsidR="003E61EA" w:rsidRPr="00E95C44">
        <w:t xml:space="preserve">accuracy </w:t>
      </w:r>
      <w:r w:rsidR="00F82CB6" w:rsidRPr="00E95C44">
        <w:t xml:space="preserve">among the same participants are </w:t>
      </w:r>
      <w:r w:rsidR="003E61EA" w:rsidRPr="00E95C44">
        <w:t>not</w:t>
      </w:r>
      <w:r w:rsidR="00F82CB6" w:rsidRPr="00E95C44">
        <w:t xml:space="preserve"> associated with reference standard</w:t>
      </w:r>
      <w:r w:rsidR="003E61EA" w:rsidRPr="00E95C44">
        <w:t xml:space="preserve"> type</w:t>
      </w:r>
      <w:r w:rsidR="00F82CB6" w:rsidRPr="00E95C44">
        <w:t xml:space="preserve">, since in each primary study </w:t>
      </w:r>
      <w:r w:rsidR="003E61EA" w:rsidRPr="00E95C44">
        <w:t xml:space="preserve">the HADS-D and HADS-T </w:t>
      </w:r>
      <w:r w:rsidR="00F82CB6" w:rsidRPr="00E95C44">
        <w:t>were compared to the same reference standard.</w:t>
      </w:r>
      <w:r w:rsidR="009E6751" w:rsidRPr="00E95C44">
        <w:t xml:space="preserve"> Thus, our main analysis included all studies regardless of reference standard.</w:t>
      </w:r>
    </w:p>
    <w:p w14:paraId="2B9C2C32" w14:textId="3CB6993F" w:rsidR="00BD4C46" w:rsidRPr="00E95C44" w:rsidRDefault="00F4024E" w:rsidP="000D767E">
      <w:pPr>
        <w:spacing w:after="20" w:line="480" w:lineRule="auto"/>
        <w:ind w:firstLine="567"/>
      </w:pPr>
      <w:r w:rsidRPr="00F4024E">
        <w:lastRenderedPageBreak/>
        <w:t xml:space="preserve">Separately, as a sensitivity analysis, to ensure that results would not differ by clinical interview, we repeated all analyses for only studies that used a semi-structured interview as the reference standard. Semi-structured interviews (e.g., </w:t>
      </w:r>
      <w:r w:rsidRPr="00787E16">
        <w:t xml:space="preserve">SCID (First, 1995), Schedules for Clinical Assessment in Neuropsychiatry (WHO, 1994), Schedule for Affective Disorders and Schizophrenia </w:t>
      </w:r>
      <w:r w:rsidRPr="00F4024E">
        <w:t xml:space="preserve">(Endicott &amp; Spitzer, 1987), and Monash Interview for Liaison Psychiatry (Clarke, Smith, </w:t>
      </w:r>
      <w:proofErr w:type="spellStart"/>
      <w:r w:rsidRPr="00F4024E">
        <w:t>Herrman</w:t>
      </w:r>
      <w:proofErr w:type="spellEnd"/>
      <w:r w:rsidRPr="00F4024E">
        <w:t>, &amp; McKenzie, 1998)) are intended to be administered by experienced diagnosticians and are considered to more closely reflect clinical diagnostic procedures than fully structured interviews or the MINI (</w:t>
      </w:r>
      <w:proofErr w:type="spellStart"/>
      <w:r w:rsidRPr="00F4024E">
        <w:t>Brugha</w:t>
      </w:r>
      <w:proofErr w:type="spellEnd"/>
      <w:r w:rsidRPr="00F4024E">
        <w:t xml:space="preserve">, Bebbington, &amp; Jenkins, 1999; </w:t>
      </w:r>
      <w:proofErr w:type="spellStart"/>
      <w:r w:rsidRPr="00F4024E">
        <w:t>Brugha</w:t>
      </w:r>
      <w:proofErr w:type="spellEnd"/>
      <w:r w:rsidRPr="00F4024E">
        <w:t xml:space="preserve">, Jenkins, Taub, Meltzer, &amp; Bebbington, 2001; </w:t>
      </w:r>
      <w:proofErr w:type="spellStart"/>
      <w:r w:rsidRPr="00F4024E">
        <w:t>Nosen</w:t>
      </w:r>
      <w:proofErr w:type="spellEnd"/>
      <w:r w:rsidRPr="00F4024E">
        <w:t xml:space="preserve"> &amp; Woody, 2008). We did not conduct additional sensitivity analyses with fully structured interviews or the MINI.</w:t>
      </w:r>
      <w:r w:rsidR="00965237" w:rsidRPr="00E95C44">
        <w:t xml:space="preserve"> </w:t>
      </w:r>
    </w:p>
    <w:p w14:paraId="4283D6BB" w14:textId="4E4310BE" w:rsidR="00373B10" w:rsidRPr="00E95C44" w:rsidRDefault="009D4DA9" w:rsidP="006F76BA">
      <w:pPr>
        <w:spacing w:after="20" w:line="480" w:lineRule="auto"/>
        <w:ind w:firstLine="567"/>
      </w:pPr>
      <w:r w:rsidRPr="00E95C44">
        <w:rPr>
          <w:lang w:val="en-GB"/>
        </w:rPr>
        <w:t>O</w:t>
      </w:r>
      <w:proofErr w:type="spellStart"/>
      <w:r w:rsidRPr="00E95C44">
        <w:t>verall</w:t>
      </w:r>
      <w:proofErr w:type="spellEnd"/>
      <w:r w:rsidRPr="00E95C44">
        <w:t xml:space="preserve"> </w:t>
      </w:r>
      <w:r w:rsidR="00157903" w:rsidRPr="00E95C44">
        <w:t>and</w:t>
      </w:r>
      <w:r w:rsidR="009E6751" w:rsidRPr="00E95C44">
        <w:t xml:space="preserve"> separately, for</w:t>
      </w:r>
      <w:r w:rsidR="00157903" w:rsidRPr="00E95C44">
        <w:t xml:space="preserve"> </w:t>
      </w:r>
      <w:r w:rsidR="008F7077" w:rsidRPr="00E95C44">
        <w:t xml:space="preserve">studies that used a </w:t>
      </w:r>
      <w:r w:rsidR="00157903" w:rsidRPr="00E95C44">
        <w:t xml:space="preserve">semi-structured </w:t>
      </w:r>
      <w:r w:rsidR="0091733B" w:rsidRPr="00E95C44">
        <w:t>reference standard</w:t>
      </w:r>
      <w:r w:rsidR="0091733B" w:rsidRPr="00E95C44">
        <w:rPr>
          <w:lang w:val="en-GB"/>
        </w:rPr>
        <w:t xml:space="preserve">, </w:t>
      </w:r>
      <w:r w:rsidR="002046DD" w:rsidRPr="00E95C44">
        <w:rPr>
          <w:lang w:val="en-GB"/>
        </w:rPr>
        <w:t xml:space="preserve">for </w:t>
      </w:r>
      <w:r w:rsidR="0050196A" w:rsidRPr="00E95C44">
        <w:rPr>
          <w:lang w:val="en-GB"/>
        </w:rPr>
        <w:t xml:space="preserve">all </w:t>
      </w:r>
      <w:r w:rsidR="008F7077" w:rsidRPr="00E95C44">
        <w:rPr>
          <w:lang w:val="en-GB"/>
        </w:rPr>
        <w:t xml:space="preserve">possible </w:t>
      </w:r>
      <w:proofErr w:type="spellStart"/>
      <w:r w:rsidR="0050196A" w:rsidRPr="00E95C44">
        <w:rPr>
          <w:lang w:val="en-GB"/>
        </w:rPr>
        <w:t>cutoffs</w:t>
      </w:r>
      <w:proofErr w:type="spellEnd"/>
      <w:r w:rsidR="0050196A" w:rsidRPr="00E95C44">
        <w:rPr>
          <w:lang w:val="en-GB"/>
        </w:rPr>
        <w:t xml:space="preserve"> 0-21 of the HADS-D and </w:t>
      </w:r>
      <w:r w:rsidR="00ED2440" w:rsidRPr="00E95C44">
        <w:rPr>
          <w:lang w:val="en-GB"/>
        </w:rPr>
        <w:t>0-42</w:t>
      </w:r>
      <w:r w:rsidR="008D4270" w:rsidRPr="00E95C44">
        <w:rPr>
          <w:lang w:val="en-GB"/>
        </w:rPr>
        <w:t xml:space="preserve"> </w:t>
      </w:r>
      <w:r w:rsidR="00BA47B5" w:rsidRPr="00E95C44">
        <w:rPr>
          <w:lang w:val="en-GB"/>
        </w:rPr>
        <w:t>of the HADS-T</w:t>
      </w:r>
      <w:r w:rsidR="00D367B3" w:rsidRPr="00E95C44">
        <w:rPr>
          <w:lang w:val="en-GB"/>
        </w:rPr>
        <w:t>,</w:t>
      </w:r>
      <w:r w:rsidR="008D4270" w:rsidRPr="00E95C44">
        <w:rPr>
          <w:lang w:val="en-GB"/>
        </w:rPr>
        <w:t xml:space="preserve"> </w:t>
      </w:r>
      <w:r w:rsidR="009E6751" w:rsidRPr="00E95C44">
        <w:rPr>
          <w:lang w:val="en-GB"/>
        </w:rPr>
        <w:t xml:space="preserve">we fitted </w:t>
      </w:r>
      <w:r w:rsidR="0091733B" w:rsidRPr="00E95C44">
        <w:rPr>
          <w:lang w:val="en-GB"/>
        </w:rPr>
        <w:t xml:space="preserve">bivariate random-effects models via </w:t>
      </w:r>
      <w:r w:rsidR="0091733B" w:rsidRPr="00E95C44">
        <w:t xml:space="preserve">Gauss-Hermite </w:t>
      </w:r>
      <w:r w:rsidR="0091733B" w:rsidRPr="004C2970">
        <w:rPr>
          <w:lang w:val="en-GB"/>
        </w:rPr>
        <w:t>quadrature</w:t>
      </w:r>
      <w:r w:rsidR="00157903" w:rsidRPr="004C2970">
        <w:rPr>
          <w:lang w:val="en-GB"/>
        </w:rPr>
        <w:t xml:space="preserve"> </w:t>
      </w:r>
      <w:r w:rsidR="00157903" w:rsidRPr="004C2970">
        <w:rPr>
          <w:lang w:val="en-GB"/>
        </w:rPr>
        <w:fldChar w:fldCharType="begin"/>
      </w:r>
      <w:r w:rsidR="00157903" w:rsidRPr="00E95C44">
        <w:rPr>
          <w:lang w:val="en-GB"/>
        </w:rPr>
        <w:instrText xml:space="preserve"> ADDIN EN.CITE &lt;EndNote&gt;&lt;Cite&gt;&lt;Author&gt;Riley&lt;/Author&gt;&lt;Year&gt;2008&lt;/Year&gt;&lt;RecNum&gt;28&lt;/RecNum&gt;&lt;DisplayText&gt;(Riley, Dodd, Craig, Thompson, &amp;amp; Williamson, 2008)&lt;/DisplayText&gt;&lt;record&gt;&lt;rec-number&gt;28&lt;/rec-number&gt;&lt;foreign-keys&gt;&lt;key app="EN" db-id="5wzzsesaxaxfr4e5ttp5wdp2wd5azd00evdp" timestamp="1631886156"&gt;28&lt;/key&gt;&lt;/foreign-keys&gt;&lt;ref-type name="Journal Article"&gt;17&lt;/ref-type&gt;&lt;contributors&gt;&lt;authors&gt;&lt;author&gt;Riley, Richard D.&lt;/author&gt;&lt;author&gt;Dodd, Susanna R.&lt;/author&gt;&lt;author&gt;Craig, Jean V.&lt;/author&gt;&lt;author&gt;Thompson, John R.&lt;/author&gt;&lt;author&gt;Williamson, Paula R.&lt;/author&gt;&lt;/authors&gt;&lt;/contributors&gt;&lt;titles&gt;&lt;title&gt;Meta-analysis of diagnostic test studies using individual patient data and aggregate data&lt;/title&gt;&lt;secondary-title&gt;STATISTICS IN MEDICINE&lt;/secondary-title&gt;&lt;/titles&gt;&lt;periodical&gt;&lt;full-title&gt;STATISTICS IN MEDICINE&lt;/full-title&gt;&lt;/periodical&gt;&lt;pages&gt;6111-6136&lt;/pages&gt;&lt;volume&gt;27&lt;/volume&gt;&lt;number&gt;29&lt;/number&gt;&lt;dates&gt;&lt;year&gt;2008&lt;/year&gt;&lt;pub-dates&gt;&lt;date&gt;2008 DEC 20&lt;/date&gt;&lt;/pub-dates&gt;&lt;/dates&gt;&lt;isbn&gt;0277-6715&amp;#xD;1097-0258&lt;/isbn&gt;&lt;accession-num&gt;WOS:000261647100005&lt;/accession-num&gt;&lt;work-type&gt;Article&lt;/work-type&gt;&lt;urls&gt;&lt;/urls&gt;&lt;electronic-resource-num&gt;10.1002/sim.3441&lt;/electronic-resource-num&gt;&lt;/record&gt;&lt;/Cite&gt;&lt;/EndNote&gt;</w:instrText>
      </w:r>
      <w:r w:rsidR="00157903" w:rsidRPr="004C2970">
        <w:rPr>
          <w:lang w:val="en-GB"/>
        </w:rPr>
        <w:fldChar w:fldCharType="separate"/>
      </w:r>
      <w:r w:rsidR="00157903" w:rsidRPr="004C2970">
        <w:rPr>
          <w:noProof/>
          <w:lang w:val="en-GB"/>
        </w:rPr>
        <w:t>(</w:t>
      </w:r>
      <w:hyperlink w:anchor="_ENREF_18" w:tooltip="Riley, 2008 #28" w:history="1">
        <w:r w:rsidR="00157903" w:rsidRPr="00E95C44">
          <w:rPr>
            <w:noProof/>
            <w:lang w:val="en-GB"/>
          </w:rPr>
          <w:t>Riley, Dodd, Craig, Thompson, &amp; Williamson, 2008</w:t>
        </w:r>
      </w:hyperlink>
      <w:r w:rsidR="00157903" w:rsidRPr="004C2970">
        <w:rPr>
          <w:noProof/>
          <w:lang w:val="en-GB"/>
        </w:rPr>
        <w:t>)</w:t>
      </w:r>
      <w:r w:rsidR="00157903" w:rsidRPr="004C2970">
        <w:rPr>
          <w:lang w:val="en-GB"/>
        </w:rPr>
        <w:fldChar w:fldCharType="end"/>
      </w:r>
      <w:r w:rsidR="00157903" w:rsidRPr="004C2970">
        <w:rPr>
          <w:lang w:val="en-GB"/>
        </w:rPr>
        <w:t>.</w:t>
      </w:r>
      <w:r w:rsidR="00E36197" w:rsidRPr="004C2970">
        <w:rPr>
          <w:lang w:val="en-GB"/>
        </w:rPr>
        <w:t xml:space="preserve"> </w:t>
      </w:r>
      <w:r w:rsidR="0091733B" w:rsidRPr="00E95C44">
        <w:rPr>
          <w:lang w:val="en-GB"/>
        </w:rPr>
        <w:t xml:space="preserve">This is a two-stage meta-analytic approach that </w:t>
      </w:r>
      <w:proofErr w:type="gramStart"/>
      <w:r w:rsidR="0091733B" w:rsidRPr="00E95C44">
        <w:rPr>
          <w:lang w:val="en-GB"/>
        </w:rPr>
        <w:t>models</w:t>
      </w:r>
      <w:proofErr w:type="gramEnd"/>
      <w:r w:rsidR="0091733B" w:rsidRPr="00E95C44">
        <w:rPr>
          <w:lang w:val="en-GB"/>
        </w:rPr>
        <w:t xml:space="preserve"> sensitivity and specificity simultaneously and accounts for the correlation between them and the precision of estimates within studies. </w:t>
      </w:r>
      <w:r w:rsidR="0091733B" w:rsidRPr="00E95C44">
        <w:t xml:space="preserve">We </w:t>
      </w:r>
      <w:r w:rsidR="00020265" w:rsidRPr="00E95C44">
        <w:t xml:space="preserve">also </w:t>
      </w:r>
      <w:r w:rsidR="0091733B" w:rsidRPr="00E95C44">
        <w:t>construct</w:t>
      </w:r>
      <w:r w:rsidR="00D2518C" w:rsidRPr="00E95C44">
        <w:t>ed</w:t>
      </w:r>
      <w:r w:rsidR="0091733B" w:rsidRPr="00E95C44">
        <w:t xml:space="preserve"> empirical receiver operating characteristic (ROC) </w:t>
      </w:r>
      <w:r w:rsidR="00DF71C3">
        <w:t>plot</w:t>
      </w:r>
      <w:r w:rsidR="00DF71C3" w:rsidRPr="00E95C44">
        <w:t xml:space="preserve">s </w:t>
      </w:r>
      <w:r w:rsidR="0091733B" w:rsidRPr="00E95C44">
        <w:t>based on pooled sensitivity and specificity estimates and calculate</w:t>
      </w:r>
      <w:r w:rsidR="009E6751" w:rsidRPr="00E95C44">
        <w:t>d</w:t>
      </w:r>
      <w:r w:rsidR="0091733B" w:rsidRPr="00E95C44">
        <w:t xml:space="preserve"> area under the curves (AUC)</w:t>
      </w:r>
      <w:r w:rsidR="00567E5D" w:rsidRPr="00E95C44">
        <w:t xml:space="preserve"> for the two tests</w:t>
      </w:r>
      <w:r w:rsidR="0091733B" w:rsidRPr="00E95C44">
        <w:t xml:space="preserve">. </w:t>
      </w:r>
    </w:p>
    <w:p w14:paraId="707F3C45" w14:textId="0CE7DACB" w:rsidR="002B3AC6" w:rsidRPr="004C2970" w:rsidRDefault="002B3AC6" w:rsidP="002B3AC6">
      <w:pPr>
        <w:spacing w:line="480" w:lineRule="auto"/>
        <w:ind w:firstLine="720"/>
      </w:pPr>
      <w:r w:rsidRPr="00E95C44">
        <w:t xml:space="preserve">To investigate heterogeneity across studies, </w:t>
      </w:r>
      <w:r w:rsidR="00157903" w:rsidRPr="00E95C44">
        <w:t xml:space="preserve">overall and </w:t>
      </w:r>
      <w:r w:rsidR="008F7077" w:rsidRPr="00E95C44">
        <w:t xml:space="preserve">for studies with a </w:t>
      </w:r>
      <w:r w:rsidR="00157903" w:rsidRPr="00E95C44">
        <w:t>semi-structured reference standard</w:t>
      </w:r>
      <w:r w:rsidRPr="00E95C44">
        <w:t xml:space="preserve">, we generated forest plots for the differences in sensitivity and specificity estimates between the HADS-D and HADS-T for the optimal cutoffs based on pooled results. We also quantified heterogeneity at the optimal cutoffs for the HADS-D and HADS-T by reporting the estimated variances of the random effects for the differences in the HADS-D and </w:t>
      </w:r>
      <w:r w:rsidRPr="00E95C44">
        <w:lastRenderedPageBreak/>
        <w:t>HADS-T sensitivity and specificity (τ</w:t>
      </w:r>
      <w:r w:rsidRPr="00E95C44">
        <w:rPr>
          <w:vertAlign w:val="superscript"/>
        </w:rPr>
        <w:t>2</w:t>
      </w:r>
      <w:r w:rsidRPr="00E95C44">
        <w:t>)</w:t>
      </w:r>
      <w:r w:rsidR="00157903" w:rsidRPr="00E95C44">
        <w:t xml:space="preserve"> </w:t>
      </w:r>
      <w:r w:rsidR="00157903" w:rsidRPr="004C2970">
        <w:fldChar w:fldCharType="begin">
          <w:fldData xml:space="preserve">PEVuZE5vdGU+PENpdGU+PEF1dGhvcj5GYWdlcmxhbmQ8L0F1dGhvcj48WWVhcj4yMDE0PC9ZZWFy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</w:fldData>
        </w:fldChar>
      </w:r>
      <w:r w:rsidR="00157903" w:rsidRPr="00E95C44">
        <w:instrText xml:space="preserve"> ADDIN EN.CITE </w:instrText>
      </w:r>
      <w:r w:rsidR="00157903" w:rsidRPr="00E95C44">
        <w:fldChar w:fldCharType="begin">
          <w:fldData xml:space="preserve">PEVuZE5vdGU+PENpdGU+PEF1dGhvcj5GYWdlcmxhbmQ8L0F1dGhvcj48WWVhcj4yMDE0PC9ZZWFy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</w:fldData>
        </w:fldChar>
      </w:r>
      <w:r w:rsidR="00157903" w:rsidRPr="00E95C44">
        <w:instrText xml:space="preserve"> ADDIN EN.CITE.DATA </w:instrText>
      </w:r>
      <w:r w:rsidR="00157903" w:rsidRPr="00E95C44">
        <w:fldChar w:fldCharType="end"/>
      </w:r>
      <w:r w:rsidR="00157903" w:rsidRPr="004C2970">
        <w:fldChar w:fldCharType="separate"/>
      </w:r>
      <w:r w:rsidR="00157903" w:rsidRPr="004C2970">
        <w:rPr>
          <w:noProof/>
        </w:rPr>
        <w:t>(</w:t>
      </w:r>
      <w:hyperlink w:anchor="_ENREF_6" w:tooltip="Fagerland, 2014 #29" w:history="1">
        <w:r w:rsidR="00157903" w:rsidRPr="00E95C44">
          <w:rPr>
            <w:noProof/>
          </w:rPr>
          <w:t>Fagerland, Lydersen, &amp; Laake, 2014</w:t>
        </w:r>
      </w:hyperlink>
      <w:r w:rsidR="00157903" w:rsidRPr="004C2970">
        <w:rPr>
          <w:noProof/>
        </w:rPr>
        <w:t xml:space="preserve">; </w:t>
      </w:r>
      <w:hyperlink w:anchor="_ENREF_8" w:tooltip="Higgins, 2002 #38" w:history="1">
        <w:r w:rsidR="00157903" w:rsidRPr="00E95C44">
          <w:rPr>
            <w:noProof/>
          </w:rPr>
          <w:t>Higgins &amp; Thompson, 2002</w:t>
        </w:r>
      </w:hyperlink>
      <w:r w:rsidR="00157903" w:rsidRPr="004C2970">
        <w:rPr>
          <w:noProof/>
        </w:rPr>
        <w:t>)</w:t>
      </w:r>
      <w:r w:rsidR="00157903" w:rsidRPr="004C2970">
        <w:fldChar w:fldCharType="end"/>
      </w:r>
      <w:r w:rsidR="00157903" w:rsidRPr="004C2970">
        <w:t>.</w:t>
      </w:r>
    </w:p>
    <w:p w14:paraId="7A2125AB" w14:textId="5F928668" w:rsidR="0074185D" w:rsidRPr="00E95C44" w:rsidRDefault="0055347C" w:rsidP="001A4F41">
      <w:pPr>
        <w:spacing w:line="480" w:lineRule="auto"/>
        <w:ind w:firstLine="720"/>
        <w:rPr>
          <w:bCs/>
        </w:rPr>
      </w:pPr>
      <w:r w:rsidRPr="00E95C44">
        <w:rPr>
          <w:bCs/>
        </w:rPr>
        <w:t>To compare the</w:t>
      </w:r>
      <w:r w:rsidR="00910FD5" w:rsidRPr="00E95C44">
        <w:t xml:space="preserve"> </w:t>
      </w:r>
      <w:r w:rsidRPr="00E95C44">
        <w:t xml:space="preserve">diagnostic accuracy of the </w:t>
      </w:r>
      <w:r w:rsidR="00910FD5" w:rsidRPr="00E95C44">
        <w:t>HADS-</w:t>
      </w:r>
      <w:r w:rsidR="0074185D" w:rsidRPr="00E95C44">
        <w:t>D</w:t>
      </w:r>
      <w:r w:rsidR="00910FD5" w:rsidRPr="00E95C44">
        <w:t xml:space="preserve"> </w:t>
      </w:r>
      <w:r w:rsidRPr="00E95C44">
        <w:t>and</w:t>
      </w:r>
      <w:r w:rsidR="00910FD5" w:rsidRPr="00E95C44">
        <w:t xml:space="preserve"> HADS-</w:t>
      </w:r>
      <w:r w:rsidR="0074185D" w:rsidRPr="00E95C44">
        <w:t>T</w:t>
      </w:r>
      <w:r w:rsidRPr="00E95C44">
        <w:t xml:space="preserve">, </w:t>
      </w:r>
      <w:r w:rsidR="0074185D" w:rsidRPr="00E95C44">
        <w:t xml:space="preserve">using the analyses </w:t>
      </w:r>
      <w:r w:rsidR="002B3AC6" w:rsidRPr="00E95C44">
        <w:t>that</w:t>
      </w:r>
      <w:r w:rsidR="0074185D" w:rsidRPr="00E95C44">
        <w:t xml:space="preserve"> pooled across reference standards</w:t>
      </w:r>
      <w:r w:rsidR="00E35074" w:rsidRPr="00E95C44">
        <w:t xml:space="preserve"> and within semi-structured reference standard category</w:t>
      </w:r>
      <w:r w:rsidR="0074185D" w:rsidRPr="00E95C44">
        <w:t xml:space="preserve">, </w:t>
      </w:r>
      <w:r w:rsidR="00E06D57" w:rsidRPr="00E95C44">
        <w:rPr>
          <w:bCs/>
        </w:rPr>
        <w:t>we first calculate</w:t>
      </w:r>
      <w:r w:rsidR="00D2518C" w:rsidRPr="00E95C44">
        <w:rPr>
          <w:bCs/>
        </w:rPr>
        <w:t>d</w:t>
      </w:r>
      <w:r w:rsidR="00E06D57" w:rsidRPr="00E95C44">
        <w:rPr>
          <w:bCs/>
        </w:rPr>
        <w:t xml:space="preserve"> the difference</w:t>
      </w:r>
      <w:r w:rsidR="00A72DBB" w:rsidRPr="00E95C44">
        <w:rPr>
          <w:bCs/>
        </w:rPr>
        <w:t>s</w:t>
      </w:r>
      <w:r w:rsidR="00E06D57" w:rsidRPr="00E95C44">
        <w:rPr>
          <w:bCs/>
        </w:rPr>
        <w:t xml:space="preserve"> of the AUCs with 95% confidence interval</w:t>
      </w:r>
      <w:r w:rsidR="00A72DBB" w:rsidRPr="00E95C44">
        <w:rPr>
          <w:bCs/>
        </w:rPr>
        <w:t>s</w:t>
      </w:r>
      <w:r w:rsidR="00C340F7" w:rsidRPr="00E95C44">
        <w:rPr>
          <w:bCs/>
        </w:rPr>
        <w:t xml:space="preserve"> </w:t>
      </w:r>
      <w:r w:rsidR="00EC16DC" w:rsidRPr="00E95C44">
        <w:rPr>
          <w:bCs/>
        </w:rPr>
        <w:t>(</w:t>
      </w:r>
      <w:r w:rsidR="00C340F7" w:rsidRPr="00E95C44">
        <w:rPr>
          <w:bCs/>
        </w:rPr>
        <w:t>CIs</w:t>
      </w:r>
      <w:r w:rsidR="00EC16DC" w:rsidRPr="00E95C44">
        <w:rPr>
          <w:bCs/>
        </w:rPr>
        <w:t>)</w:t>
      </w:r>
      <w:r w:rsidR="00E06D57" w:rsidRPr="00E95C44">
        <w:rPr>
          <w:bCs/>
        </w:rPr>
        <w:t>. Second, we compare</w:t>
      </w:r>
      <w:r w:rsidR="00D2518C" w:rsidRPr="00E95C44">
        <w:rPr>
          <w:bCs/>
        </w:rPr>
        <w:t>d</w:t>
      </w:r>
      <w:r w:rsidR="00E06D57" w:rsidRPr="00E95C44">
        <w:rPr>
          <w:bCs/>
        </w:rPr>
        <w:t xml:space="preserve"> the ROC </w:t>
      </w:r>
      <w:r w:rsidR="00EE45ED" w:rsidRPr="00E95C44">
        <w:rPr>
          <w:bCs/>
        </w:rPr>
        <w:t xml:space="preserve">plots </w:t>
      </w:r>
      <w:r w:rsidR="00E06D57" w:rsidRPr="00E95C44">
        <w:rPr>
          <w:bCs/>
        </w:rPr>
        <w:t>visually</w:t>
      </w:r>
      <w:r w:rsidR="00EE45ED" w:rsidRPr="00E95C44">
        <w:rPr>
          <w:bCs/>
        </w:rPr>
        <w:t xml:space="preserve"> to determine if one measure consistently perform better than the other across cutoffs</w:t>
      </w:r>
      <w:r w:rsidR="00E06D57" w:rsidRPr="00E95C44">
        <w:rPr>
          <w:bCs/>
        </w:rPr>
        <w:t xml:space="preserve">. </w:t>
      </w:r>
      <w:r w:rsidRPr="00E95C44">
        <w:rPr>
          <w:bCs/>
        </w:rPr>
        <w:t xml:space="preserve">Third, </w:t>
      </w:r>
      <w:r w:rsidR="005938C0" w:rsidRPr="00E95C44">
        <w:t xml:space="preserve">we </w:t>
      </w:r>
      <w:r w:rsidR="008F24A1" w:rsidRPr="00E95C44">
        <w:t>compare</w:t>
      </w:r>
      <w:r w:rsidR="00D2518C" w:rsidRPr="00E95C44">
        <w:t>d</w:t>
      </w:r>
      <w:r w:rsidR="008F24A1" w:rsidRPr="00E95C44">
        <w:t xml:space="preserve"> differences in sensitivity and specificity</w:t>
      </w:r>
      <w:r w:rsidR="001560BE" w:rsidRPr="00E95C44">
        <w:t xml:space="preserve"> for</w:t>
      </w:r>
      <w:r w:rsidRPr="00E95C44">
        <w:t xml:space="preserve"> </w:t>
      </w:r>
      <w:r w:rsidR="004875CA" w:rsidRPr="00E95C44">
        <w:t>optimal cutoff</w:t>
      </w:r>
      <w:r w:rsidR="002C09CC" w:rsidRPr="00E95C44">
        <w:t xml:space="preserve">s and </w:t>
      </w:r>
      <w:r w:rsidRPr="00E95C44">
        <w:t>other cutoffs close to</w:t>
      </w:r>
      <w:r w:rsidR="001560BE" w:rsidRPr="00E95C44">
        <w:t xml:space="preserve"> </w:t>
      </w:r>
      <w:r w:rsidR="00AC5333" w:rsidRPr="00E95C44">
        <w:t>the optimal cutoff</w:t>
      </w:r>
      <w:r w:rsidRPr="00E95C44">
        <w:rPr>
          <w:bCs/>
        </w:rPr>
        <w:t xml:space="preserve"> to determine </w:t>
      </w:r>
      <w:r w:rsidR="00847377" w:rsidRPr="00E95C44">
        <w:rPr>
          <w:bCs/>
        </w:rPr>
        <w:t xml:space="preserve">if there </w:t>
      </w:r>
      <w:r w:rsidR="00EB4FD0" w:rsidRPr="00E95C44">
        <w:rPr>
          <w:bCs/>
        </w:rPr>
        <w:t xml:space="preserve">were </w:t>
      </w:r>
      <w:r w:rsidR="00847377" w:rsidRPr="00E95C44">
        <w:rPr>
          <w:bCs/>
        </w:rPr>
        <w:t>differences</w:t>
      </w:r>
      <w:r w:rsidRPr="00E95C44">
        <w:rPr>
          <w:bCs/>
        </w:rPr>
        <w:t xml:space="preserve"> and the magnitude of any differences. </w:t>
      </w:r>
      <w:bookmarkStart w:id="4" w:name="OLE_LINK3"/>
      <w:bookmarkStart w:id="5" w:name="OLE_LINK4"/>
      <w:r w:rsidRPr="00E95C44">
        <w:rPr>
          <w:bCs/>
        </w:rPr>
        <w:t>To do this, w</w:t>
      </w:r>
      <w:r w:rsidR="00017440" w:rsidRPr="00E95C44">
        <w:t>e identif</w:t>
      </w:r>
      <w:r w:rsidR="00D2518C" w:rsidRPr="00E95C44">
        <w:t>ied</w:t>
      </w:r>
      <w:r w:rsidR="00017440" w:rsidRPr="00E95C44">
        <w:t xml:space="preserve"> the </w:t>
      </w:r>
      <w:r w:rsidR="00017440" w:rsidRPr="00E95C44">
        <w:rPr>
          <w:bCs/>
        </w:rPr>
        <w:t>optimal cutoff that minimize</w:t>
      </w:r>
      <w:r w:rsidR="00A72DBB" w:rsidRPr="00E95C44">
        <w:rPr>
          <w:bCs/>
        </w:rPr>
        <w:t>d</w:t>
      </w:r>
      <w:r w:rsidR="00017440" w:rsidRPr="00E95C44">
        <w:rPr>
          <w:bCs/>
        </w:rPr>
        <w:t xml:space="preserve"> the values of the distance to the top-left corner of the ROC</w:t>
      </w:r>
      <w:r w:rsidR="00017440" w:rsidRPr="00E95C44">
        <w:rPr>
          <w:rFonts w:eastAsiaTheme="minorEastAsia"/>
          <w:sz w:val="22"/>
          <w:szCs w:val="22"/>
        </w:rPr>
        <w:t xml:space="preserve"> </w:t>
      </w:r>
      <w:r w:rsidR="00775ADF" w:rsidRPr="00E95C44">
        <w:rPr>
          <w:rFonts w:eastAsiaTheme="minorEastAsia"/>
          <w:sz w:val="22"/>
          <w:szCs w:val="22"/>
        </w:rPr>
        <w:t>curve</w:t>
      </w:r>
      <w:r w:rsidR="00775ADF" w:rsidRPr="00E95C44">
        <w:rPr>
          <w:bCs/>
        </w:rPr>
        <w:t>s</w:t>
      </w:r>
      <w:r w:rsidR="00775ADF" w:rsidRPr="00E95C44">
        <w:rPr>
          <w:bCs/>
          <w:vertAlign w:val="superscript"/>
        </w:rPr>
        <w:t xml:space="preserve"> </w:t>
      </w:r>
      <w:r w:rsidR="00775ADF" w:rsidRPr="00E95C44">
        <w:rPr>
          <w:bCs/>
        </w:rPr>
        <w:t>(NCSS, 2017)</w:t>
      </w:r>
      <w:r w:rsidR="00775ADF" w:rsidRPr="00E95C44">
        <w:rPr>
          <w:bCs/>
          <w:vertAlign w:val="superscript"/>
        </w:rPr>
        <w:t xml:space="preserve"> </w:t>
      </w:r>
      <w:r w:rsidR="00017440" w:rsidRPr="00E95C44">
        <w:rPr>
          <w:bCs/>
        </w:rPr>
        <w:t>for both HADS-D and HADS-T</w:t>
      </w:r>
      <w:r w:rsidR="00847377" w:rsidRPr="00E95C44">
        <w:rPr>
          <w:bCs/>
        </w:rPr>
        <w:t xml:space="preserve"> and a set of other cutoffs that </w:t>
      </w:r>
      <w:r w:rsidR="00A72DBB" w:rsidRPr="00E95C44">
        <w:rPr>
          <w:bCs/>
        </w:rPr>
        <w:t xml:space="preserve">were </w:t>
      </w:r>
      <w:r w:rsidR="00847377" w:rsidRPr="00E95C44">
        <w:rPr>
          <w:bCs/>
        </w:rPr>
        <w:t xml:space="preserve">close to </w:t>
      </w:r>
      <w:r w:rsidR="00A72DBB" w:rsidRPr="00E95C44">
        <w:rPr>
          <w:bCs/>
        </w:rPr>
        <w:t xml:space="preserve">the </w:t>
      </w:r>
      <w:r w:rsidR="00847377" w:rsidRPr="00E95C44">
        <w:rPr>
          <w:bCs/>
        </w:rPr>
        <w:t>optimal</w:t>
      </w:r>
      <w:r w:rsidR="00A72DBB" w:rsidRPr="00E95C44">
        <w:rPr>
          <w:bCs/>
        </w:rPr>
        <w:t xml:space="preserve"> cutoff</w:t>
      </w:r>
      <w:r w:rsidR="00017440" w:rsidRPr="00E95C44">
        <w:rPr>
          <w:bCs/>
        </w:rPr>
        <w:t xml:space="preserve">. The distance to the top-left corner of the ROC curve for each cutoff value is calculated by </w:t>
      </w:r>
      <m:oMath>
        <m:r>
          <m:rPr>
            <m:nor/>
          </m:rPr>
          <m:t>d</m:t>
        </m:r>
        <m:r>
          <m:rPr>
            <m:nor/>
          </m:rPr>
          <w:rPr>
            <w:rFonts w:ascii="Cambria Math"/>
          </w:rPr>
          <m:t xml:space="preserve"> </m:t>
        </m:r>
        <m:r>
          <m:rPr>
            <m:nor/>
          </m:rPr>
          <m:t>=</m:t>
        </m:r>
        <m:r>
          <m:rPr>
            <m:nor/>
          </m:rPr>
          <w:rPr>
            <w:rFonts w:ascii="Cambria Math"/>
          </w:rPr>
          <m:t xml:space="preserve"> </m:t>
        </m:r>
        <m:rad>
          <m:radPr>
            <m:degHide m:val="1"/>
            <m:ctrlPr>
              <w:rPr>
                <w:rFonts w:ascii="Cambria Math" w:hAnsi="Cambria Math"/>
                <w:bCs/>
              </w:rPr>
            </m:ctrlPr>
          </m:radPr>
          <m:deg/>
          <m:e>
            <m:sSup>
              <m:sSupPr>
                <m:ctrlPr>
                  <w:rPr>
                    <w:rFonts w:ascii="Cambria Math" w:hAnsi="Cambria Math"/>
                    <w:bCs/>
                  </w:rPr>
                </m:ctrlPr>
              </m:sSupPr>
              <m:e>
                <m:d>
                  <m:dPr>
                    <m:ctrlPr>
                      <w:rPr>
                        <w:rFonts w:ascii="Cambria Math" w:hAnsi="Cambria Math"/>
                        <w:i/>
                      </w:rPr>
                    </m:ctrlPr>
                  </m:dPr>
                  <m:e>
                    <m:r>
                      <m:rPr>
                        <m:nor/>
                      </m:rPr>
                      <m:t>1-Sensitivity</m:t>
                    </m:r>
                  </m:e>
                </m:d>
              </m:e>
              <m:sup>
                <m:r>
                  <m:rPr>
                    <m:nor/>
                  </m:rPr>
                  <m:t>2</m:t>
                </m:r>
              </m:sup>
            </m:sSup>
            <m:r>
              <m:rPr>
                <m:nor/>
              </m:rPr>
              <m:t>+</m:t>
            </m:r>
            <m:sSup>
              <m:sSupPr>
                <m:ctrlPr>
                  <w:rPr>
                    <w:rFonts w:ascii="Cambria Math" w:hAnsi="Cambria Math"/>
                    <w:bCs/>
                  </w:rPr>
                </m:ctrlPr>
              </m:sSupPr>
              <m:e>
                <m:d>
                  <m:dPr>
                    <m:ctrlPr>
                      <w:rPr>
                        <w:rFonts w:ascii="Cambria Math" w:hAnsi="Cambria Math"/>
                        <w:i/>
                      </w:rPr>
                    </m:ctrlPr>
                  </m:dPr>
                  <m:e>
                    <m:r>
                      <m:rPr>
                        <m:nor/>
                      </m:rPr>
                      <m:t>1-Specificity</m:t>
                    </m:r>
                  </m:e>
                </m:d>
              </m:e>
              <m:sup>
                <m:r>
                  <m:rPr>
                    <m:nor/>
                  </m:rPr>
                  <m:t>2</m:t>
                </m:r>
              </m:sup>
            </m:sSup>
          </m:e>
        </m:rad>
      </m:oMath>
      <w:r w:rsidR="00775ADF" w:rsidRPr="004C2970">
        <w:rPr>
          <w:bCs/>
        </w:rPr>
        <w:t xml:space="preserve"> </w:t>
      </w:r>
      <w:r w:rsidR="00775ADF" w:rsidRPr="00E95C44">
        <w:rPr>
          <w:bCs/>
        </w:rPr>
        <w:t>(NCSS, 2017).</w:t>
      </w:r>
      <w:r w:rsidR="00017440" w:rsidRPr="00E95C44">
        <w:rPr>
          <w:bCs/>
          <w:vertAlign w:val="superscript"/>
        </w:rPr>
        <w:t xml:space="preserve"> </w:t>
      </w:r>
      <w:r w:rsidR="00847377" w:rsidRPr="00E95C44">
        <w:rPr>
          <w:bCs/>
        </w:rPr>
        <w:t xml:space="preserve">Since there is no </w:t>
      </w:r>
      <w:r w:rsidR="00847377" w:rsidRPr="00E95C44">
        <w:rPr>
          <w:bCs/>
          <w:i/>
          <w:iCs/>
        </w:rPr>
        <w:t>a priori</w:t>
      </w:r>
      <w:r w:rsidR="00847377" w:rsidRPr="00E95C44">
        <w:rPr>
          <w:bCs/>
        </w:rPr>
        <w:t xml:space="preserve"> method to align cutoffs on the HADS-D and HADS-T that perform most similarly in terms of sensitivity and specificity, we </w:t>
      </w:r>
      <w:r w:rsidR="00EB4FD0" w:rsidRPr="00E95C44">
        <w:rPr>
          <w:bCs/>
        </w:rPr>
        <w:t>did</w:t>
      </w:r>
      <w:r w:rsidR="00847377" w:rsidRPr="00E95C44">
        <w:rPr>
          <w:bCs/>
        </w:rPr>
        <w:t xml:space="preserve"> this based on </w:t>
      </w:r>
      <w:r w:rsidR="0042001F" w:rsidRPr="00E95C44">
        <w:rPr>
          <w:bCs/>
        </w:rPr>
        <w:t>examination of results and consensus among investigators. T</w:t>
      </w:r>
      <w:r w:rsidR="00973825" w:rsidRPr="00E95C44">
        <w:rPr>
          <w:bCs/>
        </w:rPr>
        <w:t>hen, we compare</w:t>
      </w:r>
      <w:r w:rsidR="00EB4FD0" w:rsidRPr="00E95C44">
        <w:rPr>
          <w:bCs/>
        </w:rPr>
        <w:t>d</w:t>
      </w:r>
      <w:r w:rsidR="00594378" w:rsidRPr="00E95C44">
        <w:rPr>
          <w:bCs/>
        </w:rPr>
        <w:t xml:space="preserve"> the sensitivity </w:t>
      </w:r>
      <w:r w:rsidR="002C7AB1" w:rsidRPr="00E95C44">
        <w:rPr>
          <w:bCs/>
        </w:rPr>
        <w:t xml:space="preserve">and specificity between the HADS-D and HADS-T for </w:t>
      </w:r>
      <w:r w:rsidR="0042001F" w:rsidRPr="00E95C44">
        <w:rPr>
          <w:bCs/>
        </w:rPr>
        <w:t xml:space="preserve">pairs of </w:t>
      </w:r>
      <w:r w:rsidR="002C7AB1" w:rsidRPr="00E95C44">
        <w:rPr>
          <w:bCs/>
        </w:rPr>
        <w:t>optimal cutoff</w:t>
      </w:r>
      <w:r w:rsidR="0042001F" w:rsidRPr="00E95C44">
        <w:rPr>
          <w:bCs/>
        </w:rPr>
        <w:t>s</w:t>
      </w:r>
      <w:r w:rsidR="002C7AB1" w:rsidRPr="00E95C44">
        <w:rPr>
          <w:bCs/>
        </w:rPr>
        <w:t xml:space="preserve"> </w:t>
      </w:r>
      <w:r w:rsidR="002B67B6" w:rsidRPr="00E95C44">
        <w:rPr>
          <w:bCs/>
        </w:rPr>
        <w:t>and</w:t>
      </w:r>
      <w:r w:rsidR="0042001F" w:rsidRPr="00E95C44">
        <w:rPr>
          <w:bCs/>
        </w:rPr>
        <w:t xml:space="preserve"> </w:t>
      </w:r>
      <w:r w:rsidR="002B67B6" w:rsidRPr="00E95C44">
        <w:t>four</w:t>
      </w:r>
      <w:r w:rsidR="00BC1012" w:rsidRPr="00E95C44">
        <w:t xml:space="preserve"> other</w:t>
      </w:r>
      <w:r w:rsidR="002B67B6" w:rsidRPr="00E95C44">
        <w:t xml:space="preserve"> pairs of</w:t>
      </w:r>
      <w:r w:rsidRPr="00E95C44">
        <w:t xml:space="preserve"> cutoffs close to the optimal</w:t>
      </w:r>
      <w:r w:rsidR="006A7516" w:rsidRPr="00E95C44">
        <w:t>;</w:t>
      </w:r>
      <w:bookmarkEnd w:id="4"/>
      <w:bookmarkEnd w:id="5"/>
      <w:r w:rsidR="002C7AB1" w:rsidRPr="00E95C44">
        <w:t xml:space="preserve"> </w:t>
      </w:r>
      <w:r w:rsidR="006A7516" w:rsidRPr="00E95C44">
        <w:rPr>
          <w:lang w:eastAsia="ja-JP"/>
        </w:rPr>
        <w:t>the interval between cutoffs for HADS-T was 2 instead of 1 because HADS-T doubled the length and the total score of HADS-D</w:t>
      </w:r>
      <w:r w:rsidR="006A7516" w:rsidRPr="00E95C44">
        <w:rPr>
          <w:rStyle w:val="CommentReference"/>
        </w:rPr>
        <w:t>.</w:t>
      </w:r>
      <w:r w:rsidR="006A7516" w:rsidRPr="00E95C44">
        <w:t xml:space="preserve"> </w:t>
      </w:r>
      <w:r w:rsidR="00060097" w:rsidRPr="00E95C44">
        <w:t xml:space="preserve">For all </w:t>
      </w:r>
      <w:r w:rsidR="009D2932" w:rsidRPr="00E95C44">
        <w:t>cutoffs</w:t>
      </w:r>
      <w:r w:rsidR="00284FFD" w:rsidRPr="00E95C44">
        <w:t xml:space="preserve"> </w:t>
      </w:r>
      <w:r w:rsidR="00284FFD" w:rsidRPr="00E95C44">
        <w:rPr>
          <w:bCs/>
        </w:rPr>
        <w:t>on the HADS-D and HADS-T</w:t>
      </w:r>
      <w:r w:rsidR="009D2932" w:rsidRPr="00E95C44">
        <w:t xml:space="preserve">, </w:t>
      </w:r>
      <w:r w:rsidR="007D6B96" w:rsidRPr="00E95C44">
        <w:rPr>
          <w:bCs/>
        </w:rPr>
        <w:t xml:space="preserve">95% </w:t>
      </w:r>
      <w:r w:rsidR="008A17C9" w:rsidRPr="00E95C44">
        <w:t>CIs</w:t>
      </w:r>
      <w:r w:rsidR="007162A3" w:rsidRPr="00E95C44">
        <w:t xml:space="preserve"> for the differences between HADS-D and HADS-T sensitivity and specificity </w:t>
      </w:r>
      <w:r w:rsidR="00EB4FD0" w:rsidRPr="00E95C44">
        <w:t>were</w:t>
      </w:r>
      <w:r w:rsidR="002010B6" w:rsidRPr="00E95C44">
        <w:t xml:space="preserve"> </w:t>
      </w:r>
      <w:r w:rsidR="007162A3" w:rsidRPr="00E95C44">
        <w:t>constructed via a cluster bootstrap approach</w:t>
      </w:r>
      <w:r w:rsidR="00D526CB" w:rsidRPr="00E95C44">
        <w:t xml:space="preserve"> (Van der </w:t>
      </w:r>
      <w:proofErr w:type="spellStart"/>
      <w:r w:rsidR="00D526CB" w:rsidRPr="00E95C44">
        <w:t>Leeden</w:t>
      </w:r>
      <w:proofErr w:type="spellEnd"/>
      <w:r w:rsidR="00D526CB" w:rsidRPr="00E95C44">
        <w:t xml:space="preserve">, Busing, &amp; Meijer, 1997; Van der </w:t>
      </w:r>
      <w:proofErr w:type="spellStart"/>
      <w:r w:rsidR="00D526CB" w:rsidRPr="00E95C44">
        <w:t>Leeden</w:t>
      </w:r>
      <w:proofErr w:type="spellEnd"/>
      <w:r w:rsidR="00D526CB" w:rsidRPr="00E95C44">
        <w:t>, Meijer, &amp; Busing</w:t>
      </w:r>
      <w:r w:rsidR="007162A3" w:rsidRPr="00E95C44">
        <w:rPr>
          <w:iCs/>
        </w:rPr>
        <w:t>,</w:t>
      </w:r>
      <w:r w:rsidR="00D526CB" w:rsidRPr="00E95C44">
        <w:rPr>
          <w:iCs/>
        </w:rPr>
        <w:t xml:space="preserve"> 2008)</w:t>
      </w:r>
      <w:r w:rsidR="007162A3" w:rsidRPr="00E95C44">
        <w:rPr>
          <w:iCs/>
        </w:rPr>
        <w:t xml:space="preserve"> with </w:t>
      </w:r>
      <w:r w:rsidR="007162A3" w:rsidRPr="00E95C44">
        <w:t xml:space="preserve">resampling at the study and subject level. For each comparison, we </w:t>
      </w:r>
      <w:r w:rsidR="00EB4FD0" w:rsidRPr="00E95C44">
        <w:t>ran</w:t>
      </w:r>
      <w:r w:rsidR="00D367B3" w:rsidRPr="00E95C44">
        <w:t xml:space="preserve"> </w:t>
      </w:r>
      <w:r w:rsidR="007162A3" w:rsidRPr="00E95C44">
        <w:t xml:space="preserve">1000 iterations of the bootstrap. For each bootstrap iteration, the bivariate random-effects model </w:t>
      </w:r>
      <w:r w:rsidR="00EB4FD0" w:rsidRPr="00E95C44">
        <w:t xml:space="preserve">was </w:t>
      </w:r>
      <w:r w:rsidR="007162A3" w:rsidRPr="00E95C44">
        <w:t xml:space="preserve">fitted to the </w:t>
      </w:r>
      <w:r w:rsidR="00FB2ECA" w:rsidRPr="00E95C44">
        <w:lastRenderedPageBreak/>
        <w:t>HADS-D</w:t>
      </w:r>
      <w:r w:rsidR="007162A3" w:rsidRPr="00E95C44">
        <w:t xml:space="preserve"> and </w:t>
      </w:r>
      <w:r w:rsidR="00FB2ECA" w:rsidRPr="00E95C44">
        <w:t>HADS-T</w:t>
      </w:r>
      <w:r w:rsidR="007162A3" w:rsidRPr="00E95C44">
        <w:t xml:space="preserve"> data, and the pooled sensitivities and specificities </w:t>
      </w:r>
      <w:r w:rsidR="00EB4FD0" w:rsidRPr="00E95C44">
        <w:t>were</w:t>
      </w:r>
      <w:r w:rsidR="00D367B3" w:rsidRPr="00E95C44">
        <w:t xml:space="preserve"> </w:t>
      </w:r>
      <w:r w:rsidR="007162A3" w:rsidRPr="00E95C44">
        <w:t xml:space="preserve">computed separately, as described above, for </w:t>
      </w:r>
      <w:r w:rsidR="00284FFD" w:rsidRPr="00E95C44">
        <w:rPr>
          <w:bCs/>
        </w:rPr>
        <w:t>all cutoffs</w:t>
      </w:r>
      <w:r w:rsidR="00362400" w:rsidRPr="00E95C44">
        <w:rPr>
          <w:bCs/>
        </w:rPr>
        <w:t xml:space="preserve"> of HADS-D and HADS-T.</w:t>
      </w:r>
      <w:r w:rsidR="00F86AB1" w:rsidRPr="00E95C44">
        <w:rPr>
          <w:bCs/>
        </w:rPr>
        <w:t xml:space="preserve"> </w:t>
      </w:r>
    </w:p>
    <w:p w14:paraId="0DBE92D6" w14:textId="1B9A37E7" w:rsidR="00973825" w:rsidRPr="00E95C44" w:rsidRDefault="00B94C83" w:rsidP="00C71901">
      <w:pPr>
        <w:spacing w:line="480" w:lineRule="auto"/>
        <w:ind w:firstLine="720"/>
      </w:pPr>
      <w:r>
        <w:t>In addition to comparing the HADS-D and HADS-T with pooling of study-level results, as a sensitivity analysis, w</w:t>
      </w:r>
      <w:r w:rsidRPr="00E95C44">
        <w:t xml:space="preserve">e </w:t>
      </w:r>
      <w:r w:rsidR="00A72DBB" w:rsidRPr="00E95C44">
        <w:t>compared sensitivity and specificity of the HADS-D and HADS-T across cutoffs</w:t>
      </w:r>
      <w:r w:rsidR="0055347C" w:rsidRPr="00E95C44">
        <w:t xml:space="preserve"> </w:t>
      </w:r>
      <w:r w:rsidR="00973825" w:rsidRPr="00E95C44">
        <w:rPr>
          <w:bCs/>
        </w:rPr>
        <w:t xml:space="preserve">via </w:t>
      </w:r>
      <w:r w:rsidR="003E6E1F" w:rsidRPr="00E95C44">
        <w:rPr>
          <w:bCs/>
        </w:rPr>
        <w:t>an individual-level analysis</w:t>
      </w:r>
      <w:r w:rsidR="00973825" w:rsidRPr="00E95C44">
        <w:rPr>
          <w:bCs/>
        </w:rPr>
        <w:t xml:space="preserve">. </w:t>
      </w:r>
      <w:r w:rsidR="0055347C" w:rsidRPr="00E95C44">
        <w:rPr>
          <w:bCs/>
        </w:rPr>
        <w:t xml:space="preserve">For </w:t>
      </w:r>
      <w:r w:rsidR="0074185D" w:rsidRPr="00E95C44">
        <w:rPr>
          <w:bCs/>
        </w:rPr>
        <w:t xml:space="preserve">the individual-level analysis, for </w:t>
      </w:r>
      <w:r w:rsidR="0055347C" w:rsidRPr="00E95C44">
        <w:rPr>
          <w:bCs/>
        </w:rPr>
        <w:t xml:space="preserve">each </w:t>
      </w:r>
      <w:r w:rsidR="0042001F" w:rsidRPr="00E95C44">
        <w:rPr>
          <w:bCs/>
        </w:rPr>
        <w:t>pair of matched HADS-D and HADS-T cutoffs</w:t>
      </w:r>
      <w:r w:rsidR="00973825" w:rsidRPr="00E95C44">
        <w:rPr>
          <w:bCs/>
        </w:rPr>
        <w:t>, we fit</w:t>
      </w:r>
      <w:r w:rsidR="007F4EAA" w:rsidRPr="00E95C44">
        <w:rPr>
          <w:bCs/>
        </w:rPr>
        <w:t>ted</w:t>
      </w:r>
      <w:r w:rsidR="00973825" w:rsidRPr="00E95C44">
        <w:rPr>
          <w:bCs/>
        </w:rPr>
        <w:t xml:space="preserve"> a </w:t>
      </w:r>
      <w:r w:rsidR="00565F98" w:rsidRPr="00E95C44">
        <w:rPr>
          <w:bCs/>
        </w:rPr>
        <w:t>linear mixed</w:t>
      </w:r>
      <w:r w:rsidR="00973825" w:rsidRPr="00E95C44">
        <w:rPr>
          <w:bCs/>
        </w:rPr>
        <w:t xml:space="preserve"> model with </w:t>
      </w:r>
      <w:r w:rsidR="00565F98" w:rsidRPr="00E95C44">
        <w:rPr>
          <w:bCs/>
        </w:rPr>
        <w:t>the difference between the HADS-D and HADS-T screening results</w:t>
      </w:r>
      <w:r w:rsidR="00337F36" w:rsidRPr="00E95C44">
        <w:rPr>
          <w:bCs/>
        </w:rPr>
        <w:t xml:space="preserve"> </w:t>
      </w:r>
      <w:r w:rsidR="00973825" w:rsidRPr="00E95C44">
        <w:rPr>
          <w:bCs/>
        </w:rPr>
        <w:t>as the outcome</w:t>
      </w:r>
      <w:r w:rsidR="00A72DBB" w:rsidRPr="00E95C44">
        <w:rPr>
          <w:bCs/>
        </w:rPr>
        <w:t>.</w:t>
      </w:r>
      <w:r w:rsidR="0058017F" w:rsidRPr="00E95C44">
        <w:rPr>
          <w:bCs/>
        </w:rPr>
        <w:t xml:space="preserve"> </w:t>
      </w:r>
      <w:r w:rsidR="00D15506">
        <w:rPr>
          <w:color w:val="000000" w:themeColor="text1"/>
          <w:shd w:val="clear" w:color="auto" w:fill="FFFFFF"/>
        </w:rPr>
        <w:t xml:space="preserve">The screening result is dichotomous, either positive = 1 or negative = </w:t>
      </w:r>
      <w:r w:rsidR="00D15506" w:rsidRPr="00D15506">
        <w:rPr>
          <w:color w:val="000000" w:themeColor="text1"/>
          <w:shd w:val="clear" w:color="auto" w:fill="FFFFFF"/>
        </w:rPr>
        <w:t xml:space="preserve">0. </w:t>
      </w:r>
      <w:r w:rsidR="00D15506" w:rsidRPr="00787E16">
        <w:rPr>
          <w:color w:val="000000" w:themeColor="text1"/>
          <w:shd w:val="clear" w:color="auto" w:fill="FFFFFF"/>
        </w:rPr>
        <w:t>If the HADS-T screening result was positive</w:t>
      </w:r>
      <w:r w:rsidR="00D15506" w:rsidRPr="00361195">
        <w:rPr>
          <w:color w:val="000000" w:themeColor="text1"/>
          <w:shd w:val="clear" w:color="auto" w:fill="FFFFFF"/>
        </w:rPr>
        <w:t xml:space="preserve"> (which was 1), </w:t>
      </w:r>
      <w:r w:rsidR="00D15506" w:rsidRPr="00787E16">
        <w:rPr>
          <w:color w:val="000000" w:themeColor="text1"/>
          <w:shd w:val="clear" w:color="auto" w:fill="FFFFFF"/>
        </w:rPr>
        <w:t>but HADS-D was negative</w:t>
      </w:r>
      <w:r w:rsidR="00D15506" w:rsidRPr="00361195">
        <w:rPr>
          <w:color w:val="000000" w:themeColor="text1"/>
          <w:shd w:val="clear" w:color="auto" w:fill="FFFFFF"/>
        </w:rPr>
        <w:t xml:space="preserve"> (which was 0),</w:t>
      </w:r>
      <w:r w:rsidR="00D15506" w:rsidRPr="00787E16">
        <w:rPr>
          <w:color w:val="000000" w:themeColor="text1"/>
          <w:shd w:val="clear" w:color="auto" w:fill="FFFFFF"/>
        </w:rPr>
        <w:t xml:space="preserve"> the outcome</w:t>
      </w:r>
      <w:r w:rsidR="00D15506" w:rsidRPr="00361195">
        <w:rPr>
          <w:color w:val="000000" w:themeColor="text1"/>
          <w:shd w:val="clear" w:color="auto" w:fill="FFFFFF"/>
        </w:rPr>
        <w:t xml:space="preserve">, i.e., the difference between HADS-T and HADS-D results, was 1 </w:t>
      </w:r>
      <w:r w:rsidR="00D15506" w:rsidRPr="00D15506">
        <w:rPr>
          <w:color w:val="000000" w:themeColor="text1"/>
          <w:shd w:val="clear" w:color="auto" w:fill="FFFFFF"/>
        </w:rPr>
        <w:t>−</w:t>
      </w:r>
      <w:r w:rsidR="00D15506" w:rsidRPr="00361195">
        <w:rPr>
          <w:color w:val="000000" w:themeColor="text1"/>
          <w:shd w:val="clear" w:color="auto" w:fill="FFFFFF"/>
        </w:rPr>
        <w:t xml:space="preserve"> 0 =</w:t>
      </w:r>
      <w:r w:rsidR="00D15506" w:rsidRPr="00787E16">
        <w:rPr>
          <w:color w:val="000000" w:themeColor="text1"/>
          <w:shd w:val="clear" w:color="auto" w:fill="FFFFFF"/>
        </w:rPr>
        <w:t xml:space="preserve"> 1; if both screening results were positive or negative, the outcome was 0</w:t>
      </w:r>
      <w:r w:rsidR="00D15506" w:rsidRPr="00361195">
        <w:rPr>
          <w:color w:val="000000" w:themeColor="text1"/>
          <w:shd w:val="clear" w:color="auto" w:fill="FFFFFF"/>
        </w:rPr>
        <w:t xml:space="preserve"> (1 </w:t>
      </w:r>
      <w:r w:rsidR="00D15506" w:rsidRPr="00D15506">
        <w:rPr>
          <w:color w:val="000000" w:themeColor="text1"/>
          <w:shd w:val="clear" w:color="auto" w:fill="FFFFFF"/>
        </w:rPr>
        <w:t>–</w:t>
      </w:r>
      <w:r w:rsidR="00D15506" w:rsidRPr="00361195">
        <w:rPr>
          <w:color w:val="000000" w:themeColor="text1"/>
          <w:shd w:val="clear" w:color="auto" w:fill="FFFFFF"/>
        </w:rPr>
        <w:t xml:space="preserve"> 1 or 0 </w:t>
      </w:r>
      <w:r w:rsidR="00D15506" w:rsidRPr="00D15506">
        <w:rPr>
          <w:color w:val="000000" w:themeColor="text1"/>
          <w:shd w:val="clear" w:color="auto" w:fill="FFFFFF"/>
        </w:rPr>
        <w:t>−</w:t>
      </w:r>
      <w:r w:rsidR="00D15506" w:rsidRPr="00361195">
        <w:rPr>
          <w:color w:val="000000" w:themeColor="text1"/>
          <w:shd w:val="clear" w:color="auto" w:fill="FFFFFF"/>
        </w:rPr>
        <w:t xml:space="preserve"> 0);</w:t>
      </w:r>
      <w:r w:rsidR="00D15506" w:rsidRPr="00787E16">
        <w:rPr>
          <w:color w:val="000000" w:themeColor="text1"/>
          <w:shd w:val="clear" w:color="auto" w:fill="FFFFFF"/>
        </w:rPr>
        <w:t xml:space="preserve"> and if the HADS-T screening result was negative, but HADS-D was positive, the outcome was -1</w:t>
      </w:r>
      <w:r w:rsidR="00D15506" w:rsidRPr="00361195">
        <w:rPr>
          <w:color w:val="000000" w:themeColor="text1"/>
          <w:shd w:val="clear" w:color="auto" w:fill="FFFFFF"/>
        </w:rPr>
        <w:t xml:space="preserve"> (0 </w:t>
      </w:r>
      <w:r w:rsidR="00D15506" w:rsidRPr="00D15506">
        <w:rPr>
          <w:color w:val="000000" w:themeColor="text1"/>
          <w:shd w:val="clear" w:color="auto" w:fill="FFFFFF"/>
        </w:rPr>
        <w:t>–</w:t>
      </w:r>
      <w:r w:rsidR="00D15506" w:rsidRPr="00361195">
        <w:rPr>
          <w:color w:val="000000" w:themeColor="text1"/>
          <w:shd w:val="clear" w:color="auto" w:fill="FFFFFF"/>
        </w:rPr>
        <w:t xml:space="preserve"> 1 = -1)</w:t>
      </w:r>
      <w:r w:rsidR="00973825" w:rsidRPr="00D15506">
        <w:rPr>
          <w:bCs/>
        </w:rPr>
        <w:t>.</w:t>
      </w:r>
      <w:r w:rsidR="00973825" w:rsidRPr="00E95C44">
        <w:rPr>
          <w:bCs/>
        </w:rPr>
        <w:t xml:space="preserve"> </w:t>
      </w:r>
      <w:r w:rsidR="001F5104" w:rsidRPr="001F5104">
        <w:rPr>
          <w:bCs/>
        </w:rPr>
        <w:t>This model modeled the differences in</w:t>
      </w:r>
      <w:r w:rsidR="001F5104" w:rsidRPr="00787E16">
        <w:t xml:space="preserve"> sensitivity and specificity simultaneously</w:t>
      </w:r>
      <w:r w:rsidR="001F5104" w:rsidRPr="001F5104">
        <w:rPr>
          <w:bCs/>
        </w:rPr>
        <w:t xml:space="preserve"> and included random effects both at the study level</w:t>
      </w:r>
      <w:r w:rsidR="00973825" w:rsidRPr="00E95C44">
        <w:rPr>
          <w:bCs/>
        </w:rPr>
        <w:t>. From this model</w:t>
      </w:r>
      <w:r w:rsidR="0042001F" w:rsidRPr="00E95C44">
        <w:rPr>
          <w:bCs/>
        </w:rPr>
        <w:t>, for each set of HADS-D and HADS-T paired cutoffs,</w:t>
      </w:r>
      <w:r w:rsidR="00973825" w:rsidRPr="00E95C44">
        <w:rPr>
          <w:bCs/>
        </w:rPr>
        <w:t xml:space="preserve"> we estimate</w:t>
      </w:r>
      <w:r w:rsidR="007C1BDC" w:rsidRPr="00E95C44">
        <w:rPr>
          <w:bCs/>
        </w:rPr>
        <w:t>d</w:t>
      </w:r>
      <w:r w:rsidR="00973825" w:rsidRPr="00E95C44">
        <w:rPr>
          <w:bCs/>
        </w:rPr>
        <w:t xml:space="preserve"> the difference in sensitivity and specificity between the two tests and associated </w:t>
      </w:r>
      <w:r w:rsidR="008A17C9" w:rsidRPr="00E95C44">
        <w:rPr>
          <w:bCs/>
        </w:rPr>
        <w:t>CI</w:t>
      </w:r>
      <w:r w:rsidR="00973825" w:rsidRPr="00E95C44">
        <w:rPr>
          <w:bCs/>
        </w:rPr>
        <w:t>s.</w:t>
      </w:r>
      <w:r w:rsidR="002F5BA2" w:rsidRPr="00E95C44">
        <w:rPr>
          <w:bCs/>
        </w:rPr>
        <w:t xml:space="preserve"> </w:t>
      </w:r>
      <w:r w:rsidR="00B11106" w:rsidRPr="00E95C44">
        <w:t xml:space="preserve">These CIs </w:t>
      </w:r>
      <w:r w:rsidR="004C2445" w:rsidRPr="00E95C44">
        <w:t xml:space="preserve">from the bootstrap approach and individual-level analysis </w:t>
      </w:r>
      <w:r w:rsidR="00B63690" w:rsidRPr="00E95C44">
        <w:t>allow</w:t>
      </w:r>
      <w:r w:rsidR="00A72DBB" w:rsidRPr="00E95C44">
        <w:t>ed</w:t>
      </w:r>
      <w:r w:rsidR="00B63690" w:rsidRPr="00E95C44">
        <w:t xml:space="preserve"> us to test whether the sensitivity and specificity of the </w:t>
      </w:r>
      <w:r w:rsidR="00437956" w:rsidRPr="00E95C44">
        <w:t>HADS-T</w:t>
      </w:r>
      <w:r w:rsidR="00B63690" w:rsidRPr="00E95C44">
        <w:t xml:space="preserve"> </w:t>
      </w:r>
      <w:r w:rsidR="00437956" w:rsidRPr="00E95C44">
        <w:t xml:space="preserve">is </w:t>
      </w:r>
      <w:r w:rsidR="007F12EC" w:rsidRPr="00E95C44">
        <w:t xml:space="preserve">equivalent </w:t>
      </w:r>
      <w:r w:rsidR="00B63690" w:rsidRPr="00E95C44">
        <w:t xml:space="preserve">to that of the </w:t>
      </w:r>
      <w:r w:rsidR="00437956" w:rsidRPr="00E95C44">
        <w:t>HADS-D</w:t>
      </w:r>
      <w:r w:rsidR="0042001F" w:rsidRPr="00E95C44">
        <w:t xml:space="preserve"> based on</w:t>
      </w:r>
      <w:r w:rsidR="00B63690" w:rsidRPr="00E95C44">
        <w:t xml:space="preserve"> a </w:t>
      </w:r>
      <w:r w:rsidR="00F27F6E" w:rsidRPr="00E95C44">
        <w:t xml:space="preserve">pre-specified </w:t>
      </w:r>
      <w:r w:rsidR="00B122C5" w:rsidRPr="00E95C44">
        <w:t xml:space="preserve">equivalence </w:t>
      </w:r>
      <w:r w:rsidR="00595389" w:rsidRPr="00E95C44">
        <w:t>margin</w:t>
      </w:r>
      <w:r w:rsidR="00067F04" w:rsidRPr="00E95C44">
        <w:rPr>
          <w:rFonts w:ascii="Times" w:hAnsi="Times"/>
        </w:rPr>
        <w:t xml:space="preserve"> </w:t>
      </w:r>
      <w:r w:rsidR="00F27F6E" w:rsidRPr="00E95C44">
        <w:rPr>
          <w:rFonts w:ascii="Times" w:hAnsi="Times"/>
        </w:rPr>
        <w:t xml:space="preserve">of </w:t>
      </w:r>
      <w:r w:rsidR="00F27F6E" w:rsidRPr="004C2970">
        <w:sym w:font="Symbol" w:char="F064"/>
      </w:r>
      <w:r w:rsidR="00F27F6E" w:rsidRPr="004C2970">
        <w:t xml:space="preserve"> = 0</w:t>
      </w:r>
      <w:r w:rsidR="00D367B3" w:rsidRPr="00E95C44">
        <w:t>.</w:t>
      </w:r>
      <w:r w:rsidR="00F27F6E" w:rsidRPr="00E95C44">
        <w:t>05</w:t>
      </w:r>
      <w:r w:rsidR="00D526CB" w:rsidRPr="00E95C44">
        <w:t xml:space="preserve"> </w:t>
      </w:r>
      <w:r w:rsidR="00D526CB" w:rsidRPr="00E95C44">
        <w:fldChar w:fldCharType="begin"/>
      </w:r>
      <w:r w:rsidR="00D526CB" w:rsidRPr="00E95C44">
        <w:instrText xml:space="preserve"> ADDIN EN.CITE &lt;EndNote&gt;&lt;Cite&gt;&lt;Author&gt;Walker&lt;/Author&gt;&lt;Year&gt;2011&lt;/Year&gt;&lt;RecNum&gt;31&lt;/RecNum&gt;&lt;DisplayText&gt;(Walker &amp;amp; Nowacki, 2011)&lt;/DisplayText&gt;&lt;record&gt;&lt;rec-number&gt;31&lt;/rec-number&gt;&lt;foreign-keys&gt;&lt;key app="EN" db-id="5wzzsesaxaxfr4e5ttp5wdp2wd5azd00evdp" timestamp="1631886185"&gt;31&lt;/key&gt;&lt;/foreign-keys&gt;&lt;ref-type name="Journal Article"&gt;17&lt;/ref-type&gt;&lt;contributors&gt;&lt;authors&gt;&lt;author&gt;Walker, Esteban&lt;/author&gt;&lt;author&gt;Nowacki, Amy S.&lt;/author&gt;&lt;/authors&gt;&lt;/contributors&gt;&lt;titles&gt;&lt;title&gt;Understanding Equivalence and Noninferiority Testing&lt;/title&gt;&lt;secondary-title&gt;JOURNAL OF GENERAL INTERNAL MEDICINE&lt;/secondary-title&gt;&lt;/titles&gt;&lt;periodical&gt;&lt;full-title&gt;JOURNAL OF GENERAL INTERNAL MEDICINE&lt;/full-title&gt;&lt;/periodical&gt;&lt;pages&gt;192-196&lt;/pages&gt;&lt;volume&gt;26&lt;/volume&gt;&lt;number&gt;2&lt;/number&gt;&lt;dates&gt;&lt;year&gt;2011&lt;/year&gt;&lt;pub-dates&gt;&lt;date&gt;2011 FEB&lt;/date&gt;&lt;/pub-dates&gt;&lt;/dates&gt;&lt;isbn&gt;0884-8734&lt;/isbn&gt;&lt;accession-num&gt;WOS:000287668800019&lt;/accession-num&gt;&lt;work-type&gt;Article&lt;/work-type&gt;&lt;urls&gt;&lt;/urls&gt;&lt;electronic-resource-num&gt;10.1007/s11606-010-1513-8&lt;/electronic-resource-num&gt;&lt;/record&gt;&lt;/Cite&gt;&lt;/EndNote&gt;</w:instrText>
      </w:r>
      <w:r w:rsidR="00D526CB" w:rsidRPr="00E95C44">
        <w:fldChar w:fldCharType="separate"/>
      </w:r>
      <w:r w:rsidR="00D526CB" w:rsidRPr="00E95C44">
        <w:rPr>
          <w:noProof/>
        </w:rPr>
        <w:t>(</w:t>
      </w:r>
      <w:hyperlink w:anchor="_ENREF_29" w:tooltip="Walker, 2011 #31" w:history="1">
        <w:r w:rsidR="00D526CB" w:rsidRPr="00E95C44">
          <w:rPr>
            <w:noProof/>
          </w:rPr>
          <w:t>Walker &amp; Nowacki, 2011</w:t>
        </w:r>
      </w:hyperlink>
      <w:r w:rsidR="00D526CB" w:rsidRPr="00E95C44">
        <w:rPr>
          <w:noProof/>
        </w:rPr>
        <w:t>)</w:t>
      </w:r>
      <w:r w:rsidR="00D526CB" w:rsidRPr="00E95C44">
        <w:fldChar w:fldCharType="end"/>
      </w:r>
      <w:r w:rsidR="00D526CB" w:rsidRPr="004C2970">
        <w:t>,</w:t>
      </w:r>
      <w:r w:rsidR="00F27F6E" w:rsidRPr="00E95C44">
        <w:t xml:space="preserve"> as we have done in previous studies</w:t>
      </w:r>
      <w:r w:rsidR="00D526CB" w:rsidRPr="00E95C44">
        <w:t xml:space="preserve"> </w:t>
      </w:r>
      <w:r w:rsidR="00D526CB" w:rsidRPr="00E95C44">
        <w:fldChar w:fldCharType="begin">
          <w:fldData xml:space="preserve">PEVuZE5vdGU+PENpdGU+PEF1dGhvcj5Jc2hpaGFyYTwvQXV0aG9yPjxZZWFyPjIwMTk8L1llYXI+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</w:fldData>
        </w:fldChar>
      </w:r>
      <w:r w:rsidR="00D526CB" w:rsidRPr="00E95C44">
        <w:instrText xml:space="preserve"> ADDIN EN.CITE </w:instrText>
      </w:r>
      <w:r w:rsidR="00D526CB" w:rsidRPr="00E95C44">
        <w:fldChar w:fldCharType="begin">
          <w:fldData xml:space="preserve">PEVuZE5vdGU+PENpdGU+PEF1dGhvcj5Jc2hpaGFyYTwvQXV0aG9yPjxZZWFyPjIwMTk8L1llYXI+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</w:fldData>
        </w:fldChar>
      </w:r>
      <w:r w:rsidR="00D526CB" w:rsidRPr="00E95C44">
        <w:instrText xml:space="preserve"> ADDIN EN.CITE.DATA </w:instrText>
      </w:r>
      <w:r w:rsidR="00D526CB" w:rsidRPr="00E95C44">
        <w:fldChar w:fldCharType="end"/>
      </w:r>
      <w:r w:rsidR="00D526CB" w:rsidRPr="00E95C44">
        <w:fldChar w:fldCharType="separate"/>
      </w:r>
      <w:r w:rsidR="00D526CB" w:rsidRPr="00E95C44">
        <w:rPr>
          <w:noProof/>
        </w:rPr>
        <w:t>(</w:t>
      </w:r>
      <w:hyperlink w:anchor="_ENREF_7" w:tooltip="Harel, 2021 #34" w:history="1">
        <w:r w:rsidR="00D526CB" w:rsidRPr="00E95C44">
          <w:rPr>
            <w:noProof/>
          </w:rPr>
          <w:t>Harel et al., 2021</w:t>
        </w:r>
      </w:hyperlink>
      <w:r w:rsidR="00D526CB" w:rsidRPr="00E95C44">
        <w:rPr>
          <w:noProof/>
        </w:rPr>
        <w:t xml:space="preserve">; </w:t>
      </w:r>
      <w:hyperlink w:anchor="_ENREF_9" w:tooltip="Ishihara, 2019 #32" w:history="1">
        <w:r w:rsidR="00D526CB" w:rsidRPr="00E95C44">
          <w:rPr>
            <w:noProof/>
          </w:rPr>
          <w:t>Ishihara et al., 2019</w:t>
        </w:r>
      </w:hyperlink>
      <w:r w:rsidR="00D526CB" w:rsidRPr="00E95C44">
        <w:rPr>
          <w:noProof/>
        </w:rPr>
        <w:t xml:space="preserve">; </w:t>
      </w:r>
      <w:hyperlink w:anchor="_ENREF_32" w:tooltip="Wu, 2020 #33" w:history="1">
        <w:r w:rsidR="00D526CB" w:rsidRPr="00E95C44">
          <w:rPr>
            <w:noProof/>
          </w:rPr>
          <w:t>Wu, Levis, Riehm, et al., 2020</w:t>
        </w:r>
      </w:hyperlink>
      <w:r w:rsidR="00D526CB" w:rsidRPr="00E95C44">
        <w:rPr>
          <w:noProof/>
        </w:rPr>
        <w:t>)</w:t>
      </w:r>
      <w:r w:rsidR="00D526CB" w:rsidRPr="00E95C44">
        <w:fldChar w:fldCharType="end"/>
      </w:r>
      <w:r w:rsidR="00D526CB" w:rsidRPr="004C2970">
        <w:t xml:space="preserve">. </w:t>
      </w:r>
    </w:p>
    <w:p w14:paraId="039F2647" w14:textId="2AA563AB" w:rsidR="00070D3A" w:rsidRDefault="00B72AFA" w:rsidP="00325FA4">
      <w:pPr>
        <w:spacing w:line="480" w:lineRule="auto"/>
        <w:ind w:firstLine="720"/>
        <w:rPr>
          <w:lang w:eastAsia="ja-JP"/>
        </w:rPr>
      </w:pPr>
      <w:r w:rsidRPr="00E95C44">
        <w:t xml:space="preserve">As a sensitivity analysis, </w:t>
      </w:r>
      <w:r w:rsidR="004973EF" w:rsidRPr="00E95C44">
        <w:t>we compare</w:t>
      </w:r>
      <w:r w:rsidR="006874D0" w:rsidRPr="00E95C44">
        <w:t>d</w:t>
      </w:r>
      <w:r w:rsidR="004973EF" w:rsidRPr="00E95C44">
        <w:t xml:space="preserve"> accuracy </w:t>
      </w:r>
      <w:r w:rsidR="00D56DE9">
        <w:t xml:space="preserve">of </w:t>
      </w:r>
      <w:r w:rsidR="00BC2ED2" w:rsidRPr="00E95C44">
        <w:t xml:space="preserve">HADS-D </w:t>
      </w:r>
      <w:r w:rsidR="00A72DBB" w:rsidRPr="00E95C44">
        <w:t>and</w:t>
      </w:r>
      <w:r w:rsidR="00BC2ED2" w:rsidRPr="00E95C44">
        <w:t xml:space="preserve"> HADS-T</w:t>
      </w:r>
      <w:r w:rsidR="004973EF" w:rsidRPr="00E95C44">
        <w:t xml:space="preserve"> </w:t>
      </w:r>
      <w:r w:rsidR="00A72DBB" w:rsidRPr="00E95C44">
        <w:t>results stratified by</w:t>
      </w:r>
      <w:r w:rsidR="007742ED" w:rsidRPr="00E95C44">
        <w:t xml:space="preserve"> </w:t>
      </w:r>
      <w:r w:rsidR="004973EF" w:rsidRPr="00E95C44">
        <w:t xml:space="preserve">subgroups based on </w:t>
      </w:r>
      <w:r w:rsidRPr="00E95C44">
        <w:t>inpatient</w:t>
      </w:r>
      <w:r w:rsidR="00254F64" w:rsidRPr="00E95C44">
        <w:t xml:space="preserve"> and </w:t>
      </w:r>
      <w:r w:rsidRPr="00E95C44">
        <w:t>outpatient</w:t>
      </w:r>
      <w:r w:rsidR="00254F64" w:rsidRPr="00E95C44">
        <w:t xml:space="preserve"> care setting</w:t>
      </w:r>
      <w:r w:rsidR="00D367B3" w:rsidRPr="00E95C44">
        <w:t>s</w:t>
      </w:r>
      <w:r w:rsidRPr="00E95C44">
        <w:t xml:space="preserve"> </w:t>
      </w:r>
      <w:r w:rsidR="000D113E" w:rsidRPr="00E95C44">
        <w:t>(</w:t>
      </w:r>
      <w:r w:rsidR="00D22013" w:rsidRPr="00787E16">
        <w:rPr>
          <w:color w:val="000000" w:themeColor="text1"/>
          <w:shd w:val="clear" w:color="auto" w:fill="FFFFFF"/>
        </w:rPr>
        <w:t xml:space="preserve">we </w:t>
      </w:r>
      <w:r w:rsidR="00D22013" w:rsidRPr="00D22013">
        <w:rPr>
          <w:color w:val="000000" w:themeColor="text1"/>
          <w:shd w:val="clear" w:color="auto" w:fill="FFFFFF"/>
        </w:rPr>
        <w:t>planned to conduct sensitivity analysis in each participant recruit setting, separately, but we were able to do this only for inpatient and outpatient medical settings because there were too few participants from</w:t>
      </w:r>
      <w:r w:rsidR="00D22013" w:rsidRPr="00787E16">
        <w:rPr>
          <w:color w:val="000000" w:themeColor="text1"/>
          <w:shd w:val="clear" w:color="auto" w:fill="FFFFFF"/>
        </w:rPr>
        <w:t xml:space="preserve"> non-</w:t>
      </w:r>
      <w:r w:rsidR="00D22013" w:rsidRPr="00787E16">
        <w:rPr>
          <w:color w:val="000000" w:themeColor="text1"/>
          <w:shd w:val="clear" w:color="auto" w:fill="FFFFFF"/>
        </w:rPr>
        <w:lastRenderedPageBreak/>
        <w:t>medical and mixed inpatient/outpatient settings</w:t>
      </w:r>
      <w:r w:rsidRPr="00E95C44">
        <w:t>).</w:t>
      </w:r>
      <w:r w:rsidR="00070D3A" w:rsidRPr="00E95C44">
        <w:t xml:space="preserve"> </w:t>
      </w:r>
      <w:r w:rsidR="00325FA4" w:rsidRPr="00E95C44">
        <w:t xml:space="preserve">In addition, we conducted a subgroup analysis only among patients </w:t>
      </w:r>
      <w:r w:rsidR="009527ED" w:rsidRPr="00E95C44">
        <w:t xml:space="preserve">from cancer studies </w:t>
      </w:r>
      <w:r w:rsidR="00290306" w:rsidRPr="00E95C44">
        <w:t>because</w:t>
      </w:r>
      <w:r w:rsidR="00325FA4" w:rsidRPr="00E95C44">
        <w:rPr>
          <w:lang w:eastAsia="ja-JP"/>
        </w:rPr>
        <w:t xml:space="preserve"> </w:t>
      </w:r>
      <w:r w:rsidR="009527ED" w:rsidRPr="00E95C44">
        <w:rPr>
          <w:lang w:eastAsia="ja-JP"/>
        </w:rPr>
        <w:t>meta-</w:t>
      </w:r>
      <w:r w:rsidR="00325FA4" w:rsidRPr="00E95C44">
        <w:rPr>
          <w:lang w:eastAsia="ja-JP"/>
        </w:rPr>
        <w:t xml:space="preserve">analyses </w:t>
      </w:r>
      <w:r w:rsidR="009527ED" w:rsidRPr="00E95C44">
        <w:fldChar w:fldCharType="begin">
          <w:fldData xml:space="preserve">PEVuZE5vdGU+PENpdGU+PEF1dGhvcj5NaXRjaGVsbDwvQXV0aG9yPjxZZWFyPjIwMTA8L1llYXI+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</w:fldData>
        </w:fldChar>
      </w:r>
      <w:r w:rsidR="009527ED" w:rsidRPr="00E95C44">
        <w:instrText xml:space="preserve"> ADDIN EN.CITE </w:instrText>
      </w:r>
      <w:r w:rsidR="009527ED" w:rsidRPr="00E95C44">
        <w:fldChar w:fldCharType="begin">
          <w:fldData xml:space="preserve">PEVuZE5vdGU+PENpdGU+PEF1dGhvcj5NaXRjaGVsbDwvQXV0aG9yPjxZZWFyPjIwMTA8L1llYXI+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</w:fldData>
        </w:fldChar>
      </w:r>
      <w:r w:rsidR="009527ED" w:rsidRPr="00E95C44">
        <w:instrText xml:space="preserve"> ADDIN EN.CITE.DATA </w:instrText>
      </w:r>
      <w:r w:rsidR="009527ED" w:rsidRPr="00E95C44">
        <w:fldChar w:fldCharType="end"/>
      </w:r>
      <w:r w:rsidR="009527ED" w:rsidRPr="00E95C44">
        <w:fldChar w:fldCharType="separate"/>
      </w:r>
      <w:r w:rsidR="009527ED" w:rsidRPr="00E95C44">
        <w:rPr>
          <w:noProof/>
        </w:rPr>
        <w:t>(</w:t>
      </w:r>
      <w:hyperlink w:anchor="_ENREF_16" w:tooltip="Mitchell, 2010 #6" w:history="1">
        <w:r w:rsidR="009527ED" w:rsidRPr="00E95C44">
          <w:rPr>
            <w:noProof/>
          </w:rPr>
          <w:t>Mitchell et al., 2010</w:t>
        </w:r>
      </w:hyperlink>
      <w:r w:rsidR="009527ED" w:rsidRPr="00E95C44">
        <w:rPr>
          <w:noProof/>
        </w:rPr>
        <w:t xml:space="preserve">; </w:t>
      </w:r>
      <w:hyperlink w:anchor="_ENREF_28" w:tooltip="Vodermaier, 2011 #4" w:history="1">
        <w:r w:rsidR="009527ED" w:rsidRPr="00E95C44">
          <w:rPr>
            <w:noProof/>
          </w:rPr>
          <w:t>Vodermaier &amp; Millman, 2011</w:t>
        </w:r>
      </w:hyperlink>
      <w:r w:rsidR="009527ED" w:rsidRPr="00E95C44">
        <w:rPr>
          <w:noProof/>
        </w:rPr>
        <w:t>)</w:t>
      </w:r>
      <w:r w:rsidR="009527ED" w:rsidRPr="00E95C44">
        <w:fldChar w:fldCharType="end"/>
      </w:r>
      <w:r w:rsidR="00CA2001" w:rsidRPr="004C2970">
        <w:t xml:space="preserve"> </w:t>
      </w:r>
      <w:r w:rsidR="00290306" w:rsidRPr="00E95C44">
        <w:t>of studies from</w:t>
      </w:r>
      <w:r w:rsidR="00CA2001" w:rsidRPr="00E95C44">
        <w:t xml:space="preserve"> </w:t>
      </w:r>
      <w:r w:rsidR="009527ED" w:rsidRPr="00E95C44">
        <w:rPr>
          <w:lang w:eastAsia="ja-JP"/>
        </w:rPr>
        <w:t xml:space="preserve">cancer care settings </w:t>
      </w:r>
      <w:r w:rsidR="00290306" w:rsidRPr="00E95C44">
        <w:rPr>
          <w:lang w:eastAsia="ja-JP"/>
        </w:rPr>
        <w:t>reported that the</w:t>
      </w:r>
      <w:r w:rsidR="00325FA4" w:rsidRPr="00E95C44">
        <w:rPr>
          <w:lang w:eastAsia="ja-JP"/>
        </w:rPr>
        <w:t xml:space="preserve"> </w:t>
      </w:r>
      <w:r w:rsidR="00CA2001" w:rsidRPr="00E95C44">
        <w:rPr>
          <w:lang w:eastAsia="ja-JP"/>
        </w:rPr>
        <w:t xml:space="preserve">HADS-T may </w:t>
      </w:r>
      <w:r w:rsidR="00455DDF" w:rsidRPr="00E95C44">
        <w:rPr>
          <w:lang w:eastAsia="ja-JP"/>
        </w:rPr>
        <w:t xml:space="preserve">perform better than </w:t>
      </w:r>
      <w:r w:rsidR="00290306" w:rsidRPr="00E95C44">
        <w:rPr>
          <w:lang w:eastAsia="ja-JP"/>
        </w:rPr>
        <w:t xml:space="preserve">the </w:t>
      </w:r>
      <w:r w:rsidR="00455DDF" w:rsidRPr="00E95C44">
        <w:rPr>
          <w:lang w:eastAsia="ja-JP"/>
        </w:rPr>
        <w:t>HADS-D</w:t>
      </w:r>
      <w:r w:rsidR="00290306" w:rsidRPr="00E95C44">
        <w:rPr>
          <w:lang w:eastAsia="ja-JP"/>
        </w:rPr>
        <w:t xml:space="preserve"> in those settings</w:t>
      </w:r>
      <w:r w:rsidR="00325FA4" w:rsidRPr="00E95C44">
        <w:rPr>
          <w:lang w:eastAsia="ja-JP"/>
        </w:rPr>
        <w:t>.</w:t>
      </w:r>
      <w:r w:rsidR="00C6595A">
        <w:rPr>
          <w:lang w:eastAsia="ja-JP"/>
        </w:rPr>
        <w:t xml:space="preserve"> </w:t>
      </w:r>
      <w:r w:rsidR="00787FE4" w:rsidRPr="00787FE4">
        <w:rPr>
          <w:shd w:val="clear" w:color="auto" w:fill="FFFFFF"/>
        </w:rPr>
        <w:t>We did not conduct the sensitivity analysis to assess whether inclusion of published results from the eligible studies that did not provide raw data influenced results because we did this in the main HADS-D IPDMA and found no differences</w:t>
      </w:r>
      <w:r w:rsidR="00914B30" w:rsidRPr="007840D3">
        <w:rPr>
          <w:shd w:val="clear" w:color="auto" w:fill="FFFFFF"/>
        </w:rPr>
        <w:t xml:space="preserve"> (Wu et al., 2021)</w:t>
      </w:r>
      <w:r w:rsidR="00C6595A" w:rsidRPr="00C6595A">
        <w:rPr>
          <w:lang w:eastAsia="ja-JP"/>
        </w:rPr>
        <w:t>.</w:t>
      </w:r>
    </w:p>
    <w:p w14:paraId="0E3C1D9B" w14:textId="77777777" w:rsidR="00EB5FD4" w:rsidRDefault="00EB5FD4" w:rsidP="00A86176">
      <w:pPr>
        <w:spacing w:line="480" w:lineRule="auto"/>
        <w:ind w:firstLine="720"/>
        <w:rPr>
          <w:color w:val="000000" w:themeColor="text1"/>
        </w:rPr>
      </w:pPr>
      <w:r w:rsidRPr="00EB5FD4">
        <w:rPr>
          <w:color w:val="000000" w:themeColor="text1"/>
        </w:rPr>
        <w:t xml:space="preserve">To examine whether measurement differences across participant characteristics, including country, may have influenced our results, we assessed whether sensitivity and specificity differed for the HADS-D based on these characteristics, and then, we re-examined HADS-D and HADS-T differences for any variables where differences were found. To assess possible influences on sensitivity and specificity, we conducted one-stage meta-regressions. In the first step, we repeated the analysis that we did in the main HADS-D IPDMA by interacting all subgrouping variables (age [measured continuously], sex [reference category = female]), country HDI level [reference category = very high], cancer diagnosis [reference category = no], participant recruiting setting [reference category = inpatient specialty care], interactions of QUADAS-2 signaling item responses [reference category = low risk] with logit (sensitivity) and logit (1 – specificity) of the HADS-D (Wu et al., 2021). We conducted these analyses separately by reference standards (semi-structured interview, fully structured interview, MINI), since these types of interviews have been shown to identify different individuals (Wu et al., 2021). In the second step, we added country/language variables to the model (Germany, Spain, Lithuania, Norway, Korea, Japan [reference category = English speaking countries]). These models were restricted to the subset of the studies from countries with more than 500 participants that had </w:t>
      </w:r>
      <w:r w:rsidRPr="00EB5FD4">
        <w:rPr>
          <w:color w:val="000000" w:themeColor="text1"/>
        </w:rPr>
        <w:lastRenderedPageBreak/>
        <w:t>complete data for all relevant variables and used a semi-structured interview or the MINI (there were not enough data for the studies that used a fully structured reference standard). Country HDI level was dropped from the model because all countries included in this analysis had very high HDI. For any variables that were found to be associated with the sensitivity or specificity across all cutoffs, we compared accuracy of HADS-D and HADS-T results stratified by subgroups based on these variables.</w:t>
      </w:r>
    </w:p>
    <w:p w14:paraId="4A999B50" w14:textId="77777777" w:rsidR="00513EC0" w:rsidRDefault="00A86176" w:rsidP="00513EC0">
      <w:pPr>
        <w:spacing w:line="480" w:lineRule="auto"/>
        <w:ind w:firstLine="720"/>
      </w:pPr>
      <w:r w:rsidRPr="00E95C44">
        <w:t xml:space="preserve">All analyses </w:t>
      </w:r>
      <w:r w:rsidR="006628A2" w:rsidRPr="00E95C44">
        <w:t>were</w:t>
      </w:r>
      <w:r w:rsidR="00C85FB7" w:rsidRPr="00E95C44">
        <w:t xml:space="preserve"> </w:t>
      </w:r>
      <w:r w:rsidRPr="00E95C44">
        <w:t>run in R (R version R 3.5.</w:t>
      </w:r>
      <w:r w:rsidR="0005002A" w:rsidRPr="00E95C44">
        <w:t>0</w:t>
      </w:r>
      <w:r w:rsidR="0042559A" w:rsidRPr="00E95C44">
        <w:t xml:space="preserve"> (R Core Team, 2020)</w:t>
      </w:r>
      <w:r w:rsidR="0005002A" w:rsidRPr="00E95C44">
        <w:t xml:space="preserve"> </w:t>
      </w:r>
      <w:r w:rsidRPr="00E95C44">
        <w:t>and R Studio version 1.1.</w:t>
      </w:r>
      <w:r w:rsidR="0042559A" w:rsidRPr="00E95C44">
        <w:t>423</w:t>
      </w:r>
      <w:r w:rsidR="0042559A" w:rsidRPr="00E95C44">
        <w:rPr>
          <w:vertAlign w:val="superscript"/>
        </w:rPr>
        <w:t xml:space="preserve"> </w:t>
      </w:r>
      <w:r w:rsidR="0042559A" w:rsidRPr="00E95C44">
        <w:t>(RStudio Team, 2020)</w:t>
      </w:r>
      <w:r w:rsidRPr="00E95C44">
        <w:t>) using the lme4 package</w:t>
      </w:r>
      <w:r w:rsidR="0042559A" w:rsidRPr="00E95C44">
        <w:t xml:space="preserve"> </w:t>
      </w:r>
      <w:r w:rsidR="0042559A" w:rsidRPr="00E95C44">
        <w:fldChar w:fldCharType="begin"/>
      </w:r>
      <w:r w:rsidR="0042559A" w:rsidRPr="00E95C44">
        <w:instrText xml:space="preserve"> ADDIN EN.CITE &lt;EndNote&gt;&lt;Cite&gt;&lt;Author&gt;Bates&lt;/Author&gt;&lt;Year&gt;2015&lt;/Year&gt;&lt;RecNum&gt;35&lt;/RecNum&gt;&lt;DisplayText&gt;(Bates, Maechler, Bolker, &amp;amp; Walker, 2015)&lt;/DisplayText&gt;&lt;record&gt;&lt;rec-number&gt;35&lt;/rec-number&gt;&lt;foreign-keys&gt;&lt;key app="EN" db-id="5wzzsesaxaxfr4e5ttp5wdp2wd5azd00evdp" timestamp="1631886313"&gt;35&lt;/key&gt;&lt;/foreign-keys&gt;&lt;ref-type name="Journal Article"&gt;17&lt;/ref-type&gt;&lt;contributors&gt;&lt;authors&gt;&lt;author&gt;Bates, Douglas&lt;/author&gt;&lt;author&gt;Maechler, Martin&lt;/author&gt;&lt;author&gt;Bolker, Benjamin M.&lt;/author&gt;&lt;author&gt;Walker, Steven C.&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pub-dates&gt;&lt;date&gt;2015 OCT&lt;/date&gt;&lt;/pub-dates&gt;&lt;/dates&gt;&lt;isbn&gt;1548-7660&lt;/isbn&gt;&lt;accession-num&gt;WOS:000365981400001&lt;/accession-num&gt;&lt;work-type&gt;Article&lt;/work-type&gt;&lt;urls&gt;&lt;/urls&gt;&lt;electronic-resource-num&gt;10.18637/jss.v067.i01&lt;/electronic-resource-num&gt;&lt;/record&gt;&lt;/Cite&gt;&lt;/EndNote&gt;</w:instrText>
      </w:r>
      <w:r w:rsidR="0042559A" w:rsidRPr="00E95C44">
        <w:fldChar w:fldCharType="separate"/>
      </w:r>
      <w:r w:rsidR="0042559A" w:rsidRPr="00E95C44">
        <w:rPr>
          <w:noProof/>
        </w:rPr>
        <w:t>(</w:t>
      </w:r>
      <w:hyperlink w:anchor="_ENREF_1" w:tooltip="Bates, 2015 #35" w:history="1">
        <w:r w:rsidR="0042559A" w:rsidRPr="00E95C44">
          <w:rPr>
            <w:noProof/>
          </w:rPr>
          <w:t>Bates, Maechler, Bolker, &amp; Walker, 2015</w:t>
        </w:r>
      </w:hyperlink>
      <w:r w:rsidR="0042559A" w:rsidRPr="00E95C44">
        <w:rPr>
          <w:noProof/>
        </w:rPr>
        <w:t>)</w:t>
      </w:r>
      <w:r w:rsidR="0042559A" w:rsidRPr="00E95C44">
        <w:fldChar w:fldCharType="end"/>
      </w:r>
      <w:r w:rsidR="0042559A" w:rsidRPr="004C2970">
        <w:t>.</w:t>
      </w:r>
      <w:r w:rsidR="0005002A" w:rsidRPr="00E95C44">
        <w:t xml:space="preserve"> </w:t>
      </w:r>
    </w:p>
    <w:p w14:paraId="16487431" w14:textId="77777777" w:rsidR="00513EC0" w:rsidRPr="00513EC0" w:rsidRDefault="00513EC0" w:rsidP="00513EC0">
      <w:pPr>
        <w:spacing w:line="480" w:lineRule="auto"/>
        <w:rPr>
          <w:b/>
          <w:bCs/>
        </w:rPr>
      </w:pPr>
      <w:r w:rsidRPr="00513EC0">
        <w:rPr>
          <w:b/>
          <w:bCs/>
        </w:rPr>
        <w:t>Registration and Protocol</w:t>
      </w:r>
    </w:p>
    <w:p w14:paraId="5ED288CA" w14:textId="2D61A6CB" w:rsidR="00513EC0" w:rsidRDefault="00513EC0" w:rsidP="00513EC0">
      <w:pPr>
        <w:spacing w:line="480" w:lineRule="auto"/>
        <w:ind w:firstLine="720"/>
      </w:pPr>
      <w:r w:rsidRPr="00E95C44">
        <w:t>The main HADS-D IPDMA was registered in PROSPERO (CRD42015016761</w:t>
      </w:r>
      <w:r w:rsidRPr="004C2970">
        <w:t xml:space="preserve">), and a protocol was published </w:t>
      </w:r>
      <w:r w:rsidRPr="004C2970">
        <w:fldChar w:fldCharType="begin"/>
      </w:r>
      <w:r w:rsidRPr="00E95C44">
        <w:instrText xml:space="preserve"> ADDIN EN.CITE &lt;EndNote&gt;&lt;Cite&gt;&lt;Author&gt;Thombs&lt;/Author&gt;&lt;Year&gt;2016&lt;/Year&gt;&lt;RecNum&gt;41&lt;/RecNum&gt;&lt;DisplayText&gt;(Thombs et al., 2016)&lt;/DisplayText&gt;&lt;record&gt;&lt;rec-number&gt;41&lt;/rec-number&gt;&lt;foreign-keys&gt;&lt;key app="EN" db-id="5wzzsesaxaxfr4e5ttp5wdp2wd5azd00evdp" timestamp="1631888872"&gt;41&lt;/key&gt;&lt;/foreign-keys&gt;&lt;ref-type name="Journal Article"&gt;17&lt;/ref-type&gt;&lt;contributors&gt;&lt;authors&gt;&lt;author&gt;Thombs, Brett D.&lt;/author&gt;&lt;author&gt;Benedetti, Andrea&lt;/author&gt;&lt;author&gt;Kloda, Lorie A.&lt;/author&gt;&lt;author&gt;Levis, Brooke&lt;/author&gt;&lt;author&gt;Azar, Marleine&lt;/author&gt;&lt;author&gt;Riehm, Kira E.&lt;/author&gt;&lt;author&gt;Saadat, Nazanin&lt;/author&gt;&lt;author&gt;Cuijpers, Pim&lt;/author&gt;&lt;author&gt;Gilbody, Simon&lt;/author&gt;&lt;author&gt;Ioannidis, John P. A.&lt;/author&gt;&lt;author&gt;McMillan, Dean&lt;/author&gt;&lt;author&gt;Patten, Scott B.&lt;/author&gt;&lt;author&gt;Shrier, Ian&lt;/author&gt;&lt;author&gt;Steele, Russell J.&lt;/author&gt;&lt;author&gt;Ziegelstein, Roy C.&lt;/author&gt;&lt;author&gt;Loiselle, Carmen G.&lt;/author&gt;&lt;author&gt;Henry, Melissa&lt;/author&gt;&lt;author&gt;Ismail, Zahinoor&lt;/author&gt;&lt;author&gt;Mitchell, Nicholas&lt;/author&gt;&lt;author&gt;Tonelli, Marcello&lt;/author&gt;&lt;/authors&gt;&lt;/contributors&gt;&lt;titles&gt;&lt;title&gt;Diagnostic accuracy of the Depression subscale of the Hospital Anxiety and Depression Scale (HADS-D) for detecting major depression: protocol for a systematic review and individual patient data meta-analyses&lt;/title&gt;&lt;secondary-title&gt;BMJ OPEN&lt;/secondary-title&gt;&lt;/titles&gt;&lt;periodical&gt;&lt;full-title&gt;BMJ OPEN&lt;/full-title&gt;&lt;/periodical&gt;&lt;volume&gt;6&lt;/volume&gt;&lt;number&gt;4&lt;/number&gt;&lt;dates&gt;&lt;year&gt;2016&lt;/year&gt;&lt;pub-dates&gt;&lt;date&gt;2016&lt;/date&gt;&lt;/pub-dates&gt;&lt;/dates&gt;&lt;isbn&gt;2044-6055&lt;/isbn&gt;&lt;accession-num&gt;WOS:000376391400152&lt;/accession-num&gt;&lt;work-type&gt;Review&lt;/work-type&gt;&lt;urls&gt;&lt;/urls&gt;&lt;electronic-resource-num&gt;10.1136/bmjopen-2016-011913&lt;/electronic-resource-num&gt;&lt;/record&gt;&lt;/Cite&gt;&lt;/EndNote&gt;</w:instrText>
      </w:r>
      <w:r w:rsidRPr="004C2970">
        <w:fldChar w:fldCharType="separate"/>
      </w:r>
      <w:r w:rsidRPr="004C2970">
        <w:rPr>
          <w:noProof/>
        </w:rPr>
        <w:t>(</w:t>
      </w:r>
      <w:hyperlink w:anchor="_ENREF_26" w:tooltip="Thombs, 2016 #41" w:history="1">
        <w:r w:rsidRPr="004C2970">
          <w:rPr>
            <w:noProof/>
          </w:rPr>
          <w:t>Thombs et al., 2016</w:t>
        </w:r>
      </w:hyperlink>
      <w:r w:rsidRPr="004C2970">
        <w:rPr>
          <w:noProof/>
        </w:rPr>
        <w:t>)</w:t>
      </w:r>
      <w:r w:rsidRPr="004C2970">
        <w:fldChar w:fldCharType="end"/>
      </w:r>
      <w:r w:rsidRPr="004C2970">
        <w:t xml:space="preserve">. </w:t>
      </w:r>
      <w:r>
        <w:t>The present study was not included in the protocol for the main HADS-D IPDMA, but a separate protocol was developed and posted online prior to initiating the study (</w:t>
      </w:r>
      <w:hyperlink r:id="rId8" w:history="1">
        <w:r w:rsidRPr="00A5419A">
          <w:rPr>
            <w:rStyle w:val="Hyperlink"/>
          </w:rPr>
          <w:t>https://osf.io/438ak/</w:t>
        </w:r>
      </w:hyperlink>
      <w:r>
        <w:t xml:space="preserve">). </w:t>
      </w:r>
    </w:p>
    <w:p w14:paraId="3497AE3C" w14:textId="0960BA2A" w:rsidR="00953478" w:rsidRDefault="00953478" w:rsidP="00953478">
      <w:pPr>
        <w:spacing w:line="480" w:lineRule="auto"/>
        <w:rPr>
          <w:rFonts w:ascii="Times" w:hAnsi="Times"/>
          <w:b/>
          <w:color w:val="000000" w:themeColor="text1"/>
        </w:rPr>
      </w:pPr>
      <w:r w:rsidRPr="009A5F2C">
        <w:rPr>
          <w:rFonts w:ascii="Times" w:hAnsi="Times"/>
          <w:b/>
          <w:color w:val="000000" w:themeColor="text1"/>
        </w:rPr>
        <w:t>Data Availability</w:t>
      </w:r>
    </w:p>
    <w:p w14:paraId="04C14834" w14:textId="11BCBCE1" w:rsidR="00953478" w:rsidRPr="00E95C44" w:rsidRDefault="00953478" w:rsidP="00953478">
      <w:pPr>
        <w:spacing w:line="480" w:lineRule="auto"/>
        <w:ind w:firstLine="720"/>
      </w:pPr>
      <w:r w:rsidRPr="00953478">
        <w:t>Data contribution agreements with primary study authors do not include permission to make their data publicly available, although the dataset used in this study will be archived through a McGill University repository (Borealis,</w:t>
      </w:r>
      <w:r>
        <w:t xml:space="preserve"> </w:t>
      </w:r>
      <w:r w:rsidRPr="00953478">
        <w:t>https://borealisdata.ca/dataverse/depressdproject/). The R codes used for the analysis will be made publicly available through the same repository. Requests to access the dataset to verify study results but not for other purposes can be sent to the corresponding authors via the “Access Dataset” function on the repository website.</w:t>
      </w:r>
    </w:p>
    <w:p w14:paraId="175BE3AA" w14:textId="6689B5AB" w:rsidR="006628A2" w:rsidRPr="00E95C44" w:rsidRDefault="005A5FF8" w:rsidP="005A5FF8">
      <w:pPr>
        <w:pStyle w:val="BodyText"/>
        <w:tabs>
          <w:tab w:val="clear" w:pos="0"/>
        </w:tabs>
        <w:spacing w:line="480" w:lineRule="auto"/>
        <w:ind w:right="874"/>
        <w:jc w:val="center"/>
        <w:rPr>
          <w:b/>
          <w:caps/>
        </w:rPr>
      </w:pPr>
      <w:r w:rsidRPr="00E95C44">
        <w:rPr>
          <w:b/>
        </w:rPr>
        <w:t>Results</w:t>
      </w:r>
    </w:p>
    <w:p w14:paraId="011D49E5" w14:textId="77777777" w:rsidR="00ED3F9A" w:rsidRPr="00E95C44" w:rsidRDefault="00ED3F9A" w:rsidP="00ED3F9A">
      <w:pPr>
        <w:spacing w:line="480" w:lineRule="auto"/>
        <w:outlineLvl w:val="0"/>
        <w:rPr>
          <w:b/>
        </w:rPr>
      </w:pPr>
      <w:r w:rsidRPr="004C2970">
        <w:rPr>
          <w:b/>
        </w:rPr>
        <w:lastRenderedPageBreak/>
        <w:t>Search Results and Inclusion of Primary Data</w:t>
      </w:r>
    </w:p>
    <w:p w14:paraId="5BA881CC" w14:textId="4D524B6D" w:rsidR="00ED3F9A" w:rsidRPr="00E95C44" w:rsidRDefault="00ED3F9A" w:rsidP="00ED3F9A">
      <w:pPr>
        <w:spacing w:line="480" w:lineRule="auto"/>
        <w:ind w:firstLine="720"/>
      </w:pPr>
      <w:r w:rsidRPr="00E95C44">
        <w:t xml:space="preserve">For the main </w:t>
      </w:r>
      <w:r w:rsidR="007742ED" w:rsidRPr="00E95C44">
        <w:t xml:space="preserve">HADS-D </w:t>
      </w:r>
      <w:r w:rsidRPr="00E95C44">
        <w:t xml:space="preserve">IPDMA, of </w:t>
      </w:r>
      <w:r w:rsidR="00C06691" w:rsidRPr="00E95C44">
        <w:rPr>
          <w:lang w:val="en-CA"/>
        </w:rPr>
        <w:t>14,465</w:t>
      </w:r>
      <w:r w:rsidRPr="00E95C44">
        <w:t xml:space="preserve"> unique titles and abstracts identified from the database search, </w:t>
      </w:r>
      <w:r w:rsidR="00C06691" w:rsidRPr="00E95C44">
        <w:t>13,895</w:t>
      </w:r>
      <w:r w:rsidRPr="00E95C44">
        <w:t xml:space="preserve"> were excluded after title and abstract review and </w:t>
      </w:r>
      <w:r w:rsidR="00811BD7" w:rsidRPr="00E95C44">
        <w:t>33</w:t>
      </w:r>
      <w:r w:rsidR="00ED1FE1" w:rsidRPr="00E95C44">
        <w:t>0</w:t>
      </w:r>
      <w:r w:rsidR="00811BD7" w:rsidRPr="00E95C44">
        <w:t xml:space="preserve"> </w:t>
      </w:r>
      <w:r w:rsidRPr="00E95C44">
        <w:t>after full-text (Supplementary</w:t>
      </w:r>
      <w:r w:rsidR="001A73B0" w:rsidRPr="00E95C44">
        <w:t xml:space="preserve"> </w:t>
      </w:r>
      <w:r w:rsidR="000C5B14" w:rsidRPr="00E95C44">
        <w:t xml:space="preserve">Table </w:t>
      </w:r>
      <w:r w:rsidR="001A73B0" w:rsidRPr="00E95C44">
        <w:t>A</w:t>
      </w:r>
      <w:r w:rsidRPr="00E95C44">
        <w:t xml:space="preserve">), leaving </w:t>
      </w:r>
      <w:r w:rsidR="00916AAB" w:rsidRPr="00E95C44">
        <w:t>2</w:t>
      </w:r>
      <w:r w:rsidR="00ED1FE1" w:rsidRPr="00E95C44">
        <w:t>40</w:t>
      </w:r>
      <w:r w:rsidRPr="00E95C44">
        <w:t xml:space="preserve"> eligible articles with data from </w:t>
      </w:r>
      <w:r w:rsidR="00916AAB" w:rsidRPr="00E95C44">
        <w:t>16</w:t>
      </w:r>
      <w:r w:rsidR="00ED1FE1" w:rsidRPr="00E95C44">
        <w:t>5</w:t>
      </w:r>
      <w:r w:rsidR="00053E53" w:rsidRPr="00E95C44">
        <w:t xml:space="preserve"> </w:t>
      </w:r>
      <w:r w:rsidRPr="00E95C44">
        <w:t>unique participant samples (Supplementary</w:t>
      </w:r>
      <w:r w:rsidR="001A73B0" w:rsidRPr="00E95C44">
        <w:t xml:space="preserve"> </w:t>
      </w:r>
      <w:r w:rsidRPr="00E95C44">
        <w:t>Figure</w:t>
      </w:r>
      <w:r w:rsidR="002866FA" w:rsidRPr="00E95C44">
        <w:t xml:space="preserve"> </w:t>
      </w:r>
      <w:r w:rsidR="001A73B0" w:rsidRPr="00E95C44">
        <w:t>A</w:t>
      </w:r>
      <w:r w:rsidRPr="00E95C44">
        <w:t xml:space="preserve">). Of the </w:t>
      </w:r>
      <w:r w:rsidR="00916AAB" w:rsidRPr="00E95C44">
        <w:t>16</w:t>
      </w:r>
      <w:r w:rsidR="00ED1FE1" w:rsidRPr="00E95C44">
        <w:t>5</w:t>
      </w:r>
      <w:r w:rsidRPr="00E95C44">
        <w:t xml:space="preserve"> unique samples, </w:t>
      </w:r>
      <w:r w:rsidR="00916AAB" w:rsidRPr="00E95C44">
        <w:t>93</w:t>
      </w:r>
      <w:r w:rsidRPr="00E95C44">
        <w:t xml:space="preserve"> </w:t>
      </w:r>
      <w:r w:rsidR="004600CF" w:rsidRPr="00E95C44">
        <w:t xml:space="preserve">(56%) </w:t>
      </w:r>
      <w:r w:rsidRPr="00E95C44">
        <w:t>contributed data (</w:t>
      </w:r>
      <w:r w:rsidR="004600CF" w:rsidRPr="00E95C44">
        <w:t>66% of eligible participants</w:t>
      </w:r>
      <w:r w:rsidRPr="00E95C44">
        <w:t xml:space="preserve">). In addition, authors of included studies contributed data from </w:t>
      </w:r>
      <w:r w:rsidR="00225534" w:rsidRPr="00E95C44">
        <w:t>10</w:t>
      </w:r>
      <w:r w:rsidRPr="00E95C44">
        <w:t xml:space="preserve"> </w:t>
      </w:r>
      <w:r w:rsidR="00225534" w:rsidRPr="00E95C44">
        <w:t xml:space="preserve">studies </w:t>
      </w:r>
      <w:r w:rsidR="00C340F7" w:rsidRPr="00E95C44">
        <w:t xml:space="preserve">that were </w:t>
      </w:r>
      <w:r w:rsidRPr="00E95C44">
        <w:t xml:space="preserve">unpublished </w:t>
      </w:r>
      <w:r w:rsidR="00225534" w:rsidRPr="00E95C44">
        <w:t>or did not come up in the search</w:t>
      </w:r>
      <w:r w:rsidRPr="00E95C44">
        <w:t xml:space="preserve">, for a total of </w:t>
      </w:r>
      <w:bookmarkStart w:id="6" w:name="OLE_LINK1"/>
      <w:bookmarkStart w:id="7" w:name="OLE_LINK2"/>
      <w:r w:rsidR="009232ED" w:rsidRPr="00E95C44">
        <w:t>103</w:t>
      </w:r>
      <w:r w:rsidRPr="00E95C44">
        <w:t xml:space="preserve"> </w:t>
      </w:r>
      <w:r w:rsidR="009232ED" w:rsidRPr="00E95C44">
        <w:t>HADS</w:t>
      </w:r>
      <w:r w:rsidR="007742ED" w:rsidRPr="00E95C44">
        <w:t>-D</w:t>
      </w:r>
      <w:r w:rsidRPr="00E95C44">
        <w:t xml:space="preserve"> datasets contributed to our IPDMA</w:t>
      </w:r>
      <w:bookmarkEnd w:id="6"/>
      <w:bookmarkEnd w:id="7"/>
      <w:r w:rsidRPr="00E95C44">
        <w:t xml:space="preserve">. </w:t>
      </w:r>
      <w:r w:rsidR="009232ED" w:rsidRPr="00E95C44">
        <w:t>Five</w:t>
      </w:r>
      <w:r w:rsidRPr="00E95C44">
        <w:t xml:space="preserve"> studies without </w:t>
      </w:r>
      <w:r w:rsidR="00502720" w:rsidRPr="00E95C44">
        <w:t>HADS</w:t>
      </w:r>
      <w:r w:rsidRPr="00E95C44">
        <w:t xml:space="preserve"> individual item scores </w:t>
      </w:r>
      <w:r w:rsidR="007742ED" w:rsidRPr="00E95C44">
        <w:t xml:space="preserve">or separate total scores for the HADS-D and HADS-T </w:t>
      </w:r>
      <w:r w:rsidRPr="00E95C44">
        <w:t xml:space="preserve">were excluded from the present study (see </w:t>
      </w:r>
      <w:r w:rsidR="001A73B0" w:rsidRPr="00E95C44">
        <w:t>Supplementary Table</w:t>
      </w:r>
      <w:r w:rsidR="002866FA" w:rsidRPr="00E95C44">
        <w:t xml:space="preserve"> </w:t>
      </w:r>
      <w:r w:rsidR="000C5B14" w:rsidRPr="00E95C44">
        <w:t>B</w:t>
      </w:r>
      <w:r w:rsidR="004A26EF" w:rsidRPr="00E95C44">
        <w:t>2</w:t>
      </w:r>
      <w:r w:rsidRPr="00E95C44">
        <w:t xml:space="preserve">). Thus, </w:t>
      </w:r>
      <w:r w:rsidR="009A3247" w:rsidRPr="00E95C44">
        <w:t>20,700</w:t>
      </w:r>
      <w:r w:rsidRPr="00E95C44">
        <w:rPr>
          <w:rFonts w:hint="eastAsia"/>
        </w:rPr>
        <w:t xml:space="preserve"> participants (</w:t>
      </w:r>
      <w:r w:rsidR="00502720" w:rsidRPr="00E95C44">
        <w:t>2,285</w:t>
      </w:r>
      <w:r w:rsidRPr="00E95C44">
        <w:rPr>
          <w:rFonts w:hint="eastAsia"/>
        </w:rPr>
        <w:t xml:space="preserve"> major depression cases</w:t>
      </w:r>
      <w:r w:rsidRPr="00E95C44">
        <w:t xml:space="preserve">) from </w:t>
      </w:r>
      <w:r w:rsidR="009A3247" w:rsidRPr="00E95C44">
        <w:t>98</w:t>
      </w:r>
      <w:r w:rsidRPr="00E95C44">
        <w:t xml:space="preserve"> studies were analyzed (</w:t>
      </w:r>
      <w:r w:rsidR="00D46E31" w:rsidRPr="00E95C44">
        <w:t>91</w:t>
      </w:r>
      <w:r w:rsidRPr="00E95C44">
        <w:t xml:space="preserve">% of </w:t>
      </w:r>
      <w:r w:rsidR="00C04B21" w:rsidRPr="00E95C44">
        <w:t>22,755</w:t>
      </w:r>
      <w:r w:rsidRPr="00E95C44">
        <w:t xml:space="preserve"> participants from the </w:t>
      </w:r>
      <w:r w:rsidR="00D46E31" w:rsidRPr="00E95C44">
        <w:t>103 HADS</w:t>
      </w:r>
      <w:r w:rsidR="007742ED" w:rsidRPr="00E95C44">
        <w:t>-D</w:t>
      </w:r>
      <w:r w:rsidR="00D46E31" w:rsidRPr="00E95C44">
        <w:t xml:space="preserve"> datasets</w:t>
      </w:r>
      <w:r w:rsidRPr="00E95C44">
        <w:t xml:space="preserve">). Included study characteristics are shown in </w:t>
      </w:r>
      <w:r w:rsidR="008A1DD3" w:rsidRPr="00E95C44">
        <w:t>Supplementary Table</w:t>
      </w:r>
      <w:r w:rsidR="002866FA" w:rsidRPr="00E95C44">
        <w:t xml:space="preserve"> </w:t>
      </w:r>
      <w:r w:rsidR="004A26EF" w:rsidRPr="00E95C44">
        <w:t>B</w:t>
      </w:r>
      <w:r w:rsidR="008A1DD3" w:rsidRPr="00E95C44">
        <w:t>1</w:t>
      </w:r>
      <w:r w:rsidRPr="00E95C44">
        <w:t xml:space="preserve">. Characteristics of eligible studies that did not provide data, including the </w:t>
      </w:r>
      <w:r w:rsidR="00D46E31" w:rsidRPr="00E95C44">
        <w:t>five</w:t>
      </w:r>
      <w:r w:rsidRPr="00E95C44">
        <w:t xml:space="preserve"> studies excluded because they only provided </w:t>
      </w:r>
      <w:r w:rsidR="00D46E31" w:rsidRPr="00E95C44">
        <w:t>HADS-D or HADS-T</w:t>
      </w:r>
      <w:r w:rsidRPr="00E95C44">
        <w:t xml:space="preserve"> total scores, are shown in Supplementary</w:t>
      </w:r>
      <w:r w:rsidR="008A1DD3" w:rsidRPr="00E95C44">
        <w:t xml:space="preserve"> </w:t>
      </w:r>
      <w:r w:rsidRPr="00E95C44">
        <w:t>Table</w:t>
      </w:r>
      <w:r w:rsidR="002866FA" w:rsidRPr="00E95C44">
        <w:t xml:space="preserve"> </w:t>
      </w:r>
      <w:r w:rsidR="000C5B14" w:rsidRPr="00E95C44">
        <w:t>B2</w:t>
      </w:r>
      <w:r w:rsidRPr="00E95C44">
        <w:t>.</w:t>
      </w:r>
    </w:p>
    <w:p w14:paraId="5DA1F104" w14:textId="7E86AC33" w:rsidR="00674EC3" w:rsidRPr="00E95C44" w:rsidRDefault="006872C3" w:rsidP="00911B05">
      <w:pPr>
        <w:spacing w:after="20" w:line="480" w:lineRule="auto"/>
        <w:ind w:firstLine="567"/>
      </w:pPr>
      <w:r w:rsidRPr="00E95C44">
        <w:rPr>
          <w:lang w:val="en-GB"/>
        </w:rPr>
        <w:t xml:space="preserve">Of 98 included studies, </w:t>
      </w:r>
      <w:r w:rsidRPr="00E95C44">
        <w:t xml:space="preserve">58 used semi-structured interviews to assess major depression </w:t>
      </w:r>
      <w:r w:rsidRPr="00E95C44">
        <w:rPr>
          <w:rFonts w:hint="eastAsia"/>
        </w:rPr>
        <w:t>(</w:t>
      </w:r>
      <w:r w:rsidRPr="00E95C44">
        <w:t xml:space="preserve">10,311 </w:t>
      </w:r>
      <w:r w:rsidRPr="00E95C44">
        <w:rPr>
          <w:rFonts w:hint="eastAsia"/>
        </w:rPr>
        <w:t>participants)</w:t>
      </w:r>
      <w:r w:rsidRPr="00E95C44">
        <w:t xml:space="preserve">, including 54 that used the SCID </w:t>
      </w:r>
      <w:r w:rsidRPr="00E95C44">
        <w:rPr>
          <w:rFonts w:hint="eastAsia"/>
        </w:rPr>
        <w:t>(</w:t>
      </w:r>
      <w:r w:rsidR="007D1283" w:rsidRPr="00E95C44">
        <w:t>9,676</w:t>
      </w:r>
      <w:r w:rsidRPr="00E95C44">
        <w:t xml:space="preserve"> </w:t>
      </w:r>
      <w:r w:rsidRPr="00E95C44">
        <w:rPr>
          <w:rFonts w:hint="eastAsia"/>
        </w:rPr>
        <w:t>participants)</w:t>
      </w:r>
      <w:r w:rsidRPr="00E95C44">
        <w:t xml:space="preserve">; </w:t>
      </w:r>
      <w:r w:rsidR="00BF6E37" w:rsidRPr="00E95C44">
        <w:t>31 used the MINI (7,445 participants); and 9 used other</w:t>
      </w:r>
      <w:r w:rsidR="00F74EFB" w:rsidRPr="00E95C44">
        <w:t>.</w:t>
      </w:r>
      <w:r w:rsidRPr="00E95C44">
        <w:t xml:space="preserve"> </w:t>
      </w:r>
      <w:r w:rsidR="00ED3F9A" w:rsidRPr="00E95C44">
        <w:t>Participant characteristics are shown in Table 1.</w:t>
      </w:r>
    </w:p>
    <w:p w14:paraId="0D7F8015" w14:textId="7DE63571" w:rsidR="00ED3F9A" w:rsidRPr="004C2970" w:rsidRDefault="00557781" w:rsidP="00911B05">
      <w:pPr>
        <w:spacing w:after="20" w:line="480" w:lineRule="auto"/>
        <w:ind w:firstLine="567"/>
        <w:rPr>
          <w:lang w:eastAsia="ja-JP"/>
        </w:rPr>
      </w:pPr>
      <w:r w:rsidRPr="00E95C44">
        <w:t xml:space="preserve">Supplementary Table </w:t>
      </w:r>
      <w:r w:rsidR="000C5B14" w:rsidRPr="00E95C44">
        <w:t xml:space="preserve">C </w:t>
      </w:r>
      <w:r w:rsidRPr="00E95C44">
        <w:t xml:space="preserve">shows QUADAS-2 ratings for included studies. </w:t>
      </w:r>
      <w:r w:rsidR="00AD2C51" w:rsidRPr="00E95C44">
        <w:t xml:space="preserve">There were </w:t>
      </w:r>
      <w:r w:rsidR="00AD2C51" w:rsidRPr="00E95C44">
        <w:rPr>
          <w:shd w:val="clear" w:color="auto" w:fill="FFFFFF"/>
        </w:rPr>
        <w:t xml:space="preserve">only </w:t>
      </w:r>
      <w:r w:rsidR="002E5C37" w:rsidRPr="00E95C44">
        <w:rPr>
          <w:shd w:val="clear" w:color="auto" w:fill="FFFFFF"/>
        </w:rPr>
        <w:t xml:space="preserve">11 studies with “low” risk </w:t>
      </w:r>
      <w:r w:rsidR="00AD2C51" w:rsidRPr="00E95C44">
        <w:rPr>
          <w:shd w:val="clear" w:color="auto" w:fill="FFFFFF"/>
        </w:rPr>
        <w:t>of bias rating across all QUADAS-2 domains</w:t>
      </w:r>
      <w:r w:rsidR="00AD2C51" w:rsidRPr="00E95C44">
        <w:t>.</w:t>
      </w:r>
      <w:r w:rsidR="000228DD" w:rsidRPr="00E95C44">
        <w:t xml:space="preserve"> </w:t>
      </w:r>
    </w:p>
    <w:p w14:paraId="5A11C81E" w14:textId="77777777" w:rsidR="007A155E" w:rsidRPr="00E95C44" w:rsidRDefault="007A155E" w:rsidP="007A155E">
      <w:pPr>
        <w:tabs>
          <w:tab w:val="left" w:pos="3828"/>
        </w:tabs>
        <w:spacing w:line="480" w:lineRule="auto"/>
        <w:outlineLvl w:val="0"/>
        <w:rPr>
          <w:bCs/>
        </w:rPr>
      </w:pPr>
      <w:r w:rsidRPr="00E95C44">
        <w:rPr>
          <w:b/>
        </w:rPr>
        <w:t>Comparison of Screening Accuracy Between the HADS-D and HADS-T</w:t>
      </w:r>
    </w:p>
    <w:p w14:paraId="38AE1BCF" w14:textId="3F5CAA6E" w:rsidR="00ED3F9A" w:rsidRPr="00E95C44" w:rsidRDefault="00ED3F9A" w:rsidP="00ED3F9A">
      <w:pPr>
        <w:tabs>
          <w:tab w:val="left" w:pos="3828"/>
        </w:tabs>
        <w:spacing w:line="480" w:lineRule="auto"/>
        <w:ind w:firstLine="709"/>
        <w:outlineLvl w:val="0"/>
        <w:rPr>
          <w:lang w:eastAsia="ja-JP"/>
        </w:rPr>
      </w:pPr>
      <w:r w:rsidRPr="00E95C44">
        <w:t xml:space="preserve">ROC </w:t>
      </w:r>
      <w:r w:rsidR="00DF71C3">
        <w:t>plot</w:t>
      </w:r>
      <w:r w:rsidR="00DF71C3" w:rsidRPr="00E95C44">
        <w:t xml:space="preserve">s </w:t>
      </w:r>
      <w:r w:rsidRPr="00E95C44">
        <w:t xml:space="preserve">comparing sensitivity and specificity estimates for </w:t>
      </w:r>
      <w:r w:rsidR="00E840F6" w:rsidRPr="00E95C44">
        <w:t xml:space="preserve">all </w:t>
      </w:r>
      <w:r w:rsidRPr="00E95C44">
        <w:t xml:space="preserve">cutoffs between the </w:t>
      </w:r>
      <w:r w:rsidR="00E840F6" w:rsidRPr="00E95C44">
        <w:t>HADS-D (0-21)</w:t>
      </w:r>
      <w:r w:rsidRPr="00E95C44">
        <w:t xml:space="preserve"> and </w:t>
      </w:r>
      <w:r w:rsidR="00E840F6" w:rsidRPr="00E95C44">
        <w:t>HADS-T (0-42)</w:t>
      </w:r>
      <w:r w:rsidRPr="00E95C44">
        <w:t xml:space="preserve"> </w:t>
      </w:r>
      <w:r w:rsidR="00E840F6" w:rsidRPr="00E95C44">
        <w:t>among all included studies</w:t>
      </w:r>
      <w:r w:rsidRPr="00E95C44">
        <w:t xml:space="preserve"> are shown in Figure 1. </w:t>
      </w:r>
      <w:r w:rsidR="004012C9" w:rsidRPr="00E95C44">
        <w:t>A large part of t</w:t>
      </w:r>
      <w:r w:rsidRPr="00E95C44">
        <w:t xml:space="preserve">he </w:t>
      </w:r>
      <w:r w:rsidR="00DF71C3">
        <w:t>plot</w:t>
      </w:r>
      <w:r w:rsidR="00DF71C3" w:rsidRPr="00E95C44">
        <w:t>s</w:t>
      </w:r>
      <w:r w:rsidRPr="00E95C44">
        <w:t xml:space="preserve"> for the </w:t>
      </w:r>
      <w:r w:rsidR="00E840F6" w:rsidRPr="00E95C44">
        <w:t>HADS-D</w:t>
      </w:r>
      <w:r w:rsidRPr="00E95C44">
        <w:t xml:space="preserve"> and </w:t>
      </w:r>
      <w:r w:rsidR="00E840F6" w:rsidRPr="004C2970">
        <w:t>HADS-T</w:t>
      </w:r>
      <w:r w:rsidRPr="00E95C44">
        <w:t xml:space="preserve"> </w:t>
      </w:r>
      <w:r w:rsidRPr="004C2970">
        <w:t>were overlapping</w:t>
      </w:r>
      <w:r w:rsidR="00567CC0" w:rsidRPr="00E95C44">
        <w:t xml:space="preserve">. </w:t>
      </w:r>
      <w:r w:rsidR="00C340F7" w:rsidRPr="00E95C44">
        <w:t xml:space="preserve">The </w:t>
      </w:r>
      <w:r w:rsidR="00567CC0" w:rsidRPr="00E95C44">
        <w:t xml:space="preserve">HADS-T </w:t>
      </w:r>
      <w:r w:rsidR="009F0D15" w:rsidRPr="00E95C44">
        <w:t>performed</w:t>
      </w:r>
      <w:r w:rsidR="00567CC0" w:rsidRPr="00E95C44">
        <w:t xml:space="preserve"> better </w:t>
      </w:r>
      <w:r w:rsidR="00567CC0" w:rsidRPr="00E95C44">
        <w:lastRenderedPageBreak/>
        <w:t xml:space="preserve">than HADS-D </w:t>
      </w:r>
      <w:r w:rsidR="009F0D15" w:rsidRPr="00E95C44">
        <w:t xml:space="preserve">at some cutoffs, but </w:t>
      </w:r>
      <w:r w:rsidR="009821C2" w:rsidRPr="00E95C44">
        <w:t>this pattern was not</w:t>
      </w:r>
      <w:r w:rsidR="009F0D15" w:rsidRPr="00E95C44">
        <w:t xml:space="preserve"> </w:t>
      </w:r>
      <w:r w:rsidR="00567CC0" w:rsidRPr="00E95C44">
        <w:rPr>
          <w:bCs/>
        </w:rPr>
        <w:t>consistent across cutoffs.</w:t>
      </w:r>
      <w:r w:rsidR="00567CC0" w:rsidRPr="00E95C44">
        <w:t xml:space="preserve"> </w:t>
      </w:r>
      <w:r w:rsidR="009821C2" w:rsidRPr="00E95C44">
        <w:t>T</w:t>
      </w:r>
      <w:r w:rsidRPr="00E95C44">
        <w:t xml:space="preserve">he </w:t>
      </w:r>
      <w:r w:rsidR="007A2016" w:rsidRPr="00E95C44">
        <w:t>AUCs</w:t>
      </w:r>
      <w:r w:rsidRPr="00E95C44">
        <w:t xml:space="preserve"> for the </w:t>
      </w:r>
      <w:r w:rsidR="00DF45ED" w:rsidRPr="00E95C44">
        <w:t xml:space="preserve">HADS-D and </w:t>
      </w:r>
      <w:r w:rsidR="00DF45ED" w:rsidRPr="004C2970">
        <w:t>HADS-T</w:t>
      </w:r>
      <w:r w:rsidRPr="00E95C44">
        <w:t xml:space="preserve"> were similar </w:t>
      </w:r>
      <w:r w:rsidR="00DF45ED" w:rsidRPr="00E95C44">
        <w:t xml:space="preserve">among all studies </w:t>
      </w:r>
      <w:r w:rsidRPr="00E95C44">
        <w:t>(0</w:t>
      </w:r>
      <w:r w:rsidR="001A08EF" w:rsidRPr="00E95C44">
        <w:t>.</w:t>
      </w:r>
      <w:r w:rsidR="00DF45ED" w:rsidRPr="00E95C44">
        <w:t>853</w:t>
      </w:r>
      <w:r w:rsidRPr="00E95C44">
        <w:t xml:space="preserve"> versus 0</w:t>
      </w:r>
      <w:r w:rsidR="001A08EF" w:rsidRPr="00E95C44">
        <w:t>.</w:t>
      </w:r>
      <w:r w:rsidR="00DF45ED" w:rsidRPr="00E95C44">
        <w:t>872</w:t>
      </w:r>
      <w:r w:rsidRPr="00E95C44">
        <w:t>)</w:t>
      </w:r>
      <w:r w:rsidR="004012C9" w:rsidRPr="00E95C44">
        <w:t>.</w:t>
      </w:r>
      <w:r w:rsidRPr="00E95C44">
        <w:t xml:space="preserve"> </w:t>
      </w:r>
      <w:r w:rsidR="004012C9" w:rsidRPr="00E95C44">
        <w:t xml:space="preserve">We also compared the </w:t>
      </w:r>
      <w:r w:rsidR="002D4BF6" w:rsidRPr="00E95C44">
        <w:t xml:space="preserve">ROCs </w:t>
      </w:r>
      <w:r w:rsidR="00883D77" w:rsidRPr="00E95C44">
        <w:t>among studies that used a semi-structured reference standard</w:t>
      </w:r>
      <w:r w:rsidR="002D4BF6" w:rsidRPr="00E95C44">
        <w:t xml:space="preserve"> </w:t>
      </w:r>
      <w:r w:rsidR="00C340F7" w:rsidRPr="00E95C44">
        <w:t xml:space="preserve">and found a similar pattern </w:t>
      </w:r>
      <w:r w:rsidR="002D4BF6" w:rsidRPr="00E95C44">
        <w:t>(</w:t>
      </w:r>
      <w:r w:rsidR="002D4BF6" w:rsidRPr="004C2970">
        <w:t>Supplementary</w:t>
      </w:r>
      <w:r w:rsidR="002D4BF6" w:rsidRPr="00E95C44">
        <w:t xml:space="preserve"> Figure </w:t>
      </w:r>
      <w:r w:rsidR="002866FA" w:rsidRPr="00E95C44">
        <w:t>B</w:t>
      </w:r>
      <w:r w:rsidRPr="00E95C44">
        <w:rPr>
          <w:rFonts w:hint="eastAsia"/>
        </w:rPr>
        <w:t>)</w:t>
      </w:r>
      <w:r w:rsidR="00C30EFA" w:rsidRPr="00E95C44">
        <w:t xml:space="preserve">. </w:t>
      </w:r>
    </w:p>
    <w:p w14:paraId="254427D1" w14:textId="56A40946" w:rsidR="000C51BE" w:rsidRPr="00E95C44" w:rsidRDefault="007A7B54" w:rsidP="00ED3F9A">
      <w:pPr>
        <w:tabs>
          <w:tab w:val="left" w:pos="3828"/>
        </w:tabs>
        <w:spacing w:line="480" w:lineRule="auto"/>
        <w:ind w:firstLine="709"/>
        <w:outlineLvl w:val="0"/>
        <w:rPr>
          <w:bCs/>
        </w:rPr>
      </w:pPr>
      <w:r w:rsidRPr="004C2970">
        <w:rPr>
          <w:bCs/>
        </w:rPr>
        <w:t xml:space="preserve">Based on the </w:t>
      </w:r>
      <w:r w:rsidRPr="00E95C44">
        <w:rPr>
          <w:lang w:val="en-GB"/>
        </w:rPr>
        <w:t xml:space="preserve">pooled sensitivity and specificity across all HADS-D and HADS-T </w:t>
      </w:r>
      <w:proofErr w:type="spellStart"/>
      <w:r w:rsidRPr="00E95C44">
        <w:rPr>
          <w:lang w:val="en-GB"/>
        </w:rPr>
        <w:t>cutoffs</w:t>
      </w:r>
      <w:proofErr w:type="spellEnd"/>
      <w:r w:rsidR="00C340F7" w:rsidRPr="00E95C44">
        <w:rPr>
          <w:lang w:val="en-GB"/>
        </w:rPr>
        <w:t>,</w:t>
      </w:r>
      <w:r w:rsidRPr="00E95C44">
        <w:rPr>
          <w:lang w:val="en-GB"/>
        </w:rPr>
        <w:t xml:space="preserve"> among all studies, </w:t>
      </w:r>
      <w:r w:rsidR="002B5E7B" w:rsidRPr="00E95C44">
        <w:t xml:space="preserve">the </w:t>
      </w:r>
      <w:r w:rsidR="002B5E7B" w:rsidRPr="00E95C44">
        <w:rPr>
          <w:bCs/>
        </w:rPr>
        <w:t>cutoff that minimize</w:t>
      </w:r>
      <w:r w:rsidR="00C340F7" w:rsidRPr="00E95C44">
        <w:rPr>
          <w:bCs/>
        </w:rPr>
        <w:t>d</w:t>
      </w:r>
      <w:r w:rsidR="002B5E7B" w:rsidRPr="00E95C44">
        <w:rPr>
          <w:bCs/>
        </w:rPr>
        <w:t xml:space="preserve"> the values of the distance to the top-left corner of the ROC</w:t>
      </w:r>
      <w:r w:rsidR="002B5E7B" w:rsidRPr="00E95C44">
        <w:rPr>
          <w:rFonts w:eastAsiaTheme="minorEastAsia"/>
          <w:sz w:val="22"/>
          <w:szCs w:val="22"/>
        </w:rPr>
        <w:t xml:space="preserve"> curve</w:t>
      </w:r>
      <w:r w:rsidR="002B5E7B" w:rsidRPr="00E95C44">
        <w:rPr>
          <w:bCs/>
        </w:rPr>
        <w:t>s</w:t>
      </w:r>
      <w:r w:rsidR="002B5E7B" w:rsidRPr="00E95C44">
        <w:rPr>
          <w:bCs/>
          <w:vertAlign w:val="superscript"/>
        </w:rPr>
        <w:t xml:space="preserve"> </w:t>
      </w:r>
      <w:r w:rsidRPr="00E95C44">
        <w:rPr>
          <w:bCs/>
        </w:rPr>
        <w:t>was ≥</w:t>
      </w:r>
      <w:r w:rsidR="00875D00" w:rsidRPr="00E95C44">
        <w:rPr>
          <w:bCs/>
        </w:rPr>
        <w:t xml:space="preserve"> 7</w:t>
      </w:r>
      <w:r w:rsidR="00391DA6" w:rsidRPr="00E95C44">
        <w:rPr>
          <w:bCs/>
        </w:rPr>
        <w:t xml:space="preserve"> </w:t>
      </w:r>
      <w:r w:rsidR="00C340F7" w:rsidRPr="00E95C44">
        <w:rPr>
          <w:bCs/>
        </w:rPr>
        <w:t xml:space="preserve">for the HADS-D </w:t>
      </w:r>
      <w:r w:rsidR="00391DA6" w:rsidRPr="00E95C44">
        <w:t>(sensitivity [95% CI] = 0</w:t>
      </w:r>
      <w:r w:rsidR="001A08EF" w:rsidRPr="00E95C44">
        <w:t>.</w:t>
      </w:r>
      <w:r w:rsidR="004A05EB" w:rsidRPr="00E95C44">
        <w:t>79</w:t>
      </w:r>
      <w:r w:rsidR="00391DA6" w:rsidRPr="00E95C44">
        <w:t xml:space="preserve"> [0</w:t>
      </w:r>
      <w:r w:rsidR="001A08EF" w:rsidRPr="00E95C44">
        <w:t>.</w:t>
      </w:r>
      <w:r w:rsidR="004A05EB" w:rsidRPr="00E95C44">
        <w:t>75</w:t>
      </w:r>
      <w:r w:rsidR="00391DA6" w:rsidRPr="00E95C44">
        <w:t>, 0</w:t>
      </w:r>
      <w:r w:rsidR="001A08EF" w:rsidRPr="00E95C44">
        <w:t>.</w:t>
      </w:r>
      <w:r w:rsidR="004A05EB" w:rsidRPr="00E95C44">
        <w:t>83</w:t>
      </w:r>
      <w:r w:rsidR="00391DA6" w:rsidRPr="00E95C44">
        <w:t>], specificity [95% CI] = 0</w:t>
      </w:r>
      <w:r w:rsidR="001A08EF" w:rsidRPr="00E95C44">
        <w:t>.</w:t>
      </w:r>
      <w:r w:rsidR="004A05EB" w:rsidRPr="00E95C44">
        <w:t>7</w:t>
      </w:r>
      <w:r w:rsidR="00391DA6" w:rsidRPr="00E95C44">
        <w:t>8 [0</w:t>
      </w:r>
      <w:r w:rsidR="001A08EF" w:rsidRPr="00E95C44">
        <w:t>.</w:t>
      </w:r>
      <w:r w:rsidR="004A05EB" w:rsidRPr="00E95C44">
        <w:t>75</w:t>
      </w:r>
      <w:r w:rsidR="00391DA6" w:rsidRPr="00E95C44">
        <w:t>, 0</w:t>
      </w:r>
      <w:r w:rsidR="001A08EF" w:rsidRPr="00E95C44">
        <w:t>.</w:t>
      </w:r>
      <w:r w:rsidR="00391DA6" w:rsidRPr="00E95C44">
        <w:t>8</w:t>
      </w:r>
      <w:r w:rsidR="004A05EB" w:rsidRPr="00E95C44">
        <w:t>0</w:t>
      </w:r>
      <w:r w:rsidR="00391DA6" w:rsidRPr="00E95C44">
        <w:t xml:space="preserve">]) </w:t>
      </w:r>
      <w:r w:rsidR="002B5E7B" w:rsidRPr="00E95C44">
        <w:rPr>
          <w:bCs/>
        </w:rPr>
        <w:t xml:space="preserve">and </w:t>
      </w:r>
      <w:r w:rsidR="00875D00" w:rsidRPr="00E95C44">
        <w:rPr>
          <w:bCs/>
        </w:rPr>
        <w:t xml:space="preserve">≥ </w:t>
      </w:r>
      <w:r w:rsidR="00CA50F8" w:rsidRPr="00E95C44">
        <w:rPr>
          <w:bCs/>
        </w:rPr>
        <w:t>1</w:t>
      </w:r>
      <w:r w:rsidR="007A2016" w:rsidRPr="00E95C44">
        <w:rPr>
          <w:bCs/>
        </w:rPr>
        <w:t>5</w:t>
      </w:r>
      <w:r w:rsidR="004A05EB" w:rsidRPr="00E95C44">
        <w:rPr>
          <w:bCs/>
        </w:rPr>
        <w:t xml:space="preserve"> </w:t>
      </w:r>
      <w:r w:rsidR="00FA196E" w:rsidRPr="00E95C44">
        <w:rPr>
          <w:bCs/>
        </w:rPr>
        <w:t xml:space="preserve">for the HADS-T </w:t>
      </w:r>
      <w:r w:rsidR="004A05EB" w:rsidRPr="00E95C44">
        <w:t>(sensitivity [95% CI] = 0</w:t>
      </w:r>
      <w:r w:rsidR="001A08EF" w:rsidRPr="00E95C44">
        <w:t>.</w:t>
      </w:r>
      <w:r w:rsidR="007A2016" w:rsidRPr="00E95C44">
        <w:t>79</w:t>
      </w:r>
      <w:r w:rsidR="004A05EB" w:rsidRPr="00E95C44">
        <w:t xml:space="preserve"> [0</w:t>
      </w:r>
      <w:r w:rsidR="001A08EF" w:rsidRPr="00E95C44">
        <w:t>.</w:t>
      </w:r>
      <w:r w:rsidR="007A2016" w:rsidRPr="00E95C44">
        <w:t>76</w:t>
      </w:r>
      <w:r w:rsidR="004A05EB" w:rsidRPr="00E95C44">
        <w:t>, 0</w:t>
      </w:r>
      <w:r w:rsidR="001A08EF" w:rsidRPr="00E95C44">
        <w:t>.</w:t>
      </w:r>
      <w:r w:rsidR="004A05EB" w:rsidRPr="00E95C44">
        <w:t>8</w:t>
      </w:r>
      <w:r w:rsidR="007A2016" w:rsidRPr="00E95C44">
        <w:t>2</w:t>
      </w:r>
      <w:r w:rsidR="004A05EB" w:rsidRPr="00E95C44">
        <w:t>], specificity [95% CI] = 0</w:t>
      </w:r>
      <w:r w:rsidR="001A08EF" w:rsidRPr="00E95C44">
        <w:t>.</w:t>
      </w:r>
      <w:r w:rsidR="007A2016" w:rsidRPr="00E95C44">
        <w:t>81</w:t>
      </w:r>
      <w:r w:rsidR="004A05EB" w:rsidRPr="00E95C44">
        <w:t xml:space="preserve"> [0</w:t>
      </w:r>
      <w:r w:rsidR="001A08EF" w:rsidRPr="00E95C44">
        <w:t>.</w:t>
      </w:r>
      <w:r w:rsidR="004A05EB" w:rsidRPr="00E95C44">
        <w:t>7</w:t>
      </w:r>
      <w:r w:rsidR="007A2016" w:rsidRPr="00E95C44">
        <w:t>8</w:t>
      </w:r>
      <w:r w:rsidR="004A05EB" w:rsidRPr="00E95C44">
        <w:t>, 0</w:t>
      </w:r>
      <w:r w:rsidR="001A08EF" w:rsidRPr="00E95C44">
        <w:t>.</w:t>
      </w:r>
      <w:r w:rsidR="007A2016" w:rsidRPr="00E95C44">
        <w:t>83</w:t>
      </w:r>
      <w:r w:rsidR="004A05EB" w:rsidRPr="00E95C44">
        <w:t>])</w:t>
      </w:r>
      <w:r w:rsidR="00316DB9" w:rsidRPr="00E95C44">
        <w:t xml:space="preserve"> (Table </w:t>
      </w:r>
      <w:r w:rsidR="00E36E3D" w:rsidRPr="00E95C44">
        <w:t>2</w:t>
      </w:r>
      <w:r w:rsidR="00316DB9" w:rsidRPr="00E95C44">
        <w:t>)</w:t>
      </w:r>
      <w:r w:rsidR="00875D00" w:rsidRPr="00E95C44">
        <w:rPr>
          <w:bCs/>
        </w:rPr>
        <w:t>.</w:t>
      </w:r>
    </w:p>
    <w:p w14:paraId="10B95E07" w14:textId="52CE895D" w:rsidR="00ED3F9A" w:rsidRPr="00E95C44" w:rsidRDefault="00B266E5" w:rsidP="005069BC">
      <w:pPr>
        <w:tabs>
          <w:tab w:val="left" w:pos="3828"/>
        </w:tabs>
        <w:spacing w:line="480" w:lineRule="auto"/>
        <w:ind w:firstLine="709"/>
        <w:outlineLvl w:val="0"/>
      </w:pPr>
      <w:r w:rsidRPr="00E95C44">
        <w:rPr>
          <w:bCs/>
        </w:rPr>
        <w:t>The comparison of</w:t>
      </w:r>
      <w:r w:rsidR="002B5E7B" w:rsidRPr="00E95C44">
        <w:rPr>
          <w:bCs/>
        </w:rPr>
        <w:t xml:space="preserve"> sensitivity and specificity between the HADS-D and HADS-T for </w:t>
      </w:r>
      <w:bookmarkStart w:id="8" w:name="OLE_LINK5"/>
      <w:bookmarkStart w:id="9" w:name="OLE_LINK6"/>
      <w:r w:rsidR="00FA196E" w:rsidRPr="00E95C44">
        <w:rPr>
          <w:bCs/>
        </w:rPr>
        <w:t>the</w:t>
      </w:r>
      <w:r w:rsidR="002B67B6" w:rsidRPr="00E95C44">
        <w:rPr>
          <w:bCs/>
        </w:rPr>
        <w:t xml:space="preserve"> </w:t>
      </w:r>
      <w:r w:rsidR="002B5E7B" w:rsidRPr="00E95C44">
        <w:rPr>
          <w:bCs/>
        </w:rPr>
        <w:t xml:space="preserve">optimal cutoffs </w:t>
      </w:r>
      <w:bookmarkEnd w:id="8"/>
      <w:bookmarkEnd w:id="9"/>
      <w:r w:rsidR="00745343" w:rsidRPr="00E95C44">
        <w:rPr>
          <w:bCs/>
        </w:rPr>
        <w:t>(</w:t>
      </w:r>
      <w:r w:rsidR="00745343" w:rsidRPr="00E95C44">
        <w:t xml:space="preserve">HADS-D </w:t>
      </w:r>
      <w:r w:rsidR="00745343" w:rsidRPr="00E95C44">
        <w:rPr>
          <w:bCs/>
        </w:rPr>
        <w:t xml:space="preserve">≥ </w:t>
      </w:r>
      <w:r w:rsidR="00745343" w:rsidRPr="00E95C44">
        <w:t xml:space="preserve">7 vs. </w:t>
      </w:r>
      <w:r w:rsidR="00745343" w:rsidRPr="00E95C44">
        <w:rPr>
          <w:bCs/>
        </w:rPr>
        <w:t>HADS-T</w:t>
      </w:r>
      <w:r w:rsidR="00745343" w:rsidRPr="00E95C44">
        <w:t xml:space="preserve"> </w:t>
      </w:r>
      <w:r w:rsidR="00745343" w:rsidRPr="00E95C44">
        <w:rPr>
          <w:bCs/>
        </w:rPr>
        <w:t xml:space="preserve">≥ </w:t>
      </w:r>
      <w:r w:rsidR="007A2016" w:rsidRPr="00E95C44">
        <w:t>15</w:t>
      </w:r>
      <w:r w:rsidR="00745343" w:rsidRPr="00E95C44">
        <w:rPr>
          <w:bCs/>
        </w:rPr>
        <w:t>) and</w:t>
      </w:r>
      <w:r w:rsidR="002B5E7B" w:rsidRPr="00E95C44">
        <w:rPr>
          <w:bCs/>
        </w:rPr>
        <w:t xml:space="preserve"> </w:t>
      </w:r>
      <w:r w:rsidR="002B5E7B" w:rsidRPr="00E95C44">
        <w:t xml:space="preserve">other cutoffs close to the optimal </w:t>
      </w:r>
      <w:r w:rsidR="00100507" w:rsidRPr="00E95C44">
        <w:t>cutoffs (</w:t>
      </w:r>
      <w:r w:rsidR="00100507" w:rsidRPr="00E95C44">
        <w:rPr>
          <w:bCs/>
        </w:rPr>
        <w:t xml:space="preserve">≥ </w:t>
      </w:r>
      <w:r w:rsidR="00100507" w:rsidRPr="00E95C44">
        <w:t>5 vs.</w:t>
      </w:r>
      <w:r w:rsidR="00100507" w:rsidRPr="00E95C44">
        <w:rPr>
          <w:bCs/>
        </w:rPr>
        <w:t xml:space="preserve"> ≥ </w:t>
      </w:r>
      <w:r w:rsidR="007A2016" w:rsidRPr="00E95C44">
        <w:t>11</w:t>
      </w:r>
      <w:r w:rsidR="00100507" w:rsidRPr="00E95C44">
        <w:t xml:space="preserve">; </w:t>
      </w:r>
      <w:r w:rsidR="00100507" w:rsidRPr="00E95C44">
        <w:rPr>
          <w:bCs/>
        </w:rPr>
        <w:t xml:space="preserve">≥ </w:t>
      </w:r>
      <w:r w:rsidR="00100507" w:rsidRPr="00E95C44">
        <w:t xml:space="preserve">6 vs. </w:t>
      </w:r>
      <w:r w:rsidR="00100507" w:rsidRPr="00E95C44">
        <w:rPr>
          <w:bCs/>
        </w:rPr>
        <w:t xml:space="preserve">≥ </w:t>
      </w:r>
      <w:r w:rsidR="007A2016" w:rsidRPr="00E95C44">
        <w:t>13</w:t>
      </w:r>
      <w:r w:rsidR="00100507" w:rsidRPr="00E95C44">
        <w:t xml:space="preserve">; </w:t>
      </w:r>
      <w:r w:rsidR="00100507" w:rsidRPr="00E95C44">
        <w:rPr>
          <w:bCs/>
        </w:rPr>
        <w:t xml:space="preserve">≥ </w:t>
      </w:r>
      <w:r w:rsidR="00100507" w:rsidRPr="00E95C44">
        <w:t xml:space="preserve">8 vs. </w:t>
      </w:r>
      <w:r w:rsidR="00100507" w:rsidRPr="00E95C44">
        <w:rPr>
          <w:bCs/>
        </w:rPr>
        <w:t xml:space="preserve">≥ </w:t>
      </w:r>
      <w:r w:rsidR="007A2016" w:rsidRPr="00E95C44">
        <w:t>17</w:t>
      </w:r>
      <w:r w:rsidR="00100507" w:rsidRPr="00E95C44">
        <w:t xml:space="preserve">; </w:t>
      </w:r>
      <w:r w:rsidR="00100507" w:rsidRPr="00E95C44">
        <w:rPr>
          <w:bCs/>
        </w:rPr>
        <w:t xml:space="preserve">≥ </w:t>
      </w:r>
      <w:r w:rsidR="00100507" w:rsidRPr="00E95C44">
        <w:t xml:space="preserve">9 vs. </w:t>
      </w:r>
      <w:r w:rsidR="00100507" w:rsidRPr="00E95C44">
        <w:rPr>
          <w:bCs/>
        </w:rPr>
        <w:t xml:space="preserve">≥ </w:t>
      </w:r>
      <w:r w:rsidR="007A2016" w:rsidRPr="00E95C44">
        <w:t>19</w:t>
      </w:r>
      <w:r w:rsidR="002B67B6" w:rsidRPr="00E95C44">
        <w:rPr>
          <w:lang w:eastAsia="ja-JP"/>
        </w:rPr>
        <w:t xml:space="preserve">; </w:t>
      </w:r>
      <w:r w:rsidR="00C53C79" w:rsidRPr="00E95C44">
        <w:rPr>
          <w:bCs/>
        </w:rPr>
        <w:t xml:space="preserve">≥ </w:t>
      </w:r>
      <w:r w:rsidR="00C53C79" w:rsidRPr="00E95C44">
        <w:t xml:space="preserve">10 vs. </w:t>
      </w:r>
      <w:r w:rsidR="00C53C79" w:rsidRPr="00E95C44">
        <w:rPr>
          <w:bCs/>
        </w:rPr>
        <w:t xml:space="preserve">≥ </w:t>
      </w:r>
      <w:r w:rsidR="00C53C79" w:rsidRPr="00E95C44">
        <w:t>21</w:t>
      </w:r>
      <w:r w:rsidR="00C53C79" w:rsidRPr="00E95C44">
        <w:rPr>
          <w:lang w:eastAsia="ja-JP"/>
        </w:rPr>
        <w:t xml:space="preserve">; and </w:t>
      </w:r>
      <w:r w:rsidR="00C53C79" w:rsidRPr="00E95C44">
        <w:rPr>
          <w:bCs/>
        </w:rPr>
        <w:t xml:space="preserve">≥ </w:t>
      </w:r>
      <w:r w:rsidR="00C53C79" w:rsidRPr="00E95C44">
        <w:t xml:space="preserve">11 vs. </w:t>
      </w:r>
      <w:r w:rsidR="00C53C79" w:rsidRPr="00E95C44">
        <w:rPr>
          <w:bCs/>
        </w:rPr>
        <w:t xml:space="preserve">≥ </w:t>
      </w:r>
      <w:r w:rsidR="00C53C79" w:rsidRPr="00E95C44">
        <w:t>23</w:t>
      </w:r>
      <w:r w:rsidR="00E36E3D" w:rsidRPr="00E95C44">
        <w:rPr>
          <w:lang w:eastAsia="ja-JP"/>
        </w:rPr>
        <w:t xml:space="preserve"> </w:t>
      </w:r>
      <w:r w:rsidRPr="00E95C44">
        <w:t xml:space="preserve">are presented in Table 2. </w:t>
      </w:r>
      <w:r w:rsidR="00FF5168" w:rsidRPr="00E95C44">
        <w:t xml:space="preserve">Overall, for the pairs of </w:t>
      </w:r>
      <w:r w:rsidR="00FF5168" w:rsidRPr="00E95C44">
        <w:rPr>
          <w:bCs/>
        </w:rPr>
        <w:t xml:space="preserve">optimal cutoffs or </w:t>
      </w:r>
      <w:r w:rsidR="00FF5168" w:rsidRPr="00E95C44">
        <w:t xml:space="preserve">other cutoffs close to the optimal, </w:t>
      </w:r>
      <w:r w:rsidR="00FF5168" w:rsidRPr="00E95C44">
        <w:rPr>
          <w:bCs/>
        </w:rPr>
        <w:t>the differences in sensitivity and specificity between HADS-D and HADS-T using the bootstrapping approach across</w:t>
      </w:r>
      <w:r w:rsidR="00FF5168" w:rsidRPr="00E95C44">
        <w:t xml:space="preserve"> all 98 primary studies </w:t>
      </w:r>
      <w:r w:rsidR="0073471D" w:rsidRPr="00E95C44">
        <w:t>were small</w:t>
      </w:r>
      <w:r w:rsidR="00FF5168" w:rsidRPr="00E95C44">
        <w:t>.</w:t>
      </w:r>
      <w:r w:rsidR="004B1BAE">
        <w:t xml:space="preserve"> </w:t>
      </w:r>
      <w:r w:rsidR="005069BC">
        <w:t xml:space="preserve">Precision of estimates was high, and the width of 95% CIs ranged from </w:t>
      </w:r>
      <w:r w:rsidR="005069BC">
        <w:rPr>
          <w:shd w:val="clear" w:color="auto" w:fill="FFFFFF"/>
        </w:rPr>
        <w:t>5% to 9% for sensitivity and 2% to 4% for specificity across all cutoffs examined.</w:t>
      </w:r>
      <w:r w:rsidR="005069BC">
        <w:t xml:space="preserve"> </w:t>
      </w:r>
      <w:r w:rsidR="00FF5168" w:rsidRPr="00E95C44">
        <w:t>For sensitivity, the differences of HADS-</w:t>
      </w:r>
      <w:r w:rsidR="008E4E97" w:rsidRPr="00E95C44">
        <w:t>T</w:t>
      </w:r>
      <w:r w:rsidR="00FF5168" w:rsidRPr="00E95C44">
        <w:t xml:space="preserve"> − HADS-</w:t>
      </w:r>
      <w:r w:rsidR="008E4E97" w:rsidRPr="00E95C44">
        <w:t>D</w:t>
      </w:r>
      <w:r w:rsidR="00FF5168" w:rsidRPr="00E95C44">
        <w:t xml:space="preserve"> for </w:t>
      </w:r>
      <w:r w:rsidR="00BC6973" w:rsidRPr="00E95C44">
        <w:t>all</w:t>
      </w:r>
      <w:r w:rsidR="00B5137D" w:rsidRPr="00E95C44">
        <w:t xml:space="preserve"> </w:t>
      </w:r>
      <w:r w:rsidR="00FF5168" w:rsidRPr="00E95C44">
        <w:t>pairs of cutoffs were not statistically significant</w:t>
      </w:r>
      <w:r w:rsidR="00B5137D" w:rsidRPr="00E95C44">
        <w:t xml:space="preserve"> (the differences were between -0.0</w:t>
      </w:r>
      <w:r w:rsidR="00650219" w:rsidRPr="00E95C44">
        <w:t>5</w:t>
      </w:r>
      <w:r w:rsidR="00B5137D" w:rsidRPr="00E95C44">
        <w:t xml:space="preserve"> and 0.01, CIs were</w:t>
      </w:r>
      <w:r w:rsidR="00650219" w:rsidRPr="00E95C44">
        <w:t xml:space="preserve"> </w:t>
      </w:r>
      <w:r w:rsidR="00B5137D" w:rsidRPr="00E95C44">
        <w:t>within</w:t>
      </w:r>
      <w:r w:rsidR="00BC6973" w:rsidRPr="00E95C44">
        <w:t xml:space="preserve"> or </w:t>
      </w:r>
      <w:r w:rsidR="00BC6973" w:rsidRPr="00E95C44">
        <w:rPr>
          <w:rFonts w:hint="eastAsia"/>
        </w:rPr>
        <w:t>o</w:t>
      </w:r>
      <w:r w:rsidR="00BC6973" w:rsidRPr="00E95C44">
        <w:t>verlapped with</w:t>
      </w:r>
      <w:r w:rsidR="009807CA" w:rsidRPr="00E95C44">
        <w:t xml:space="preserve"> the range of</w:t>
      </w:r>
      <w:r w:rsidR="00B5137D" w:rsidRPr="00E95C44">
        <w:t xml:space="preserve"> -0.05 and 0.05)</w:t>
      </w:r>
      <w:r w:rsidR="00FF5168" w:rsidRPr="00E95C44">
        <w:t xml:space="preserve">. Therefore, at </w:t>
      </w:r>
      <w:r w:rsidR="00537E93" w:rsidRPr="00E95C44">
        <w:t>five</w:t>
      </w:r>
      <w:r w:rsidR="00FF5168" w:rsidRPr="00E95C44">
        <w:t xml:space="preserve"> pairs of </w:t>
      </w:r>
      <w:r w:rsidR="00FF5168" w:rsidRPr="00E95C44">
        <w:rPr>
          <w:bCs/>
        </w:rPr>
        <w:t xml:space="preserve">optimal cutoffs or </w:t>
      </w:r>
      <w:r w:rsidR="00FF5168" w:rsidRPr="00E95C44">
        <w:t>other cutoffs close to the optimal, the sensitivity of the HADS-T was equivalent to that of the HADS-D</w:t>
      </w:r>
      <w:r w:rsidR="00857869">
        <w:t>;</w:t>
      </w:r>
      <w:r w:rsidR="009E14D8" w:rsidRPr="00E95C44">
        <w:t xml:space="preserve"> </w:t>
      </w:r>
      <w:r w:rsidR="00537E93" w:rsidRPr="00E95C44">
        <w:t>the equivalency was indeterminant on the other two pairs</w:t>
      </w:r>
      <w:r w:rsidR="00BC6973" w:rsidRPr="00E95C44">
        <w:t>,</w:t>
      </w:r>
      <w:r w:rsidR="00FF5168" w:rsidRPr="00E95C44">
        <w:t xml:space="preserve"> based on the pre-specified </w:t>
      </w:r>
      <w:r w:rsidR="00B122C5" w:rsidRPr="00E95C44">
        <w:t xml:space="preserve">equivalence </w:t>
      </w:r>
      <w:r w:rsidR="00C12B6B" w:rsidRPr="00E95C44">
        <w:t>margin</w:t>
      </w:r>
      <w:r w:rsidR="00FF5168" w:rsidRPr="00E95C44">
        <w:rPr>
          <w:rFonts w:ascii="Times" w:hAnsi="Times"/>
        </w:rPr>
        <w:t xml:space="preserve"> of </w:t>
      </w:r>
      <w:r w:rsidR="00FF5168" w:rsidRPr="004C2970">
        <w:sym w:font="Symbol" w:char="F064"/>
      </w:r>
      <w:r w:rsidR="00FF5168" w:rsidRPr="004C2970">
        <w:t xml:space="preserve"> = 0.</w:t>
      </w:r>
      <w:r w:rsidR="00FF5168" w:rsidRPr="00E95C44">
        <w:t>05. For specificity, estimates of HADS-T were equivalent to HADS-D for all seven pairs of cutoffs (the differences of HADS-</w:t>
      </w:r>
      <w:r w:rsidR="0053628D" w:rsidRPr="00E95C44">
        <w:t>T</w:t>
      </w:r>
      <w:r w:rsidR="00FF5168" w:rsidRPr="00E95C44">
        <w:t xml:space="preserve"> − HADS-</w:t>
      </w:r>
      <w:r w:rsidR="0053628D" w:rsidRPr="00E95C44">
        <w:t xml:space="preserve">D </w:t>
      </w:r>
      <w:r w:rsidR="00FF5168" w:rsidRPr="00E95C44">
        <w:t>were between 0</w:t>
      </w:r>
      <w:r w:rsidR="001A08EF" w:rsidRPr="00E95C44">
        <w:t>.</w:t>
      </w:r>
      <w:r w:rsidR="00FF5168" w:rsidRPr="00E95C44">
        <w:t xml:space="preserve">02 and </w:t>
      </w:r>
      <w:r w:rsidR="00FF5168" w:rsidRPr="00E95C44">
        <w:lastRenderedPageBreak/>
        <w:t>0.03</w:t>
      </w:r>
      <w:r w:rsidR="00857869">
        <w:t>;</w:t>
      </w:r>
      <w:r w:rsidR="00FF5168" w:rsidRPr="00E95C44">
        <w:t xml:space="preserve"> CIs were all within -0</w:t>
      </w:r>
      <w:r w:rsidR="001A08EF" w:rsidRPr="00E95C44">
        <w:t>.</w:t>
      </w:r>
      <w:r w:rsidR="00FF5168" w:rsidRPr="00E95C44">
        <w:t>05 and 0</w:t>
      </w:r>
      <w:r w:rsidR="001A08EF" w:rsidRPr="00E95C44">
        <w:t>.</w:t>
      </w:r>
      <w:r w:rsidR="00FF5168" w:rsidRPr="00E95C44">
        <w:t xml:space="preserve">05). </w:t>
      </w:r>
      <w:r w:rsidR="00982D6E" w:rsidRPr="00E95C44">
        <w:t>Relevant results</w:t>
      </w:r>
      <w:r w:rsidR="00982D6E" w:rsidRPr="00E95C44">
        <w:rPr>
          <w:lang w:val="en-GB"/>
        </w:rPr>
        <w:t xml:space="preserve"> </w:t>
      </w:r>
      <w:r w:rsidR="00982D6E" w:rsidRPr="00E95C44">
        <w:t xml:space="preserve">among studies </w:t>
      </w:r>
      <w:r w:rsidR="00FA196E" w:rsidRPr="00E95C44">
        <w:t xml:space="preserve">that </w:t>
      </w:r>
      <w:r w:rsidR="00982D6E" w:rsidRPr="00E95C44">
        <w:t xml:space="preserve">used </w:t>
      </w:r>
      <w:r w:rsidR="00D865C6" w:rsidRPr="00E95C44">
        <w:t xml:space="preserve">a </w:t>
      </w:r>
      <w:r w:rsidR="00982D6E" w:rsidRPr="00E95C44">
        <w:t>semi-structured reference standard</w:t>
      </w:r>
      <w:r w:rsidR="00982D6E" w:rsidRPr="00E95C44">
        <w:rPr>
          <w:lang w:val="en-GB"/>
        </w:rPr>
        <w:t xml:space="preserve"> were consistent with overall estimates (</w:t>
      </w:r>
      <w:r w:rsidR="00982D6E" w:rsidRPr="00E95C44">
        <w:t xml:space="preserve">Supplementary Table </w:t>
      </w:r>
      <w:r w:rsidR="00A80A09" w:rsidRPr="00E95C44">
        <w:t>D</w:t>
      </w:r>
      <w:r w:rsidR="00151A1E" w:rsidRPr="00E95C44">
        <w:t>1</w:t>
      </w:r>
      <w:r w:rsidR="00982D6E" w:rsidRPr="00E95C44">
        <w:t>)</w:t>
      </w:r>
      <w:r w:rsidR="009B4DDA" w:rsidRPr="00E95C44">
        <w:rPr>
          <w:sz w:val="23"/>
          <w:szCs w:val="23"/>
        </w:rPr>
        <w:t>.</w:t>
      </w:r>
    </w:p>
    <w:p w14:paraId="6087B6E1" w14:textId="07529787" w:rsidR="00DF22A7" w:rsidRPr="00E95C44" w:rsidRDefault="00897901" w:rsidP="00A97AC1">
      <w:pPr>
        <w:tabs>
          <w:tab w:val="left" w:pos="3828"/>
        </w:tabs>
        <w:spacing w:line="480" w:lineRule="auto"/>
        <w:ind w:firstLine="567"/>
        <w:outlineLvl w:val="0"/>
      </w:pPr>
      <w:r w:rsidRPr="00E95C44">
        <w:t>The</w:t>
      </w:r>
      <w:r w:rsidR="00DF22A7" w:rsidRPr="00E95C44">
        <w:t xml:space="preserve"> comparison </w:t>
      </w:r>
      <w:r w:rsidR="00FA196E" w:rsidRPr="00E95C44">
        <w:t xml:space="preserve">of </w:t>
      </w:r>
      <w:r w:rsidRPr="00E95C44">
        <w:t xml:space="preserve">results </w:t>
      </w:r>
      <w:r w:rsidR="00DF22A7" w:rsidRPr="00E95C44">
        <w:rPr>
          <w:bCs/>
        </w:rPr>
        <w:t>via individual-level analysis</w:t>
      </w:r>
      <w:r w:rsidRPr="00E95C44">
        <w:rPr>
          <w:bCs/>
        </w:rPr>
        <w:t xml:space="preserve"> are presented in Table 3</w:t>
      </w:r>
      <w:r w:rsidR="00DF22A7" w:rsidRPr="00E95C44">
        <w:rPr>
          <w:bCs/>
        </w:rPr>
        <w:t xml:space="preserve">. </w:t>
      </w:r>
      <w:bookmarkStart w:id="10" w:name="OLE_LINK13"/>
      <w:r w:rsidR="00DF22A7" w:rsidRPr="00E95C44">
        <w:rPr>
          <w:bCs/>
        </w:rPr>
        <w:t xml:space="preserve">For each pair of matched HADS-D and HADS-T cutoffs, </w:t>
      </w:r>
      <w:bookmarkEnd w:id="10"/>
      <w:r w:rsidR="00DF22A7" w:rsidRPr="00E95C44">
        <w:rPr>
          <w:bCs/>
        </w:rPr>
        <w:t>the difference</w:t>
      </w:r>
      <w:r w:rsidR="006F76E0" w:rsidRPr="00E95C44">
        <w:rPr>
          <w:bCs/>
        </w:rPr>
        <w:t>s</w:t>
      </w:r>
      <w:r w:rsidR="00DF22A7" w:rsidRPr="00E95C44">
        <w:rPr>
          <w:bCs/>
        </w:rPr>
        <w:t xml:space="preserve"> in sensitivity and specificity between the two tests </w:t>
      </w:r>
      <w:r w:rsidR="007A6D0D" w:rsidRPr="00E95C44">
        <w:rPr>
          <w:bCs/>
        </w:rPr>
        <w:t xml:space="preserve">were </w:t>
      </w:r>
      <w:proofErr w:type="gramStart"/>
      <w:r w:rsidR="007A6D0D" w:rsidRPr="00E95C44">
        <w:rPr>
          <w:bCs/>
        </w:rPr>
        <w:t>similar to</w:t>
      </w:r>
      <w:proofErr w:type="gramEnd"/>
      <w:r w:rsidR="007A6D0D" w:rsidRPr="00E95C44">
        <w:rPr>
          <w:bCs/>
        </w:rPr>
        <w:t xml:space="preserve"> </w:t>
      </w:r>
      <w:r w:rsidR="00FA196E" w:rsidRPr="00E95C44">
        <w:rPr>
          <w:bCs/>
        </w:rPr>
        <w:t xml:space="preserve">those from the </w:t>
      </w:r>
      <w:r w:rsidR="00005025" w:rsidRPr="00E95C44">
        <w:rPr>
          <w:lang w:val="en-GB"/>
        </w:rPr>
        <w:t>bivariate random-effects models</w:t>
      </w:r>
      <w:r w:rsidR="00654850" w:rsidRPr="00E95C44">
        <w:rPr>
          <w:lang w:val="en-GB"/>
        </w:rPr>
        <w:t>. This</w:t>
      </w:r>
      <w:r w:rsidR="00973D10" w:rsidRPr="00E95C44">
        <w:t xml:space="preserve"> was also true</w:t>
      </w:r>
      <w:r w:rsidR="00151A1E" w:rsidRPr="00E95C44">
        <w:rPr>
          <w:lang w:val="en-GB"/>
        </w:rPr>
        <w:t xml:space="preserve"> </w:t>
      </w:r>
      <w:r w:rsidR="00151A1E" w:rsidRPr="00E95C44">
        <w:t>among studies</w:t>
      </w:r>
      <w:r w:rsidR="004D545B" w:rsidRPr="00E95C44">
        <w:t xml:space="preserve"> that</w:t>
      </w:r>
      <w:r w:rsidR="00151A1E" w:rsidRPr="00E95C44">
        <w:t xml:space="preserve"> used </w:t>
      </w:r>
      <w:r w:rsidR="00D865C6" w:rsidRPr="00E95C44">
        <w:t xml:space="preserve">a </w:t>
      </w:r>
      <w:r w:rsidR="00151A1E" w:rsidRPr="00E95C44">
        <w:t>semi-structured reference standard</w:t>
      </w:r>
      <w:r w:rsidR="00151A1E" w:rsidRPr="00E95C44">
        <w:rPr>
          <w:lang w:val="en-GB"/>
        </w:rPr>
        <w:t xml:space="preserve"> (</w:t>
      </w:r>
      <w:r w:rsidR="00151A1E" w:rsidRPr="00E95C44">
        <w:t xml:space="preserve">Supplementary Table </w:t>
      </w:r>
      <w:r w:rsidR="00A80A09" w:rsidRPr="00E95C44">
        <w:t>D</w:t>
      </w:r>
      <w:r w:rsidR="00973D10" w:rsidRPr="00E95C44">
        <w:t>2</w:t>
      </w:r>
      <w:r w:rsidR="00151A1E" w:rsidRPr="00E95C44">
        <w:t>)</w:t>
      </w:r>
      <w:r w:rsidR="00151A1E" w:rsidRPr="00E95C44">
        <w:rPr>
          <w:sz w:val="23"/>
          <w:szCs w:val="23"/>
        </w:rPr>
        <w:t>.</w:t>
      </w:r>
    </w:p>
    <w:p w14:paraId="4EE04F02" w14:textId="67CA4762" w:rsidR="001003DA" w:rsidRDefault="001B29B8" w:rsidP="001003DA">
      <w:pPr>
        <w:tabs>
          <w:tab w:val="left" w:pos="3828"/>
        </w:tabs>
        <w:spacing w:line="480" w:lineRule="auto"/>
        <w:ind w:firstLine="567"/>
        <w:outlineLvl w:val="0"/>
        <w:rPr>
          <w:sz w:val="23"/>
          <w:szCs w:val="23"/>
        </w:rPr>
      </w:pPr>
      <w:r w:rsidRPr="00E95C44">
        <w:t>Among participants in inpatient care setting</w:t>
      </w:r>
      <w:r w:rsidR="00C67BD2" w:rsidRPr="00E95C44">
        <w:t>s (Table 4a; 8,827 participants from 38 studies)</w:t>
      </w:r>
      <w:r w:rsidR="007A2016" w:rsidRPr="00E95C44">
        <w:rPr>
          <w:sz w:val="23"/>
          <w:szCs w:val="23"/>
        </w:rPr>
        <w:t>,</w:t>
      </w:r>
      <w:r w:rsidR="00D970BD" w:rsidRPr="00E95C44">
        <w:rPr>
          <w:sz w:val="23"/>
          <w:szCs w:val="23"/>
        </w:rPr>
        <w:t xml:space="preserve"> </w:t>
      </w:r>
      <w:r w:rsidR="00360CDD" w:rsidRPr="00E95C44">
        <w:rPr>
          <w:rFonts w:hint="eastAsia"/>
          <w:sz w:val="23"/>
          <w:szCs w:val="23"/>
        </w:rPr>
        <w:t>the</w:t>
      </w:r>
      <w:r w:rsidR="00360CDD" w:rsidRPr="00E95C44">
        <w:rPr>
          <w:sz w:val="23"/>
          <w:szCs w:val="23"/>
        </w:rPr>
        <w:t xml:space="preserve"> </w:t>
      </w:r>
      <w:r w:rsidR="00D25F90" w:rsidRPr="00E95C44">
        <w:rPr>
          <w:sz w:val="23"/>
          <w:szCs w:val="23"/>
        </w:rPr>
        <w:t>comparison</w:t>
      </w:r>
      <w:r w:rsidR="00360CDD" w:rsidRPr="00E95C44">
        <w:rPr>
          <w:sz w:val="23"/>
          <w:szCs w:val="23"/>
        </w:rPr>
        <w:t xml:space="preserve"> results</w:t>
      </w:r>
      <w:r w:rsidR="00D25F90" w:rsidRPr="00E95C44">
        <w:rPr>
          <w:sz w:val="23"/>
          <w:szCs w:val="23"/>
        </w:rPr>
        <w:t xml:space="preserve"> </w:t>
      </w:r>
      <w:r w:rsidR="00D25F90" w:rsidRPr="00E95C44">
        <w:rPr>
          <w:lang w:val="en-GB"/>
        </w:rPr>
        <w:t xml:space="preserve">of HADS-T </w:t>
      </w:r>
      <w:r w:rsidR="00D25F90" w:rsidRPr="00E95C44">
        <w:t>−</w:t>
      </w:r>
      <w:r w:rsidR="00D25F90" w:rsidRPr="00E95C44">
        <w:rPr>
          <w:lang w:val="en-GB"/>
        </w:rPr>
        <w:t xml:space="preserve"> HADS-D</w:t>
      </w:r>
      <w:r w:rsidR="00D25F90" w:rsidRPr="00E95C44">
        <w:rPr>
          <w:sz w:val="23"/>
          <w:szCs w:val="23"/>
        </w:rPr>
        <w:t xml:space="preserve"> in sensitivity were similar to the overall estimates; t</w:t>
      </w:r>
      <w:r w:rsidR="003B41B6" w:rsidRPr="00E95C44">
        <w:t xml:space="preserve">he </w:t>
      </w:r>
      <w:r w:rsidR="007A2016" w:rsidRPr="00E95C44">
        <w:t>differences in specificity</w:t>
      </w:r>
      <w:r w:rsidR="003B41B6" w:rsidRPr="00E95C44">
        <w:t xml:space="preserve"> </w:t>
      </w:r>
      <w:r w:rsidR="00F8674F" w:rsidRPr="00E95C44">
        <w:t>w</w:t>
      </w:r>
      <w:r w:rsidR="007A2016" w:rsidRPr="00E95C44">
        <w:t>ere</w:t>
      </w:r>
      <w:r w:rsidR="00F8674F" w:rsidRPr="00E95C44">
        <w:t xml:space="preserve"> slightly </w:t>
      </w:r>
      <w:r w:rsidR="007A2016" w:rsidRPr="00E95C44">
        <w:t xml:space="preserve">larger than </w:t>
      </w:r>
      <w:r w:rsidR="003B41B6" w:rsidRPr="00E95C44">
        <w:t>overall estimates</w:t>
      </w:r>
      <w:r w:rsidR="00F8674F" w:rsidRPr="00E95C44">
        <w:t xml:space="preserve">, </w:t>
      </w:r>
      <w:r w:rsidR="007A2016" w:rsidRPr="00E95C44">
        <w:t xml:space="preserve">however, the </w:t>
      </w:r>
      <w:r w:rsidR="00C67BD2" w:rsidRPr="00E95C44">
        <w:t xml:space="preserve">95% </w:t>
      </w:r>
      <w:r w:rsidR="007A2016" w:rsidRPr="00E95C44">
        <w:t>CIs generally overlapped with -0</w:t>
      </w:r>
      <w:r w:rsidR="001A08EF" w:rsidRPr="00E95C44">
        <w:t>.</w:t>
      </w:r>
      <w:r w:rsidR="007A2016" w:rsidRPr="00E95C44">
        <w:t>05 and 0</w:t>
      </w:r>
      <w:r w:rsidR="001A08EF" w:rsidRPr="00E95C44">
        <w:t>.</w:t>
      </w:r>
      <w:r w:rsidR="007A2016" w:rsidRPr="00E95C44">
        <w:t>05</w:t>
      </w:r>
      <w:r w:rsidR="00C67BD2" w:rsidRPr="00E95C44">
        <w:t xml:space="preserve"> and were classified as indeterminate</w:t>
      </w:r>
      <w:r w:rsidR="00B122C5" w:rsidRPr="00E95C44">
        <w:t xml:space="preserve"> to equivalency</w:t>
      </w:r>
      <w:r w:rsidR="00C67BD2" w:rsidRPr="00E95C44">
        <w:t>,</w:t>
      </w:r>
      <w:r w:rsidR="007A2016" w:rsidRPr="00E95C44">
        <w:t xml:space="preserve"> </w:t>
      </w:r>
      <w:r w:rsidR="00C67BD2" w:rsidRPr="00E95C44">
        <w:t>with one exception (</w:t>
      </w:r>
      <w:r w:rsidR="007A2016" w:rsidRPr="00E95C44">
        <w:t xml:space="preserve">HADS-D </w:t>
      </w:r>
      <w:r w:rsidR="007A2016" w:rsidRPr="00E95C44">
        <w:rPr>
          <w:bCs/>
        </w:rPr>
        <w:t xml:space="preserve">≥ </w:t>
      </w:r>
      <w:r w:rsidR="007A2016" w:rsidRPr="00E95C44">
        <w:t xml:space="preserve">6 vs. </w:t>
      </w:r>
      <w:r w:rsidR="007A2016" w:rsidRPr="00E95C44">
        <w:rPr>
          <w:bCs/>
        </w:rPr>
        <w:t>HADS-T</w:t>
      </w:r>
      <w:r w:rsidR="007A2016" w:rsidRPr="00E95C44">
        <w:t xml:space="preserve"> </w:t>
      </w:r>
      <w:r w:rsidR="007A2016" w:rsidRPr="00E95C44">
        <w:rPr>
          <w:bCs/>
        </w:rPr>
        <w:t xml:space="preserve">≥ </w:t>
      </w:r>
      <w:r w:rsidR="007A2016" w:rsidRPr="00E95C44">
        <w:t>13</w:t>
      </w:r>
      <w:r w:rsidR="00C67BD2" w:rsidRPr="00E95C44">
        <w:t xml:space="preserve">) for which HADS-T </w:t>
      </w:r>
      <w:r w:rsidR="001D28E8" w:rsidRPr="00E95C44">
        <w:t xml:space="preserve">specificity </w:t>
      </w:r>
      <w:r w:rsidR="00C67BD2" w:rsidRPr="00E95C44">
        <w:t>was greater than for the HADS-D</w:t>
      </w:r>
      <w:r w:rsidR="001F562E" w:rsidRPr="00E95C44">
        <w:t>.</w:t>
      </w:r>
      <w:r w:rsidR="003B41B6" w:rsidRPr="00E95C44">
        <w:t xml:space="preserve"> </w:t>
      </w:r>
      <w:r w:rsidR="00E13232" w:rsidRPr="00E95C44">
        <w:t xml:space="preserve">The </w:t>
      </w:r>
      <w:r w:rsidR="003E1DFC" w:rsidRPr="00E95C44">
        <w:t>comparison resul</w:t>
      </w:r>
      <w:r w:rsidR="00E13232" w:rsidRPr="00E95C44">
        <w:t>ts among</w:t>
      </w:r>
      <w:r w:rsidR="00E13232" w:rsidRPr="00E95C44">
        <w:rPr>
          <w:lang w:val="en-GB"/>
        </w:rPr>
        <w:t xml:space="preserve"> participants </w:t>
      </w:r>
      <w:r w:rsidR="00E13232" w:rsidRPr="00E95C44">
        <w:t>in outpatient care setting</w:t>
      </w:r>
      <w:r w:rsidR="006245DC" w:rsidRPr="00E95C44">
        <w:t>s</w:t>
      </w:r>
      <w:r w:rsidR="00E13232" w:rsidRPr="00E95C44">
        <w:t xml:space="preserve"> </w:t>
      </w:r>
      <w:r w:rsidR="00C67BD2" w:rsidRPr="00E95C44">
        <w:t xml:space="preserve">(Table 4b; 9,547 participants from 54 studies) </w:t>
      </w:r>
      <w:r w:rsidR="00290306" w:rsidRPr="00E95C44">
        <w:t xml:space="preserve">and participants from studies done in cancer care settings (Supplementary Table E; 5608 participants from 23 studies) </w:t>
      </w:r>
      <w:r w:rsidR="00E13232" w:rsidRPr="00E95C44">
        <w:t>were</w:t>
      </w:r>
      <w:r w:rsidR="003E1DFC" w:rsidRPr="00E95C44">
        <w:t xml:space="preserve"> </w:t>
      </w:r>
      <w:proofErr w:type="gramStart"/>
      <w:r w:rsidR="00E13232" w:rsidRPr="00E95C44">
        <w:t>similar to</w:t>
      </w:r>
      <w:proofErr w:type="gramEnd"/>
      <w:r w:rsidR="00E13232" w:rsidRPr="00E95C44">
        <w:t xml:space="preserve"> overall </w:t>
      </w:r>
      <w:r w:rsidR="003E1DFC" w:rsidRPr="00E95C44">
        <w:t xml:space="preserve">estimates. </w:t>
      </w:r>
      <w:r w:rsidR="00973D10" w:rsidRPr="00E95C44">
        <w:t>Within the semi-structured reference standard</w:t>
      </w:r>
      <w:r w:rsidR="00973D10" w:rsidRPr="00E95C44">
        <w:rPr>
          <w:lang w:val="en-GB"/>
        </w:rPr>
        <w:t xml:space="preserve"> category, </w:t>
      </w:r>
      <w:r w:rsidR="00F55ED6" w:rsidRPr="00E95C44">
        <w:rPr>
          <w:lang w:val="en-GB"/>
        </w:rPr>
        <w:t xml:space="preserve">similar patterns were found </w:t>
      </w:r>
      <w:r w:rsidR="00973D10" w:rsidRPr="00E95C44">
        <w:rPr>
          <w:lang w:val="en-GB"/>
        </w:rPr>
        <w:t>(</w:t>
      </w:r>
      <w:r w:rsidR="00973D10" w:rsidRPr="00E95C44">
        <w:t>Supplementary Table</w:t>
      </w:r>
      <w:r w:rsidR="00C67BD2" w:rsidRPr="00E95C44">
        <w:t>s</w:t>
      </w:r>
      <w:r w:rsidR="00973D10" w:rsidRPr="00E95C44">
        <w:t xml:space="preserve"> </w:t>
      </w:r>
      <w:r w:rsidR="00A80A09" w:rsidRPr="00E95C44">
        <w:t>D</w:t>
      </w:r>
      <w:r w:rsidR="00654850" w:rsidRPr="00E95C44">
        <w:t>3</w:t>
      </w:r>
      <w:r w:rsidR="00DF116B" w:rsidRPr="00E95C44">
        <w:t xml:space="preserve"> and</w:t>
      </w:r>
      <w:r w:rsidR="00654850" w:rsidRPr="00E95C44">
        <w:t xml:space="preserve"> </w:t>
      </w:r>
      <w:r w:rsidR="00A80A09" w:rsidRPr="00E95C44">
        <w:t>D</w:t>
      </w:r>
      <w:r w:rsidR="00654850" w:rsidRPr="00E95C44">
        <w:t>4</w:t>
      </w:r>
      <w:r w:rsidR="00973D10" w:rsidRPr="00E95C44">
        <w:t>)</w:t>
      </w:r>
      <w:r w:rsidR="00973D10" w:rsidRPr="00E95C44">
        <w:rPr>
          <w:sz w:val="23"/>
          <w:szCs w:val="23"/>
        </w:rPr>
        <w:t>.</w:t>
      </w:r>
      <w:r w:rsidR="00A50DC8" w:rsidRPr="00E95C44">
        <w:rPr>
          <w:sz w:val="23"/>
          <w:szCs w:val="23"/>
        </w:rPr>
        <w:t xml:space="preserve"> </w:t>
      </w:r>
    </w:p>
    <w:p w14:paraId="6624E371" w14:textId="16BD76B3" w:rsidR="001C045C" w:rsidRDefault="001C045C" w:rsidP="001C045C">
      <w:pPr>
        <w:tabs>
          <w:tab w:val="left" w:pos="3828"/>
        </w:tabs>
        <w:spacing w:line="480" w:lineRule="auto"/>
        <w:ind w:firstLine="567"/>
        <w:outlineLvl w:val="0"/>
      </w:pPr>
      <w:r>
        <w:t xml:space="preserve">The meta-regression results indicated no significant differences in sensitivity and specificity were found for any individual participant characteristics or risk of bias ratings (Supplementary Table F1-F3). After adding the country/language variables to the model, the sensitivity and specificity of HADS-D was invariant based on all variables across reference standards except that specificity estimates of the HADS-D were associated with Germany and Spain among studies that used a semi-structured reference standard; specifically, the HADS-D </w:t>
      </w:r>
      <w:r>
        <w:lastRenderedPageBreak/>
        <w:t xml:space="preserve">had lower specificity among participants from Germany and Spain compared to studies done with participants from English speaking countries (Supplementary Table G1-G2). </w:t>
      </w:r>
    </w:p>
    <w:p w14:paraId="48F88E93" w14:textId="356EC308" w:rsidR="001C045C" w:rsidRPr="00E95C44" w:rsidRDefault="001C045C" w:rsidP="001C045C">
      <w:pPr>
        <w:tabs>
          <w:tab w:val="left" w:pos="3828"/>
        </w:tabs>
        <w:spacing w:line="480" w:lineRule="auto"/>
        <w:ind w:firstLine="567"/>
        <w:outlineLvl w:val="0"/>
      </w:pPr>
      <w:r>
        <w:t>Therefore, we conducted subgroup analysis of our comparisons of HADS-D and HADS-T accuracy for participants from Germany or Spain. For each pair of matched HADS-D and HADS-T cutoffs among participants from Germany (Supplementary Table H1), the comparison results of HADS-T − HADS-D in sensitivity and specificity were similar to the overall estimates; among participants from Spain (Supplementary Table H2), differences in specificity were slightly larger than overall estimates, however, the 95% CIs all overlapped with -0.05 and 0.05 and were classified as indeterminate to equivalent, and differences in sensitivity were similar to the overall estimates.</w:t>
      </w:r>
    </w:p>
    <w:p w14:paraId="3258EA84" w14:textId="3E36FF9B" w:rsidR="00ED3F9A" w:rsidRPr="00E95C44" w:rsidRDefault="00ED3F9A" w:rsidP="00ED3F9A">
      <w:pPr>
        <w:spacing w:line="480" w:lineRule="auto"/>
        <w:ind w:firstLine="567"/>
        <w:outlineLvl w:val="0"/>
      </w:pPr>
      <w:r w:rsidRPr="00E95C44">
        <w:t>A forest plot of the difference</w:t>
      </w:r>
      <w:r w:rsidR="00C67BD2" w:rsidRPr="00E95C44">
        <w:t>s</w:t>
      </w:r>
      <w:r w:rsidRPr="00E95C44">
        <w:t xml:space="preserve"> </w:t>
      </w:r>
      <w:r w:rsidRPr="00E95C44">
        <w:rPr>
          <w:rFonts w:hint="eastAsia"/>
        </w:rPr>
        <w:t xml:space="preserve">of </w:t>
      </w:r>
      <w:r w:rsidRPr="00E95C44">
        <w:t xml:space="preserve">sensitivity and specificity estimates for </w:t>
      </w:r>
      <w:r w:rsidR="004B43E4" w:rsidRPr="00E95C44">
        <w:t xml:space="preserve">HADS-D </w:t>
      </w:r>
      <w:r w:rsidR="00234187" w:rsidRPr="00E95C44">
        <w:rPr>
          <w:bCs/>
        </w:rPr>
        <w:t xml:space="preserve">≥ </w:t>
      </w:r>
      <w:r w:rsidR="004B43E4" w:rsidRPr="00E95C44">
        <w:t>7</w:t>
      </w:r>
      <w:r w:rsidRPr="00E95C44">
        <w:t xml:space="preserve"> </w:t>
      </w:r>
      <w:r w:rsidR="004B43E4" w:rsidRPr="00E95C44">
        <w:t xml:space="preserve">vs. HADS-T </w:t>
      </w:r>
      <w:r w:rsidR="00234187" w:rsidRPr="00E95C44">
        <w:rPr>
          <w:bCs/>
        </w:rPr>
        <w:t>≥</w:t>
      </w:r>
      <w:r w:rsidR="004B43E4" w:rsidRPr="00E95C44">
        <w:t xml:space="preserve"> 1</w:t>
      </w:r>
      <w:r w:rsidR="007A2016" w:rsidRPr="00E95C44">
        <w:t>5</w:t>
      </w:r>
      <w:r w:rsidRPr="00E95C44">
        <w:t xml:space="preserve"> </w:t>
      </w:r>
      <w:r w:rsidR="00C67BD2" w:rsidRPr="00E95C44">
        <w:t>across</w:t>
      </w:r>
      <w:r w:rsidR="00C67BD2" w:rsidRPr="00E95C44">
        <w:rPr>
          <w:rFonts w:hint="eastAsia"/>
        </w:rPr>
        <w:t xml:space="preserve"> </w:t>
      </w:r>
      <w:r w:rsidRPr="00E95C44">
        <w:rPr>
          <w:rFonts w:hint="eastAsia"/>
        </w:rPr>
        <w:t xml:space="preserve">all </w:t>
      </w:r>
      <w:r w:rsidRPr="00E95C44">
        <w:t>studies is</w:t>
      </w:r>
      <w:r w:rsidRPr="00E95C44">
        <w:rPr>
          <w:rFonts w:hint="eastAsia"/>
        </w:rPr>
        <w:t xml:space="preserve"> </w:t>
      </w:r>
      <w:r w:rsidRPr="00E95C44">
        <w:t xml:space="preserve">shown in </w:t>
      </w:r>
      <w:r w:rsidRPr="00E95C44">
        <w:rPr>
          <w:rFonts w:hint="eastAsia"/>
        </w:rPr>
        <w:t xml:space="preserve">Figure </w:t>
      </w:r>
      <w:r w:rsidRPr="00E95C44">
        <w:t xml:space="preserve">2. At the </w:t>
      </w:r>
      <w:r w:rsidR="00234187" w:rsidRPr="00E95C44">
        <w:t>optimal</w:t>
      </w:r>
      <w:r w:rsidRPr="00E95C44">
        <w:t xml:space="preserve"> cutoff</w:t>
      </w:r>
      <w:r w:rsidR="00234187" w:rsidRPr="00E95C44">
        <w:t>s</w:t>
      </w:r>
      <w:r w:rsidRPr="00E95C44">
        <w:t xml:space="preserve">, there was </w:t>
      </w:r>
      <w:r w:rsidRPr="00E95C44">
        <w:rPr>
          <w:rFonts w:hint="eastAsia"/>
        </w:rPr>
        <w:t>low</w:t>
      </w:r>
      <w:r w:rsidRPr="00E95C44">
        <w:t xml:space="preserve"> heterogeneity</w:t>
      </w:r>
      <w:r w:rsidRPr="00E95C44">
        <w:rPr>
          <w:rFonts w:hint="eastAsia"/>
        </w:rPr>
        <w:t xml:space="preserve"> </w:t>
      </w:r>
      <w:r w:rsidRPr="00E95C44">
        <w:t xml:space="preserve">in the differences </w:t>
      </w:r>
      <w:r w:rsidR="00235546" w:rsidRPr="00E95C44">
        <w:t xml:space="preserve">between HADS-D and HADS-T </w:t>
      </w:r>
      <w:r w:rsidRPr="00E95C44">
        <w:t xml:space="preserve">across the </w:t>
      </w:r>
      <w:r w:rsidR="005D23A1" w:rsidRPr="00E95C44">
        <w:t>98</w:t>
      </w:r>
      <w:r w:rsidRPr="00E95C44">
        <w:t xml:space="preserve"> studies with estimated inter-study heterogeneity (τ</w:t>
      </w:r>
      <w:r w:rsidRPr="00E95C44">
        <w:rPr>
          <w:vertAlign w:val="superscript"/>
        </w:rPr>
        <w:t>2</w:t>
      </w:r>
      <w:r w:rsidRPr="00E95C44">
        <w:t>) &lt;</w:t>
      </w:r>
      <w:r w:rsidR="00235546" w:rsidRPr="00E95C44">
        <w:t xml:space="preserve"> </w:t>
      </w:r>
      <w:r w:rsidRPr="00E95C44">
        <w:t>0</w:t>
      </w:r>
      <w:r w:rsidR="001A08EF" w:rsidRPr="00E95C44">
        <w:t>.</w:t>
      </w:r>
      <w:r w:rsidRPr="00E95C44">
        <w:t>01 for sensitivity and &lt;</w:t>
      </w:r>
      <w:r w:rsidR="00235546" w:rsidRPr="00E95C44">
        <w:t xml:space="preserve"> </w:t>
      </w:r>
      <w:r w:rsidRPr="00E95C44">
        <w:t>0</w:t>
      </w:r>
      <w:r w:rsidR="001A08EF" w:rsidRPr="00E95C44">
        <w:t>.</w:t>
      </w:r>
      <w:r w:rsidRPr="00E95C44">
        <w:t xml:space="preserve">01 for specificity. </w:t>
      </w:r>
      <w:r w:rsidR="00C4402E" w:rsidRPr="00E95C44">
        <w:t>The f</w:t>
      </w:r>
      <w:r w:rsidRPr="00E95C44">
        <w:t xml:space="preserve">orest plot of the differences of sensitivity and specificity estimates </w:t>
      </w:r>
      <w:r w:rsidR="00234187" w:rsidRPr="00E95C44">
        <w:t>at</w:t>
      </w:r>
      <w:r w:rsidRPr="00E95C44">
        <w:t xml:space="preserve"> </w:t>
      </w:r>
      <w:r w:rsidR="00234187" w:rsidRPr="00E95C44">
        <w:t>optimal cutoffs</w:t>
      </w:r>
      <w:r w:rsidRPr="00E95C44">
        <w:t xml:space="preserve"> </w:t>
      </w:r>
      <w:r w:rsidR="00C67BD2" w:rsidRPr="00E95C44">
        <w:t xml:space="preserve">for the </w:t>
      </w:r>
      <w:r w:rsidR="00234187" w:rsidRPr="00E95C44">
        <w:t>HADS-D</w:t>
      </w:r>
      <w:r w:rsidRPr="00E95C44">
        <w:t xml:space="preserve"> and </w:t>
      </w:r>
      <w:r w:rsidR="00234187" w:rsidRPr="00E95C44">
        <w:t>HADS-T</w:t>
      </w:r>
      <w:r w:rsidRPr="00E95C44">
        <w:t xml:space="preserve"> among</w:t>
      </w:r>
      <w:r w:rsidR="00DD158C" w:rsidRPr="00E95C44">
        <w:t xml:space="preserve"> studies that used a </w:t>
      </w:r>
      <w:r w:rsidR="00C4402E" w:rsidRPr="00E95C44">
        <w:t>semi-</w:t>
      </w:r>
      <w:r w:rsidR="00A74DFD" w:rsidRPr="00E95C44">
        <w:t>structured</w:t>
      </w:r>
      <w:r w:rsidR="00C4402E" w:rsidRPr="00E95C44">
        <w:t xml:space="preserve"> </w:t>
      </w:r>
      <w:r w:rsidRPr="00E95C44">
        <w:t xml:space="preserve">reference standard </w:t>
      </w:r>
      <w:r w:rsidR="00C4402E" w:rsidRPr="00E95C44">
        <w:t xml:space="preserve">is </w:t>
      </w:r>
      <w:r w:rsidRPr="00E95C44">
        <w:t>shown in Supplementary</w:t>
      </w:r>
      <w:r w:rsidR="007C6AA1" w:rsidRPr="00E95C44">
        <w:t xml:space="preserve"> </w:t>
      </w:r>
      <w:r w:rsidRPr="00E95C44">
        <w:t>Figure</w:t>
      </w:r>
      <w:r w:rsidR="002866FA" w:rsidRPr="00E95C44">
        <w:t xml:space="preserve"> C</w:t>
      </w:r>
      <w:r w:rsidRPr="00E95C44">
        <w:t xml:space="preserve">. </w:t>
      </w:r>
    </w:p>
    <w:p w14:paraId="4AECD74F" w14:textId="6703464E" w:rsidR="00AC4237" w:rsidRPr="00E95C44" w:rsidRDefault="00020E31" w:rsidP="00020E31">
      <w:pPr>
        <w:spacing w:line="480" w:lineRule="auto"/>
        <w:jc w:val="center"/>
        <w:outlineLvl w:val="0"/>
        <w:rPr>
          <w:b/>
        </w:rPr>
      </w:pPr>
      <w:r w:rsidRPr="00E95C44">
        <w:rPr>
          <w:b/>
        </w:rPr>
        <w:t>Discussion</w:t>
      </w:r>
    </w:p>
    <w:p w14:paraId="7B0CD161" w14:textId="0A27AAD9" w:rsidR="00AC4237" w:rsidRPr="00E95C44" w:rsidRDefault="00081991" w:rsidP="00AC4237">
      <w:pPr>
        <w:spacing w:line="480" w:lineRule="auto"/>
        <w:ind w:firstLine="567"/>
        <w:outlineLvl w:val="0"/>
      </w:pPr>
      <w:r w:rsidRPr="00E95C44">
        <w:t>W</w:t>
      </w:r>
      <w:r w:rsidR="00AC4237" w:rsidRPr="00E95C44">
        <w:t xml:space="preserve">e </w:t>
      </w:r>
      <w:r w:rsidR="00B05D92" w:rsidRPr="00E95C44">
        <w:t>assessed the</w:t>
      </w:r>
      <w:r w:rsidR="00B122C5" w:rsidRPr="00E95C44">
        <w:t xml:space="preserve"> equivalency of</w:t>
      </w:r>
      <w:r w:rsidR="00B05D92" w:rsidRPr="00E95C44">
        <w:t xml:space="preserve"> </w:t>
      </w:r>
      <w:r w:rsidRPr="00E95C44">
        <w:t xml:space="preserve">screening </w:t>
      </w:r>
      <w:r w:rsidR="00B05D92" w:rsidRPr="00E95C44">
        <w:t>accuracy of the HADS-D and HADS-T across</w:t>
      </w:r>
      <w:r w:rsidR="00544E7D" w:rsidRPr="00E95C44">
        <w:t xml:space="preserve"> all cutoffs </w:t>
      </w:r>
      <w:r w:rsidR="00B05D92" w:rsidRPr="00E95C44">
        <w:t xml:space="preserve">to detect major depression </w:t>
      </w:r>
      <w:r w:rsidR="00544E7D" w:rsidRPr="00E95C44">
        <w:t>and</w:t>
      </w:r>
      <w:r w:rsidR="00B05D92" w:rsidRPr="00E95C44">
        <w:t xml:space="preserve"> </w:t>
      </w:r>
      <w:r w:rsidR="00AC4237" w:rsidRPr="00E95C44">
        <w:t xml:space="preserve">compared accuracy across </w:t>
      </w:r>
      <w:r w:rsidR="00544E7D" w:rsidRPr="00E95C44">
        <w:rPr>
          <w:bCs/>
        </w:rPr>
        <w:t xml:space="preserve">paired optimal cutoffs and </w:t>
      </w:r>
      <w:r w:rsidR="00544E7D" w:rsidRPr="00E95C44">
        <w:t>other cutoffs close to the optimal cutoffs</w:t>
      </w:r>
      <w:r w:rsidR="00AC4237" w:rsidRPr="00E95C44">
        <w:t xml:space="preserve"> </w:t>
      </w:r>
      <w:r w:rsidR="00F15B1D" w:rsidRPr="00E95C44">
        <w:t xml:space="preserve">to </w:t>
      </w:r>
      <w:r w:rsidR="006C6F3B" w:rsidRPr="00E95C44">
        <w:t>test</w:t>
      </w:r>
      <w:r w:rsidR="00F15B1D" w:rsidRPr="00E95C44">
        <w:t xml:space="preserve"> whether the HADS-T is superior to HADS-D for major depression detection</w:t>
      </w:r>
      <w:r w:rsidR="00AC4237" w:rsidRPr="00E95C44">
        <w:t xml:space="preserve">. There were two main findings. First, </w:t>
      </w:r>
      <w:r w:rsidR="000A5D01" w:rsidRPr="00E95C44">
        <w:rPr>
          <w:lang w:val="en-GB"/>
        </w:rPr>
        <w:t xml:space="preserve">among all </w:t>
      </w:r>
      <w:r w:rsidR="005D0056" w:rsidRPr="00E95C44">
        <w:rPr>
          <w:lang w:val="en-GB"/>
        </w:rPr>
        <w:t xml:space="preserve">98 </w:t>
      </w:r>
      <w:r w:rsidRPr="00E95C44">
        <w:rPr>
          <w:lang w:val="en-GB"/>
        </w:rPr>
        <w:t xml:space="preserve">included </w:t>
      </w:r>
      <w:r w:rsidR="000A5D01" w:rsidRPr="00E95C44">
        <w:rPr>
          <w:lang w:val="en-GB"/>
        </w:rPr>
        <w:t>studies</w:t>
      </w:r>
      <w:r w:rsidR="00157C1E" w:rsidRPr="00E95C44">
        <w:rPr>
          <w:lang w:val="en-GB"/>
        </w:rPr>
        <w:t xml:space="preserve"> </w:t>
      </w:r>
      <w:r w:rsidR="000A5D01" w:rsidRPr="00E95C44">
        <w:rPr>
          <w:bCs/>
        </w:rPr>
        <w:t>the values of the distance to the top-left corner of the ROC</w:t>
      </w:r>
      <w:r w:rsidR="000A5D01" w:rsidRPr="00E95C44">
        <w:rPr>
          <w:rFonts w:eastAsiaTheme="minorEastAsia"/>
          <w:sz w:val="22"/>
          <w:szCs w:val="22"/>
        </w:rPr>
        <w:t xml:space="preserve"> </w:t>
      </w:r>
      <w:r w:rsidR="007820B1" w:rsidRPr="00E95C44">
        <w:rPr>
          <w:rFonts w:eastAsiaTheme="minorEastAsia"/>
          <w:sz w:val="22"/>
          <w:szCs w:val="22"/>
        </w:rPr>
        <w:t>curve</w:t>
      </w:r>
      <w:r w:rsidR="007820B1" w:rsidRPr="00E95C44">
        <w:rPr>
          <w:bCs/>
        </w:rPr>
        <w:t>s</w:t>
      </w:r>
      <w:r w:rsidR="007820B1" w:rsidRPr="00E95C44">
        <w:rPr>
          <w:bCs/>
          <w:vertAlign w:val="superscript"/>
        </w:rPr>
        <w:t xml:space="preserve"> </w:t>
      </w:r>
      <w:r w:rsidR="007820B1" w:rsidRPr="004C2970">
        <w:rPr>
          <w:bCs/>
        </w:rPr>
        <w:fldChar w:fldCharType="begin"/>
      </w:r>
      <w:r w:rsidR="007820B1" w:rsidRPr="00E95C44">
        <w:rPr>
          <w:bCs/>
        </w:rPr>
        <w:instrText xml:space="preserve"> ADDIN EN.CITE &lt;EndNote&gt;&lt;Cite&gt;&lt;Author&gt;Riley&lt;/Author&gt;&lt;Year&gt;2008&lt;/Year&gt;&lt;RecNum&gt;28&lt;/RecNum&gt;&lt;DisplayText&gt;(Riley et al., 2008)&lt;/DisplayText&gt;&lt;record&gt;&lt;rec-number&gt;28&lt;/rec-number&gt;&lt;foreign-keys&gt;&lt;key app="EN" db-id="5wzzsesaxaxfr4e5ttp5wdp2wd5azd00evdp" timestamp="1631886156"&gt;28&lt;/key&gt;&lt;/foreign-keys&gt;&lt;ref-type name="Journal Article"&gt;17&lt;/ref-type&gt;&lt;contributors&gt;&lt;authors&gt;&lt;author&gt;Riley, Richard D.&lt;/author&gt;&lt;author&gt;Dodd, Susanna R.&lt;/author&gt;&lt;author&gt;Craig, Jean V.&lt;/author&gt;&lt;author&gt;Thompson, John R.&lt;/author&gt;&lt;author&gt;Williamson, Paula R.&lt;/author&gt;&lt;/authors&gt;&lt;/contributors&gt;&lt;titles&gt;&lt;title&gt;Meta-analysis of diagnostic test studies using individual patient data and aggregate data&lt;/title&gt;&lt;secondary-title&gt;STATISTICS IN MEDICINE&lt;/secondary-title&gt;&lt;/titles&gt;&lt;periodical&gt;&lt;full-title&gt;STATISTICS IN MEDICINE&lt;/full-title&gt;&lt;/periodical&gt;&lt;pages&gt;6111-6136&lt;/pages&gt;&lt;volume&gt;27&lt;/volume&gt;&lt;number&gt;29&lt;/number&gt;&lt;dates&gt;&lt;year&gt;2008&lt;/year&gt;&lt;pub-dates&gt;&lt;date&gt;2008 DEC 20&lt;/date&gt;&lt;/pub-dates&gt;&lt;/dates&gt;&lt;isbn&gt;0277-6715&amp;#xD;1097-0258&lt;/isbn&gt;&lt;accession-num&gt;WOS:000261647100005&lt;/accession-num&gt;&lt;work-type&gt;Article&lt;/work-type&gt;&lt;urls&gt;&lt;/urls&gt;&lt;electronic-resource-num&gt;10.1002/sim.3441&lt;/electronic-resource-num&gt;&lt;/record&gt;&lt;/Cite&gt;&lt;/EndNote&gt;</w:instrText>
      </w:r>
      <w:r w:rsidR="007820B1" w:rsidRPr="004C2970">
        <w:rPr>
          <w:bCs/>
        </w:rPr>
        <w:fldChar w:fldCharType="separate"/>
      </w:r>
      <w:r w:rsidR="007820B1" w:rsidRPr="004C2970">
        <w:rPr>
          <w:bCs/>
          <w:noProof/>
        </w:rPr>
        <w:t>(</w:t>
      </w:r>
      <w:hyperlink w:anchor="_ENREF_18" w:tooltip="Riley, 2008 #28" w:history="1">
        <w:r w:rsidR="007820B1" w:rsidRPr="00E95C44">
          <w:rPr>
            <w:bCs/>
            <w:noProof/>
          </w:rPr>
          <w:t>Riley et al., 2008</w:t>
        </w:r>
      </w:hyperlink>
      <w:r w:rsidR="007820B1" w:rsidRPr="004C2970">
        <w:rPr>
          <w:bCs/>
          <w:noProof/>
        </w:rPr>
        <w:t>)</w:t>
      </w:r>
      <w:r w:rsidR="007820B1" w:rsidRPr="004C2970">
        <w:rPr>
          <w:bCs/>
        </w:rPr>
        <w:fldChar w:fldCharType="end"/>
      </w:r>
      <w:r w:rsidR="007820B1" w:rsidRPr="004C2970">
        <w:rPr>
          <w:bCs/>
        </w:rPr>
        <w:t xml:space="preserve"> </w:t>
      </w:r>
      <w:r w:rsidR="00A25767" w:rsidRPr="004C2970">
        <w:rPr>
          <w:bCs/>
        </w:rPr>
        <w:t>were</w:t>
      </w:r>
      <w:r w:rsidR="00801B54" w:rsidRPr="00E95C44">
        <w:rPr>
          <w:bCs/>
        </w:rPr>
        <w:t xml:space="preserve"> </w:t>
      </w:r>
      <w:r w:rsidR="00801B54" w:rsidRPr="00E95C44">
        <w:rPr>
          <w:bCs/>
        </w:rPr>
        <w:lastRenderedPageBreak/>
        <w:t xml:space="preserve">minimized at </w:t>
      </w:r>
      <w:r w:rsidR="008802AA" w:rsidRPr="00E95C44">
        <w:rPr>
          <w:bCs/>
        </w:rPr>
        <w:t xml:space="preserve">a HADS-D </w:t>
      </w:r>
      <w:r w:rsidR="00801B54" w:rsidRPr="00E95C44">
        <w:rPr>
          <w:bCs/>
        </w:rPr>
        <w:t>cutoff</w:t>
      </w:r>
      <w:r w:rsidR="000A5D01" w:rsidRPr="00E95C44">
        <w:rPr>
          <w:bCs/>
        </w:rPr>
        <w:t xml:space="preserve"> ≥ 7 </w:t>
      </w:r>
      <w:r w:rsidR="000A5D01" w:rsidRPr="00E95C44">
        <w:t>(sensitivity = 0</w:t>
      </w:r>
      <w:r w:rsidR="001A08EF" w:rsidRPr="00E95C44">
        <w:t>.</w:t>
      </w:r>
      <w:r w:rsidR="000A5D01" w:rsidRPr="00E95C44">
        <w:t>79, specificity = 0</w:t>
      </w:r>
      <w:r w:rsidR="001A08EF" w:rsidRPr="00E95C44">
        <w:t>.</w:t>
      </w:r>
      <w:r w:rsidR="000A5D01" w:rsidRPr="00E95C44">
        <w:t xml:space="preserve">78) </w:t>
      </w:r>
      <w:r w:rsidR="000A5D01" w:rsidRPr="00E95C44">
        <w:rPr>
          <w:bCs/>
        </w:rPr>
        <w:t xml:space="preserve">and </w:t>
      </w:r>
      <w:r w:rsidR="008802AA" w:rsidRPr="00E95C44">
        <w:rPr>
          <w:bCs/>
        </w:rPr>
        <w:t xml:space="preserve">at a HADS-T cutoff ≥ 15 </w:t>
      </w:r>
      <w:r w:rsidR="000A5D01" w:rsidRPr="00E95C44">
        <w:t>(sensitivity = 0</w:t>
      </w:r>
      <w:r w:rsidR="001A08EF" w:rsidRPr="00E95C44">
        <w:t>.</w:t>
      </w:r>
      <w:r w:rsidR="000A5D01" w:rsidRPr="00E95C44">
        <w:t>79, specificity = 0</w:t>
      </w:r>
      <w:r w:rsidR="001A08EF" w:rsidRPr="00E95C44">
        <w:t>.</w:t>
      </w:r>
      <w:r w:rsidR="000A5D01" w:rsidRPr="00E95C44">
        <w:t>81)</w:t>
      </w:r>
      <w:r w:rsidR="000A5D01" w:rsidRPr="00E95C44">
        <w:rPr>
          <w:bCs/>
        </w:rPr>
        <w:t xml:space="preserve">. </w:t>
      </w:r>
      <w:r w:rsidR="00AC4237" w:rsidRPr="00E95C44">
        <w:t xml:space="preserve">Second, </w:t>
      </w:r>
      <w:r w:rsidR="00A25767" w:rsidRPr="00E95C44">
        <w:t xml:space="preserve">at </w:t>
      </w:r>
      <w:r w:rsidR="00C94D6F" w:rsidRPr="00E95C44">
        <w:rPr>
          <w:bCs/>
        </w:rPr>
        <w:t xml:space="preserve">paired optimal cutoffs and </w:t>
      </w:r>
      <w:r w:rsidRPr="00E95C44">
        <w:rPr>
          <w:bCs/>
        </w:rPr>
        <w:t xml:space="preserve">six </w:t>
      </w:r>
      <w:r w:rsidR="00C94D6F" w:rsidRPr="00E95C44">
        <w:t>other cutoffs close to the optimal cutoffs</w:t>
      </w:r>
      <w:r w:rsidR="00AC4237" w:rsidRPr="00E95C44">
        <w:t xml:space="preserve">, </w:t>
      </w:r>
      <w:r w:rsidR="001F7641" w:rsidRPr="00E95C44">
        <w:t xml:space="preserve">the HADS-D </w:t>
      </w:r>
      <w:r w:rsidR="00AC4237" w:rsidRPr="00E95C44">
        <w:t xml:space="preserve">was similarly accurate compared to the </w:t>
      </w:r>
      <w:r w:rsidR="00C94D6F" w:rsidRPr="00E95C44">
        <w:t>HADS-T</w:t>
      </w:r>
      <w:r w:rsidR="00AC4237" w:rsidRPr="00E95C44">
        <w:t xml:space="preserve"> overall and </w:t>
      </w:r>
      <w:r w:rsidR="00DF0F8C" w:rsidRPr="00E95C44">
        <w:t>among studies that used a semi-structured reference standard</w:t>
      </w:r>
      <w:r w:rsidR="00AC4237" w:rsidRPr="00E95C44">
        <w:t xml:space="preserve">. </w:t>
      </w:r>
    </w:p>
    <w:p w14:paraId="17E8AACB" w14:textId="7C912BCE" w:rsidR="00545FF9" w:rsidRPr="00E95C44" w:rsidRDefault="00AC4237" w:rsidP="00354B10">
      <w:pPr>
        <w:spacing w:line="480" w:lineRule="auto"/>
        <w:ind w:firstLine="567"/>
        <w:outlineLvl w:val="0"/>
      </w:pPr>
      <w:r w:rsidRPr="00E95C44">
        <w:t xml:space="preserve">Overall, for all </w:t>
      </w:r>
      <w:r w:rsidR="00013966" w:rsidRPr="00E95C44">
        <w:t>98</w:t>
      </w:r>
      <w:r w:rsidRPr="00E95C44">
        <w:t xml:space="preserve"> primary studies, across all </w:t>
      </w:r>
      <w:r w:rsidR="00013966" w:rsidRPr="00E95C44">
        <w:t xml:space="preserve">sets of paired </w:t>
      </w:r>
      <w:r w:rsidRPr="00E95C44">
        <w:t xml:space="preserve">cutoffs, </w:t>
      </w:r>
      <w:r w:rsidR="002441B8" w:rsidRPr="00E95C44">
        <w:t xml:space="preserve">the sensitivity and specificity of the HADS-T </w:t>
      </w:r>
      <w:r w:rsidR="00F43C09" w:rsidRPr="00E95C44">
        <w:t xml:space="preserve">were classified as </w:t>
      </w:r>
      <w:r w:rsidR="002441B8" w:rsidRPr="00E95C44">
        <w:t xml:space="preserve">equivalent to that of the HADS-D based on the pre-specified </w:t>
      </w:r>
      <w:r w:rsidR="00B122C5" w:rsidRPr="00E95C44">
        <w:t>equivalency</w:t>
      </w:r>
      <w:r w:rsidR="00FB2AB8" w:rsidRPr="00E95C44">
        <w:t xml:space="preserve"> </w:t>
      </w:r>
      <w:r w:rsidR="00C12B6B" w:rsidRPr="00E95C44">
        <w:t>margin</w:t>
      </w:r>
      <w:r w:rsidR="002441B8" w:rsidRPr="00E95C44">
        <w:t xml:space="preserve">. </w:t>
      </w:r>
      <w:r w:rsidR="00F43C09" w:rsidRPr="00E95C44">
        <w:t xml:space="preserve">Although the HADS-T was slightly more specific (range </w:t>
      </w:r>
      <w:r w:rsidR="005D1416" w:rsidRPr="00E95C44">
        <w:t>0</w:t>
      </w:r>
      <w:r w:rsidR="00F43C09" w:rsidRPr="00E95C44">
        <w:t>.</w:t>
      </w:r>
      <w:r w:rsidR="005D1416" w:rsidRPr="00E95C44">
        <w:t>02</w:t>
      </w:r>
      <w:r w:rsidR="00F43C09" w:rsidRPr="00E95C44">
        <w:t xml:space="preserve"> to </w:t>
      </w:r>
      <w:r w:rsidR="005D1416" w:rsidRPr="00E95C44">
        <w:t>0</w:t>
      </w:r>
      <w:r w:rsidR="00F43C09" w:rsidRPr="00E95C44">
        <w:t>.</w:t>
      </w:r>
      <w:r w:rsidR="005D1416" w:rsidRPr="00E95C44">
        <w:t>03</w:t>
      </w:r>
      <w:r w:rsidR="00F43C09" w:rsidRPr="00E95C44">
        <w:t>), a</w:t>
      </w:r>
      <w:r w:rsidR="002441B8" w:rsidRPr="00E95C44">
        <w:t xml:space="preserve">ll </w:t>
      </w:r>
      <w:r w:rsidRPr="00E95C44">
        <w:t xml:space="preserve">the </w:t>
      </w:r>
      <w:r w:rsidR="00F43C09" w:rsidRPr="00E95C44">
        <w:t xml:space="preserve">95% </w:t>
      </w:r>
      <w:r w:rsidRPr="00E95C44">
        <w:t>CIs</w:t>
      </w:r>
      <w:r w:rsidR="002441B8" w:rsidRPr="00E95C44">
        <w:t xml:space="preserve"> for differences </w:t>
      </w:r>
      <w:r w:rsidR="000F799F" w:rsidRPr="00E95C44">
        <w:t xml:space="preserve">in sensitivity and specificity </w:t>
      </w:r>
      <w:r w:rsidR="002441B8" w:rsidRPr="00E95C44">
        <w:t>of HADS-</w:t>
      </w:r>
      <w:r w:rsidR="0053628D" w:rsidRPr="00E95C44">
        <w:t>T</w:t>
      </w:r>
      <w:r w:rsidR="002441B8" w:rsidRPr="00E95C44">
        <w:t xml:space="preserve"> − HADS-</w:t>
      </w:r>
      <w:r w:rsidR="0053628D" w:rsidRPr="00E95C44">
        <w:t>D</w:t>
      </w:r>
      <w:r w:rsidR="002441B8" w:rsidRPr="00E95C44">
        <w:t xml:space="preserve"> were within</w:t>
      </w:r>
      <w:r w:rsidR="0013396D" w:rsidRPr="00E95C44">
        <w:t xml:space="preserve"> or overlapped with</w:t>
      </w:r>
      <w:r w:rsidR="002441B8" w:rsidRPr="00E95C44">
        <w:t xml:space="preserve"> the range of -0</w:t>
      </w:r>
      <w:r w:rsidR="001A08EF" w:rsidRPr="00E95C44">
        <w:t>.</w:t>
      </w:r>
      <w:r w:rsidR="002441B8" w:rsidRPr="00E95C44">
        <w:t>05 and 0</w:t>
      </w:r>
      <w:r w:rsidR="001A08EF" w:rsidRPr="00E95C44">
        <w:t>.</w:t>
      </w:r>
      <w:r w:rsidR="002441B8" w:rsidRPr="00E95C44">
        <w:t>05.</w:t>
      </w:r>
      <w:r w:rsidRPr="00E95C44">
        <w:t xml:space="preserve"> </w:t>
      </w:r>
      <w:r w:rsidR="007B3D1B" w:rsidRPr="00E95C44">
        <w:t xml:space="preserve">When we analyzed data separately </w:t>
      </w:r>
      <w:r w:rsidR="00507AF8" w:rsidRPr="00E95C44">
        <w:t xml:space="preserve">among studies </w:t>
      </w:r>
      <w:r w:rsidR="00F43C09" w:rsidRPr="00E95C44">
        <w:t xml:space="preserve">that </w:t>
      </w:r>
      <w:r w:rsidR="00507AF8" w:rsidRPr="00E95C44">
        <w:t>used a semi-structured reference standard</w:t>
      </w:r>
      <w:r w:rsidR="007B3D1B" w:rsidRPr="00E95C44">
        <w:t xml:space="preserve">, </w:t>
      </w:r>
      <w:r w:rsidR="00CC18F8" w:rsidRPr="00E95C44">
        <w:t xml:space="preserve">differences in sensitivity and specificity between the HADS-D and HADS-T were </w:t>
      </w:r>
      <w:proofErr w:type="gramStart"/>
      <w:r w:rsidR="00F00AF8" w:rsidRPr="00E95C44">
        <w:rPr>
          <w:lang w:bidi="en-US"/>
        </w:rPr>
        <w:t>similar to</w:t>
      </w:r>
      <w:proofErr w:type="gramEnd"/>
      <w:r w:rsidR="009B0488" w:rsidRPr="00E95C44">
        <w:rPr>
          <w:lang w:bidi="en-US"/>
        </w:rPr>
        <w:t xml:space="preserve"> the overall</w:t>
      </w:r>
      <w:r w:rsidR="00F22D9F" w:rsidRPr="00E95C44">
        <w:rPr>
          <w:lang w:bidi="en-US"/>
        </w:rPr>
        <w:t xml:space="preserve"> estimates.</w:t>
      </w:r>
      <w:r w:rsidR="006B5D91" w:rsidRPr="00E95C44">
        <w:rPr>
          <w:lang w:bidi="en-US"/>
        </w:rPr>
        <w:t xml:space="preserve"> </w:t>
      </w:r>
    </w:p>
    <w:p w14:paraId="35C974B8" w14:textId="7D821E34" w:rsidR="00AC4237" w:rsidRPr="004C2970" w:rsidRDefault="00661E87" w:rsidP="00AC4237">
      <w:pPr>
        <w:spacing w:line="480" w:lineRule="auto"/>
        <w:ind w:firstLine="567"/>
        <w:outlineLvl w:val="0"/>
        <w:rPr>
          <w:lang w:bidi="en-US"/>
        </w:rPr>
      </w:pPr>
      <w:r>
        <w:rPr>
          <w:lang w:bidi="en-US"/>
        </w:rPr>
        <w:t xml:space="preserve">Furthermore, </w:t>
      </w:r>
      <w:proofErr w:type="gramStart"/>
      <w:r>
        <w:rPr>
          <w:lang w:bidi="en-US"/>
        </w:rPr>
        <w:t>s</w:t>
      </w:r>
      <w:r w:rsidR="005A1578" w:rsidRPr="00E95C44">
        <w:rPr>
          <w:lang w:bidi="en-US"/>
        </w:rPr>
        <w:t xml:space="preserve">imilar </w:t>
      </w:r>
      <w:r w:rsidR="00F43C09" w:rsidRPr="00E95C44">
        <w:rPr>
          <w:lang w:bidi="en-US"/>
        </w:rPr>
        <w:t>to</w:t>
      </w:r>
      <w:proofErr w:type="gramEnd"/>
      <w:r w:rsidR="005A1578" w:rsidRPr="00E95C44">
        <w:rPr>
          <w:lang w:bidi="en-US"/>
        </w:rPr>
        <w:t xml:space="preserve"> overall estimates, there </w:t>
      </w:r>
      <w:r w:rsidR="00C05055" w:rsidRPr="00E95C44">
        <w:rPr>
          <w:lang w:bidi="en-US"/>
        </w:rPr>
        <w:t>were no substantive differences in performance between the HADS-D and HADS-T in detecting major depression</w:t>
      </w:r>
      <w:r w:rsidR="0087678B" w:rsidRPr="00E95C44">
        <w:rPr>
          <w:lang w:bidi="en-US"/>
        </w:rPr>
        <w:t xml:space="preserve"> </w:t>
      </w:r>
      <w:r w:rsidR="00EA631A" w:rsidRPr="00E95C44">
        <w:rPr>
          <w:lang w:bidi="en-US"/>
        </w:rPr>
        <w:t>among medical outpatients</w:t>
      </w:r>
      <w:r w:rsidR="00E94190" w:rsidRPr="00E95C44">
        <w:rPr>
          <w:lang w:bidi="en-US"/>
        </w:rPr>
        <w:t>.</w:t>
      </w:r>
      <w:r w:rsidR="00F43C09" w:rsidRPr="00E95C44">
        <w:rPr>
          <w:lang w:bidi="en-US"/>
        </w:rPr>
        <w:t xml:space="preserve"> Among inpatients,</w:t>
      </w:r>
      <w:r w:rsidR="006763FA" w:rsidRPr="00E95C44">
        <w:rPr>
          <w:lang w:bidi="en-US"/>
        </w:rPr>
        <w:t xml:space="preserve"> </w:t>
      </w:r>
      <w:r w:rsidR="00F43C09" w:rsidRPr="00E95C44">
        <w:t>t</w:t>
      </w:r>
      <w:r w:rsidR="00CE478C" w:rsidRPr="00E95C44">
        <w:t xml:space="preserve">he </w:t>
      </w:r>
      <w:r w:rsidR="00CE478C" w:rsidRPr="00E95C44">
        <w:rPr>
          <w:lang w:val="en-GB"/>
        </w:rPr>
        <w:t xml:space="preserve">HADS-T </w:t>
      </w:r>
      <w:r w:rsidR="00F43C09" w:rsidRPr="00E95C44">
        <w:rPr>
          <w:lang w:val="en-GB"/>
        </w:rPr>
        <w:t xml:space="preserve">and HADS-D were </w:t>
      </w:r>
      <w:r w:rsidR="00B122C5" w:rsidRPr="00E95C44">
        <w:rPr>
          <w:lang w:val="en-GB"/>
        </w:rPr>
        <w:t xml:space="preserve">also </w:t>
      </w:r>
      <w:r w:rsidR="00F43C09" w:rsidRPr="00E95C44">
        <w:rPr>
          <w:lang w:val="en-GB"/>
        </w:rPr>
        <w:t xml:space="preserve">equivalent in sensitivity. The HADS-T </w:t>
      </w:r>
      <w:r w:rsidR="00CE478C" w:rsidRPr="00E95C44">
        <w:t xml:space="preserve">performed slightly better than HADS-D in terms of specificity, </w:t>
      </w:r>
      <w:r w:rsidR="00B122C5" w:rsidRPr="00E95C44">
        <w:t>and equivalency</w:t>
      </w:r>
      <w:r w:rsidR="00F43C09" w:rsidRPr="00E95C44">
        <w:t xml:space="preserve"> was indeterminant </w:t>
      </w:r>
      <w:r w:rsidR="00750685" w:rsidRPr="00E95C44">
        <w:t xml:space="preserve">based on the </w:t>
      </w:r>
      <w:r w:rsidR="00F43C09" w:rsidRPr="00E95C44">
        <w:t xml:space="preserve">pre-specified </w:t>
      </w:r>
      <w:r w:rsidR="00B122C5" w:rsidRPr="00E95C44">
        <w:t xml:space="preserve">equivalence </w:t>
      </w:r>
      <w:r w:rsidR="00C12B6B" w:rsidRPr="00E95C44">
        <w:t>margin</w:t>
      </w:r>
      <w:r w:rsidR="00B122C5" w:rsidRPr="00E95C44">
        <w:t>,</w:t>
      </w:r>
      <w:r w:rsidR="00E94190" w:rsidRPr="00E95C44">
        <w:rPr>
          <w:lang w:bidi="en-US"/>
        </w:rPr>
        <w:t xml:space="preserve"> except </w:t>
      </w:r>
      <w:r w:rsidR="00F43C09" w:rsidRPr="00E95C44">
        <w:rPr>
          <w:lang w:bidi="en-US"/>
        </w:rPr>
        <w:t xml:space="preserve">for </w:t>
      </w:r>
      <w:r w:rsidR="00E94190" w:rsidRPr="00E95C44">
        <w:rPr>
          <w:lang w:bidi="en-US"/>
        </w:rPr>
        <w:t>one pair of cutoffs.</w:t>
      </w:r>
      <w:r w:rsidR="0087678B" w:rsidRPr="00E95C44">
        <w:rPr>
          <w:lang w:bidi="en-US"/>
        </w:rPr>
        <w:t xml:space="preserve"> </w:t>
      </w:r>
      <w:r w:rsidR="002505E1" w:rsidRPr="00E95C44">
        <w:rPr>
          <w:lang w:bidi="en-US"/>
        </w:rPr>
        <w:t xml:space="preserve">This </w:t>
      </w:r>
      <w:r w:rsidR="007421DA" w:rsidRPr="00E95C44">
        <w:rPr>
          <w:lang w:bidi="en-US"/>
        </w:rPr>
        <w:t>finding</w:t>
      </w:r>
      <w:r w:rsidR="00595F26" w:rsidRPr="00E95C44">
        <w:rPr>
          <w:lang w:bidi="en-US"/>
        </w:rPr>
        <w:t xml:space="preserve"> </w:t>
      </w:r>
      <w:r w:rsidR="002505E1" w:rsidRPr="00E95C44">
        <w:rPr>
          <w:lang w:bidi="en-US"/>
        </w:rPr>
        <w:t>is possibly</w:t>
      </w:r>
      <w:r w:rsidR="00595F26" w:rsidRPr="00E95C44">
        <w:rPr>
          <w:lang w:bidi="en-US"/>
        </w:rPr>
        <w:t xml:space="preserve"> related to</w:t>
      </w:r>
      <w:r w:rsidR="0070609F" w:rsidRPr="00E95C44">
        <w:rPr>
          <w:lang w:bidi="en-US"/>
        </w:rPr>
        <w:t xml:space="preserve"> the </w:t>
      </w:r>
      <w:r w:rsidR="00F43C09" w:rsidRPr="00E95C44">
        <w:rPr>
          <w:lang w:bidi="en-US"/>
        </w:rPr>
        <w:t xml:space="preserve">greater presence </w:t>
      </w:r>
      <w:r w:rsidR="0070609F" w:rsidRPr="00E95C44">
        <w:rPr>
          <w:lang w:bidi="en-US"/>
        </w:rPr>
        <w:t>of anxiety</w:t>
      </w:r>
      <w:r w:rsidR="009E3158">
        <w:rPr>
          <w:lang w:bidi="en-US"/>
        </w:rPr>
        <w:t xml:space="preserve"> symptoms</w:t>
      </w:r>
      <w:r w:rsidR="0070609F" w:rsidRPr="00E95C44">
        <w:rPr>
          <w:lang w:bidi="en-US"/>
        </w:rPr>
        <w:t xml:space="preserve"> in inpatient</w:t>
      </w:r>
      <w:r w:rsidR="00F43C09" w:rsidRPr="00E95C44">
        <w:rPr>
          <w:lang w:bidi="en-US"/>
        </w:rPr>
        <w:t>s</w:t>
      </w:r>
      <w:r w:rsidR="0070609F" w:rsidRPr="00E95C44">
        <w:rPr>
          <w:lang w:bidi="en-US"/>
        </w:rPr>
        <w:t xml:space="preserve"> versus outpatient</w:t>
      </w:r>
      <w:r w:rsidR="00F43C09" w:rsidRPr="00E95C44">
        <w:rPr>
          <w:lang w:bidi="en-US"/>
        </w:rPr>
        <w:t>s</w:t>
      </w:r>
      <w:r w:rsidR="0070609F" w:rsidRPr="00E95C44">
        <w:rPr>
          <w:lang w:bidi="en-US"/>
        </w:rPr>
        <w:t xml:space="preserve"> and its relationship to depression</w:t>
      </w:r>
      <w:r w:rsidR="0042559A" w:rsidRPr="00E95C44">
        <w:rPr>
          <w:lang w:bidi="en-US"/>
        </w:rPr>
        <w:t xml:space="preserve"> </w:t>
      </w:r>
      <w:r w:rsidR="0042559A" w:rsidRPr="004C2970">
        <w:fldChar w:fldCharType="begin"/>
      </w:r>
      <w:r w:rsidR="0042559A" w:rsidRPr="00E95C44">
        <w:instrText xml:space="preserve"> ADDIN EN.CITE &lt;EndNote&gt;&lt;Cite&gt;&lt;Author&gt;Schatzberg&lt;/Author&gt;&lt;Year&gt;2019&lt;/Year&gt;&lt;RecNum&gt;5&lt;/RecNum&gt;&lt;DisplayText&gt;(Schatzberg, 2019)&lt;/DisplayText&gt;&lt;record&gt;&lt;rec-number&gt;5&lt;/rec-number&gt;&lt;foreign-keys&gt;&lt;key app="EN" db-id="5wzzsesaxaxfr4e5ttp5wdp2wd5azd00evdp" timestamp="1631885821"&gt;5&lt;/key&gt;&lt;/foreign-keys&gt;&lt;ref-type name="Journal Article"&gt;17&lt;/ref-type&gt;&lt;contributors&gt;&lt;authors&gt;&lt;author&gt;Schatzberg, Alan F.&lt;/author&gt;&lt;/authors&gt;&lt;/contributors&gt;&lt;titles&gt;&lt;title&gt;Scientific Issues Relevant to Improving the Diagnosis, Risk Assessment, and Treatment of Major Depression&lt;/title&gt;&lt;secondary-title&gt;AMERICAN JOURNAL OF PSYCHIATRY&lt;/secondary-title&gt;&lt;/titles&gt;&lt;periodical&gt;&lt;full-title&gt;AMERICAN JOURNAL OF PSYCHIATRY&lt;/full-title&gt;&lt;/periodical&gt;&lt;pages&gt;342-347&lt;/pages&gt;&lt;volume&gt;176&lt;/volume&gt;&lt;number&gt;5&lt;/number&gt;&lt;dates&gt;&lt;year&gt;2019&lt;/year&gt;&lt;pub-dates&gt;&lt;date&gt;2019 MAY&lt;/date&gt;&lt;/pub-dates&gt;&lt;/dates&gt;&lt;isbn&gt;0002-953X&amp;#xD;1535-7228&lt;/isbn&gt;&lt;accession-num&gt;WOS:000466364500007&lt;/accession-num&gt;&lt;work-type&gt;Review&lt;/work-type&gt;&lt;urls&gt;&lt;/urls&gt;&lt;electronic-resource-num&gt;10.1176/appi.ajp.2019.19030273&lt;/electronic-resource-num&gt;&lt;/record&gt;&lt;/Cite&gt;&lt;/EndNote&gt;</w:instrText>
      </w:r>
      <w:r w:rsidR="0042559A" w:rsidRPr="004C2970">
        <w:fldChar w:fldCharType="separate"/>
      </w:r>
      <w:r w:rsidR="0042559A" w:rsidRPr="004C2970">
        <w:rPr>
          <w:noProof/>
        </w:rPr>
        <w:t>(</w:t>
      </w:r>
      <w:hyperlink w:anchor="_ENREF_22" w:tooltip="Schatzberg, 2019 #5" w:history="1">
        <w:r w:rsidR="0042559A" w:rsidRPr="004C2970">
          <w:rPr>
            <w:noProof/>
          </w:rPr>
          <w:t>Schatzberg, 2019</w:t>
        </w:r>
      </w:hyperlink>
      <w:r w:rsidR="0042559A" w:rsidRPr="004C2970">
        <w:rPr>
          <w:noProof/>
        </w:rPr>
        <w:t>)</w:t>
      </w:r>
      <w:r w:rsidR="0042559A" w:rsidRPr="004C2970">
        <w:fldChar w:fldCharType="end"/>
      </w:r>
      <w:r w:rsidR="0042559A" w:rsidRPr="004C2970">
        <w:t>.</w:t>
      </w:r>
      <w:r w:rsidR="007421DA" w:rsidRPr="004C2970">
        <w:rPr>
          <w:vertAlign w:val="superscript"/>
        </w:rPr>
        <w:t xml:space="preserve"> </w:t>
      </w:r>
    </w:p>
    <w:p w14:paraId="2C328AF3" w14:textId="477395F8" w:rsidR="005B7E8C" w:rsidRPr="00E95C44" w:rsidRDefault="000F7CCB" w:rsidP="00F43C09">
      <w:pPr>
        <w:spacing w:line="480" w:lineRule="auto"/>
        <w:ind w:firstLine="720"/>
      </w:pPr>
      <w:r w:rsidRPr="004C2970">
        <w:t>Previous</w:t>
      </w:r>
      <w:r w:rsidRPr="00E95C44">
        <w:t xml:space="preserve"> </w:t>
      </w:r>
      <w:r w:rsidR="00815001" w:rsidRPr="00E95C44">
        <w:t xml:space="preserve">conventional </w:t>
      </w:r>
      <w:r w:rsidRPr="00E95C44">
        <w:t xml:space="preserve">meta-analyses </w:t>
      </w:r>
      <w:r w:rsidR="00F43C09" w:rsidRPr="00E95C44">
        <w:t xml:space="preserve">of results from </w:t>
      </w:r>
      <w:r w:rsidR="00815001" w:rsidRPr="00E95C44">
        <w:t xml:space="preserve">cancer patients </w:t>
      </w:r>
      <w:r w:rsidR="00F43C09" w:rsidRPr="004C2970">
        <w:fldChar w:fldCharType="begin">
          <w:fldData xml:space="preserve">PEVuZE5vdGU+PENpdGU+PEF1dGhvcj5NaXRjaGVsbDwvQXV0aG9yPjxZZWFyPjIwMTA8L1llYXI+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</w:fldData>
        </w:fldChar>
      </w:r>
      <w:r w:rsidR="00F43C09" w:rsidRPr="00E95C44">
        <w:instrText xml:space="preserve"> ADDIN EN.CITE </w:instrText>
      </w:r>
      <w:r w:rsidR="00F43C09" w:rsidRPr="00E95C44">
        <w:fldChar w:fldCharType="begin">
          <w:fldData xml:space="preserve">PEVuZE5vdGU+PENpdGU+PEF1dGhvcj5NaXRjaGVsbDwvQXV0aG9yPjxZZWFyPjIwMTA8L1llYXI+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</w:fldData>
        </w:fldChar>
      </w:r>
      <w:r w:rsidR="00F43C09" w:rsidRPr="00E95C44">
        <w:instrText xml:space="preserve"> ADDIN EN.CITE.DATA </w:instrText>
      </w:r>
      <w:r w:rsidR="00F43C09" w:rsidRPr="00E95C44">
        <w:fldChar w:fldCharType="end"/>
      </w:r>
      <w:r w:rsidR="00F43C09" w:rsidRPr="004C2970">
        <w:fldChar w:fldCharType="separate"/>
      </w:r>
      <w:r w:rsidR="00F43C09" w:rsidRPr="004C2970">
        <w:rPr>
          <w:noProof/>
        </w:rPr>
        <w:t>(</w:t>
      </w:r>
      <w:hyperlink w:anchor="_ENREF_16" w:tooltip="Mitchell, 2010 #6" w:history="1">
        <w:r w:rsidR="00F43C09" w:rsidRPr="00E95C44">
          <w:rPr>
            <w:noProof/>
          </w:rPr>
          <w:t>Mitchell et al., 2010</w:t>
        </w:r>
      </w:hyperlink>
      <w:r w:rsidR="00F43C09" w:rsidRPr="004C2970">
        <w:rPr>
          <w:noProof/>
        </w:rPr>
        <w:t xml:space="preserve">; </w:t>
      </w:r>
      <w:hyperlink w:anchor="_ENREF_28" w:tooltip="Vodermaier, 2011 #4" w:history="1">
        <w:r w:rsidR="00F43C09" w:rsidRPr="00E95C44">
          <w:rPr>
            <w:noProof/>
          </w:rPr>
          <w:t>Vodermaier &amp; Millman, 2011</w:t>
        </w:r>
      </w:hyperlink>
      <w:r w:rsidR="00F43C09" w:rsidRPr="004C2970">
        <w:rPr>
          <w:noProof/>
        </w:rPr>
        <w:t>)</w:t>
      </w:r>
      <w:r w:rsidR="00F43C09" w:rsidRPr="004C2970">
        <w:fldChar w:fldCharType="end"/>
      </w:r>
      <w:r w:rsidR="00F43C09" w:rsidRPr="004C2970">
        <w:t xml:space="preserve"> </w:t>
      </w:r>
      <w:r w:rsidRPr="00E95C44">
        <w:t xml:space="preserve">suggested that the HADS-T may perform better than the HADS-D, but </w:t>
      </w:r>
      <w:r w:rsidR="007D0ACE" w:rsidRPr="00E95C44">
        <w:t>th</w:t>
      </w:r>
      <w:r w:rsidR="00F43C09" w:rsidRPr="00E95C44">
        <w:t>at</w:t>
      </w:r>
      <w:r w:rsidR="007D0ACE" w:rsidRPr="00E95C44">
        <w:t xml:space="preserve"> conclusion </w:t>
      </w:r>
      <w:r w:rsidR="00F43C09" w:rsidRPr="00E95C44">
        <w:t xml:space="preserve">was </w:t>
      </w:r>
      <w:r w:rsidR="007D0ACE" w:rsidRPr="00E95C44">
        <w:t xml:space="preserve">highly uncertain given the </w:t>
      </w:r>
      <w:r w:rsidR="00815001" w:rsidRPr="00E95C44">
        <w:t>limitations of the sample</w:t>
      </w:r>
      <w:r w:rsidR="00F43C09" w:rsidRPr="00E95C44">
        <w:t>s</w:t>
      </w:r>
      <w:r w:rsidR="00815001" w:rsidRPr="00E95C44">
        <w:t xml:space="preserve"> and methods</w:t>
      </w:r>
      <w:r w:rsidR="0042559A" w:rsidRPr="00E95C44">
        <w:t>.</w:t>
      </w:r>
      <w:r w:rsidRPr="00E95C44">
        <w:t xml:space="preserve"> </w:t>
      </w:r>
      <w:r w:rsidR="005A79E0" w:rsidRPr="00E95C44">
        <w:t xml:space="preserve">Through </w:t>
      </w:r>
      <w:r w:rsidR="00F43C09" w:rsidRPr="00E95C44">
        <w:t xml:space="preserve">our </w:t>
      </w:r>
      <w:r w:rsidR="005A79E0" w:rsidRPr="00E95C44">
        <w:t>IPDMA,</w:t>
      </w:r>
      <w:r w:rsidR="00F43C09" w:rsidRPr="00E95C44">
        <w:t xml:space="preserve"> with its large dataset</w:t>
      </w:r>
      <w:r w:rsidR="005A79E0" w:rsidRPr="00E95C44">
        <w:t xml:space="preserve"> </w:t>
      </w:r>
      <w:r w:rsidR="003D0D4E" w:rsidRPr="00E95C44">
        <w:t>and more rigorous comparison methods including</w:t>
      </w:r>
      <w:r w:rsidR="005A79E0" w:rsidRPr="00E95C44">
        <w:t xml:space="preserve"> both </w:t>
      </w:r>
      <w:r w:rsidR="005A79E0" w:rsidRPr="00E95C44">
        <w:rPr>
          <w:lang w:val="en-GB"/>
        </w:rPr>
        <w:t xml:space="preserve">bivariate random-effects models and individual-level models, </w:t>
      </w:r>
      <w:r w:rsidR="00D4070C" w:rsidRPr="00E95C44">
        <w:t xml:space="preserve">a two-level </w:t>
      </w:r>
      <w:r w:rsidR="00D4070C" w:rsidRPr="00E95C44">
        <w:lastRenderedPageBreak/>
        <w:t>bootstrap approach</w:t>
      </w:r>
      <w:r w:rsidR="0042559A" w:rsidRPr="00E95C44">
        <w:rPr>
          <w:iCs/>
        </w:rPr>
        <w:t xml:space="preserve"> </w:t>
      </w:r>
      <w:r w:rsidR="0042559A" w:rsidRPr="004C2970">
        <w:fldChar w:fldCharType="begin">
          <w:fldData xml:space="preserve">PEVuZE5vdGU+PENpdGU+PEF1dGhvcj5GYWdlcmxhbmQ8L0F1dGhvcj48WWVhcj4yMDE0PC9ZZWFy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==
</w:fldData>
        </w:fldChar>
      </w:r>
      <w:r w:rsidR="0042559A" w:rsidRPr="00E95C44">
        <w:instrText xml:space="preserve"> ADDIN EN.CITE </w:instrText>
      </w:r>
      <w:r w:rsidR="0042559A" w:rsidRPr="00E95C44">
        <w:fldChar w:fldCharType="begin">
          <w:fldData xml:space="preserve">PEVuZE5vdGU+PENpdGU+PEF1dGhvcj5GYWdlcmxhbmQ8L0F1dGhvcj48WWVhcj4yMDE0PC9ZZWFy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==
</w:fldData>
        </w:fldChar>
      </w:r>
      <w:r w:rsidR="0042559A" w:rsidRPr="00E95C44">
        <w:instrText xml:space="preserve"> ADDIN EN.CITE.DATA </w:instrText>
      </w:r>
      <w:r w:rsidR="0042559A" w:rsidRPr="00E95C44">
        <w:fldChar w:fldCharType="end"/>
      </w:r>
      <w:r w:rsidR="0042559A" w:rsidRPr="004C2970">
        <w:fldChar w:fldCharType="separate"/>
      </w:r>
      <w:r w:rsidR="0042559A" w:rsidRPr="004C2970">
        <w:rPr>
          <w:noProof/>
        </w:rPr>
        <w:t>(</w:t>
      </w:r>
      <w:hyperlink w:anchor="_ENREF_6" w:tooltip="Fagerland, 2014 #29" w:history="1">
        <w:r w:rsidR="0042559A" w:rsidRPr="00E95C44">
          <w:rPr>
            <w:noProof/>
          </w:rPr>
          <w:t>Fagerland et al., 2014</w:t>
        </w:r>
      </w:hyperlink>
      <w:r w:rsidR="0042559A" w:rsidRPr="004C2970">
        <w:rPr>
          <w:noProof/>
        </w:rPr>
        <w:t xml:space="preserve">; </w:t>
      </w:r>
      <w:hyperlink w:anchor="_ENREF_8" w:tooltip="Higgins, 2002 #38" w:history="1">
        <w:r w:rsidR="0042559A" w:rsidRPr="00E95C44">
          <w:rPr>
            <w:noProof/>
          </w:rPr>
          <w:t>Higgins &amp; Thompson, 2002</w:t>
        </w:r>
      </w:hyperlink>
      <w:r w:rsidR="0042559A" w:rsidRPr="004C2970">
        <w:rPr>
          <w:noProof/>
        </w:rPr>
        <w:t>)</w:t>
      </w:r>
      <w:r w:rsidR="0042559A" w:rsidRPr="004C2970">
        <w:fldChar w:fldCharType="end"/>
      </w:r>
      <w:r w:rsidR="0042559A" w:rsidRPr="004C2970">
        <w:rPr>
          <w:iCs/>
        </w:rPr>
        <w:t>,</w:t>
      </w:r>
      <w:r w:rsidR="00D4070C" w:rsidRPr="004C2970">
        <w:rPr>
          <w:iCs/>
        </w:rPr>
        <w:t xml:space="preserve"> </w:t>
      </w:r>
      <w:r w:rsidR="00D4070C" w:rsidRPr="00E95C44">
        <w:rPr>
          <w:iCs/>
        </w:rPr>
        <w:t xml:space="preserve">and subgroup analysis, </w:t>
      </w:r>
      <w:r w:rsidR="00BA5DB5" w:rsidRPr="00E95C44">
        <w:t xml:space="preserve">we found there was no </w:t>
      </w:r>
      <w:r w:rsidR="00F43C09" w:rsidRPr="00E95C44">
        <w:t xml:space="preserve">consistent </w:t>
      </w:r>
      <w:r w:rsidR="00BA5DB5" w:rsidRPr="00E95C44">
        <w:t xml:space="preserve">evidence </w:t>
      </w:r>
      <w:r w:rsidR="00F43C09" w:rsidRPr="00E95C44">
        <w:t>that the</w:t>
      </w:r>
      <w:r w:rsidR="00BA5DB5" w:rsidRPr="00E95C44">
        <w:t xml:space="preserve"> </w:t>
      </w:r>
      <w:r w:rsidR="005A79E0" w:rsidRPr="00E95C44">
        <w:t>HADS-T</w:t>
      </w:r>
      <w:r w:rsidR="00BA5DB5" w:rsidRPr="00E95C44">
        <w:t xml:space="preserve"> </w:t>
      </w:r>
      <w:r w:rsidR="00F43C09" w:rsidRPr="00E95C44">
        <w:t>is superior</w:t>
      </w:r>
      <w:r w:rsidR="005A79E0" w:rsidRPr="00E95C44">
        <w:t xml:space="preserve"> </w:t>
      </w:r>
      <w:r w:rsidR="00BA5DB5" w:rsidRPr="00E95C44">
        <w:t xml:space="preserve">to </w:t>
      </w:r>
      <w:r w:rsidR="005A79E0" w:rsidRPr="00E95C44">
        <w:t>HADS-D for major depression detection</w:t>
      </w:r>
      <w:r w:rsidR="00BA038F" w:rsidRPr="00E95C44">
        <w:t xml:space="preserve">, </w:t>
      </w:r>
      <w:r w:rsidR="00290306" w:rsidRPr="00E95C44">
        <w:t>including</w:t>
      </w:r>
      <w:r w:rsidR="00BA038F" w:rsidRPr="00E95C44">
        <w:t xml:space="preserve"> in cancer care settings</w:t>
      </w:r>
      <w:r w:rsidR="00BA5DB5" w:rsidRPr="00E95C44">
        <w:t>.</w:t>
      </w:r>
      <w:r w:rsidR="005A79E0" w:rsidRPr="00E95C44">
        <w:t xml:space="preserve"> </w:t>
      </w:r>
      <w:r w:rsidR="000E27D5" w:rsidRPr="000E27D5">
        <w:rPr>
          <w:shd w:val="clear" w:color="auto" w:fill="FFFFFF"/>
        </w:rPr>
        <w:t xml:space="preserve">In addition, we did not identify any differences between HADS-D and HADS-T accuracy </w:t>
      </w:r>
      <w:r w:rsidR="00894F63">
        <w:rPr>
          <w:shd w:val="clear" w:color="auto" w:fill="FFFFFF"/>
        </w:rPr>
        <w:t>that were associated with</w:t>
      </w:r>
      <w:r w:rsidR="000E27D5" w:rsidRPr="000E27D5">
        <w:rPr>
          <w:shd w:val="clear" w:color="auto" w:fill="FFFFFF"/>
        </w:rPr>
        <w:t xml:space="preserve"> individual participant characteristics or countries.</w:t>
      </w:r>
      <w:r w:rsidR="00B66B3B">
        <w:t xml:space="preserve"> </w:t>
      </w:r>
      <w:r w:rsidR="002E5C37" w:rsidRPr="00E95C44">
        <w:t xml:space="preserve">Therefore, in research and clinical general practice, using the full 14-item HADS-T for depression screening </w:t>
      </w:r>
      <w:r w:rsidR="002E5C37" w:rsidRPr="00E95C44">
        <w:rPr>
          <w:rFonts w:hint="eastAsia"/>
        </w:rPr>
        <w:t>would</w:t>
      </w:r>
      <w:r w:rsidR="002E5C37" w:rsidRPr="00E95C44">
        <w:t xml:space="preserve"> likely result in no to minimal gain in screening accuracy but would add unnecessary burden to </w:t>
      </w:r>
      <w:r w:rsidR="002E5C37" w:rsidRPr="00E95C44">
        <w:rPr>
          <w:lang w:bidi="en-US"/>
        </w:rPr>
        <w:t xml:space="preserve">patients compared to the 7-item HADS-D. </w:t>
      </w:r>
    </w:p>
    <w:p w14:paraId="7BA83A1B" w14:textId="1410448A" w:rsidR="0065785A" w:rsidRPr="00E46262" w:rsidRDefault="009A18FF" w:rsidP="00657F1E">
      <w:pPr>
        <w:pStyle w:val="BodyText"/>
        <w:tabs>
          <w:tab w:val="clear" w:pos="0"/>
          <w:tab w:val="clear" w:pos="10080"/>
        </w:tabs>
        <w:spacing w:line="480" w:lineRule="auto"/>
        <w:ind w:right="4" w:firstLine="567"/>
      </w:pPr>
      <w:r w:rsidRPr="00E95C44">
        <w:t xml:space="preserve">To our knowledge, </w:t>
      </w:r>
      <w:r w:rsidR="00AC4237" w:rsidRPr="00E95C44">
        <w:t xml:space="preserve">this is the first meta-analysis </w:t>
      </w:r>
      <w:r w:rsidR="00E41C53" w:rsidRPr="00E95C44">
        <w:t>that directly compared</w:t>
      </w:r>
      <w:r w:rsidR="00AC4237" w:rsidRPr="00E95C44">
        <w:t xml:space="preserve"> </w:t>
      </w:r>
      <w:r w:rsidR="0088699A" w:rsidRPr="00E95C44">
        <w:rPr>
          <w:lang w:bidi="en-US"/>
        </w:rPr>
        <w:t xml:space="preserve">the </w:t>
      </w:r>
      <w:r w:rsidR="00F43C09" w:rsidRPr="00E95C44">
        <w:rPr>
          <w:lang w:bidi="en-US"/>
        </w:rPr>
        <w:t>HADS-D and HADS-T</w:t>
      </w:r>
      <w:r w:rsidR="0088699A" w:rsidRPr="00E95C44">
        <w:rPr>
          <w:lang w:bidi="en-US"/>
        </w:rPr>
        <w:t xml:space="preserve"> for screening for depression</w:t>
      </w:r>
      <w:r w:rsidR="00E41C53" w:rsidRPr="00E95C44">
        <w:rPr>
          <w:lang w:bidi="en-US"/>
        </w:rPr>
        <w:t xml:space="preserve"> using </w:t>
      </w:r>
      <w:r w:rsidR="00E41C53" w:rsidRPr="00E95C44">
        <w:t>the same</w:t>
      </w:r>
      <w:r w:rsidR="00646E39" w:rsidRPr="00E95C44">
        <w:t xml:space="preserve"> large individual participant dataset</w:t>
      </w:r>
      <w:r w:rsidR="00F43C09" w:rsidRPr="00E95C44">
        <w:t xml:space="preserve"> for both screening tools</w:t>
      </w:r>
      <w:r w:rsidR="00AC4237" w:rsidRPr="00E95C44">
        <w:t>. Strengths of this study included the large overall sample size</w:t>
      </w:r>
      <w:r w:rsidR="008E1C5C">
        <w:t xml:space="preserve"> and high precision of estimates of differences</w:t>
      </w:r>
      <w:r w:rsidR="00AC4237" w:rsidRPr="00E95C44">
        <w:t xml:space="preserve">, the ability to compare results for </w:t>
      </w:r>
      <w:r w:rsidR="008D54D6" w:rsidRPr="00E95C44">
        <w:t>HADS-D</w:t>
      </w:r>
      <w:r w:rsidR="00AC4237" w:rsidRPr="00E95C44">
        <w:t xml:space="preserve"> and </w:t>
      </w:r>
      <w:r w:rsidR="008D54D6" w:rsidRPr="00E95C44">
        <w:t>HADS-T</w:t>
      </w:r>
      <w:r w:rsidR="00AC4237" w:rsidRPr="00E95C44">
        <w:t xml:space="preserve"> </w:t>
      </w:r>
      <w:r w:rsidR="008D54D6" w:rsidRPr="00E95C44">
        <w:t>across</w:t>
      </w:r>
      <w:r w:rsidR="00AC4237" w:rsidRPr="00E95C44">
        <w:t xml:space="preserve"> all cutoffs from all studies, </w:t>
      </w:r>
      <w:r w:rsidR="00344B69" w:rsidRPr="00E95C44">
        <w:t xml:space="preserve">and </w:t>
      </w:r>
      <w:r w:rsidR="00AC4237" w:rsidRPr="00E95C44">
        <w:t xml:space="preserve">the ability to assess </w:t>
      </w:r>
      <w:r w:rsidR="00F43C09" w:rsidRPr="00E95C44">
        <w:t xml:space="preserve">screening </w:t>
      </w:r>
      <w:r w:rsidR="00AC4237" w:rsidRPr="00E95C44">
        <w:t xml:space="preserve">accuracy </w:t>
      </w:r>
      <w:r w:rsidR="008E1C5C">
        <w:t>overall</w:t>
      </w:r>
      <w:r w:rsidR="00256D80" w:rsidRPr="00E95C44">
        <w:t xml:space="preserve"> </w:t>
      </w:r>
      <w:r w:rsidR="00344B69" w:rsidRPr="00E95C44">
        <w:t xml:space="preserve">and by </w:t>
      </w:r>
      <w:r w:rsidR="00F43C09" w:rsidRPr="00E95C44">
        <w:t xml:space="preserve">inpatient and outpatient </w:t>
      </w:r>
      <w:r w:rsidR="00256D80" w:rsidRPr="00E95C44">
        <w:t>subgroup</w:t>
      </w:r>
      <w:r w:rsidR="00F43C09" w:rsidRPr="00E95C44">
        <w:t>s</w:t>
      </w:r>
      <w:r w:rsidR="00344B69" w:rsidRPr="00E95C44">
        <w:t xml:space="preserve">. </w:t>
      </w:r>
      <w:r w:rsidR="00AC4237" w:rsidRPr="00E95C44">
        <w:t>There are also limitations to consider.</w:t>
      </w:r>
      <w:r w:rsidR="007B3D1B" w:rsidRPr="00E95C44">
        <w:t xml:space="preserve"> </w:t>
      </w:r>
      <w:r w:rsidR="006C35B6" w:rsidRPr="00E95C44">
        <w:t>First</w:t>
      </w:r>
      <w:r w:rsidR="00AC4237" w:rsidRPr="00E95C44">
        <w:t xml:space="preserve">, for the full IPDMA data, </w:t>
      </w:r>
      <w:r w:rsidR="00C507E1" w:rsidRPr="00E95C44">
        <w:t xml:space="preserve">primary data from </w:t>
      </w:r>
      <w:r w:rsidR="00452CA7" w:rsidRPr="00E95C44">
        <w:t>72</w:t>
      </w:r>
      <w:r w:rsidR="00C507E1" w:rsidRPr="00E95C44">
        <w:t xml:space="preserve"> of </w:t>
      </w:r>
      <w:r w:rsidR="00452CA7" w:rsidRPr="00E95C44">
        <w:t xml:space="preserve">165 </w:t>
      </w:r>
      <w:r w:rsidR="00C507E1" w:rsidRPr="00E95C44">
        <w:t>published eligible datasets (4</w:t>
      </w:r>
      <w:r w:rsidR="00452CA7" w:rsidRPr="00E95C44">
        <w:t>4</w:t>
      </w:r>
      <w:r w:rsidR="00C507E1" w:rsidRPr="00E95C44">
        <w:t>%</w:t>
      </w:r>
      <w:r w:rsidR="00452CA7" w:rsidRPr="00E95C44">
        <w:t xml:space="preserve"> of datasets, </w:t>
      </w:r>
      <w:r w:rsidR="00E03684" w:rsidRPr="00E95C44">
        <w:t>34% of participants</w:t>
      </w:r>
      <w:r w:rsidR="00C507E1" w:rsidRPr="00E95C44">
        <w:t>) were not included</w:t>
      </w:r>
      <w:r w:rsidR="00AC4237" w:rsidRPr="00E95C44">
        <w:t xml:space="preserve">, and </w:t>
      </w:r>
      <w:r w:rsidR="00C507E1" w:rsidRPr="00E95C44">
        <w:t>only</w:t>
      </w:r>
      <w:r w:rsidR="00AC4237" w:rsidRPr="00E95C44">
        <w:t xml:space="preserve"> those </w:t>
      </w:r>
      <w:r w:rsidR="00C507E1" w:rsidRPr="00E95C44">
        <w:t xml:space="preserve">datasets </w:t>
      </w:r>
      <w:r w:rsidR="00AC4237" w:rsidRPr="00E95C44">
        <w:t xml:space="preserve">with complete data for all individual </w:t>
      </w:r>
      <w:r w:rsidR="00025459" w:rsidRPr="00E95C44">
        <w:t>HADS</w:t>
      </w:r>
      <w:r w:rsidR="00AC4237" w:rsidRPr="00E95C44">
        <w:t xml:space="preserve"> item scores (9</w:t>
      </w:r>
      <w:r w:rsidR="00025459" w:rsidRPr="00E95C44">
        <w:t>1</w:t>
      </w:r>
      <w:r w:rsidR="00AC4237" w:rsidRPr="00E95C44">
        <w:t>% of available data)</w:t>
      </w:r>
      <w:r w:rsidR="00C507E1" w:rsidRPr="00E95C44">
        <w:t xml:space="preserve"> were included in this study</w:t>
      </w:r>
      <w:r w:rsidR="00AC4237" w:rsidRPr="00E95C44">
        <w:t>. Nonetheless, this sample was much larger than the few primary studies that have</w:t>
      </w:r>
      <w:r w:rsidR="00F43C09" w:rsidRPr="00E95C44">
        <w:t xml:space="preserve"> previously</w:t>
      </w:r>
      <w:r w:rsidR="00AC4237" w:rsidRPr="00E95C44">
        <w:t xml:space="preserve"> compared the </w:t>
      </w:r>
      <w:r w:rsidR="002D5941" w:rsidRPr="00E95C44">
        <w:t>HADS-D</w:t>
      </w:r>
      <w:r w:rsidR="00AC4237" w:rsidRPr="00E95C44">
        <w:t xml:space="preserve"> and </w:t>
      </w:r>
      <w:r w:rsidR="002D5941" w:rsidRPr="00E95C44">
        <w:t>HADS-T</w:t>
      </w:r>
      <w:r w:rsidR="00AC4237" w:rsidRPr="00E95C44">
        <w:t xml:space="preserve">. </w:t>
      </w:r>
      <w:r w:rsidR="006C35B6" w:rsidRPr="00E95C44">
        <w:t>Second</w:t>
      </w:r>
      <w:r w:rsidR="00401121" w:rsidRPr="00E95C44">
        <w:t xml:space="preserve">, we did not </w:t>
      </w:r>
      <w:r w:rsidR="00513F97" w:rsidRPr="00E95C44">
        <w:t xml:space="preserve">conduct </w:t>
      </w:r>
      <w:r w:rsidR="00290306" w:rsidRPr="00E95C44">
        <w:t>analyses restricted to</w:t>
      </w:r>
      <w:r w:rsidR="00780526" w:rsidRPr="00E95C44">
        <w:t xml:space="preserve"> </w:t>
      </w:r>
      <w:r w:rsidR="00513F97" w:rsidRPr="00E95C44">
        <w:rPr>
          <w:shd w:val="clear" w:color="auto" w:fill="FFFFFF"/>
        </w:rPr>
        <w:t>studies with “low” risk of bias rating</w:t>
      </w:r>
      <w:r w:rsidR="00290306" w:rsidRPr="00E95C44">
        <w:rPr>
          <w:shd w:val="clear" w:color="auto" w:fill="FFFFFF"/>
        </w:rPr>
        <w:t>s</w:t>
      </w:r>
      <w:r w:rsidR="00513F97" w:rsidRPr="00E95C44">
        <w:rPr>
          <w:shd w:val="clear" w:color="auto" w:fill="FFFFFF"/>
        </w:rPr>
        <w:t xml:space="preserve"> across QUADAS-2 domains</w:t>
      </w:r>
      <w:r w:rsidR="00780526" w:rsidRPr="00E95C44">
        <w:t>.</w:t>
      </w:r>
      <w:r w:rsidR="00401121" w:rsidRPr="00E95C44">
        <w:t xml:space="preserve"> </w:t>
      </w:r>
      <w:r w:rsidR="00780526" w:rsidRPr="00E95C44">
        <w:t>H</w:t>
      </w:r>
      <w:r w:rsidR="00513F97" w:rsidRPr="00E95C44">
        <w:t xml:space="preserve">owever, </w:t>
      </w:r>
      <w:r w:rsidR="00894F63">
        <w:t xml:space="preserve">in </w:t>
      </w:r>
      <w:r w:rsidR="00DF6E2F">
        <w:t xml:space="preserve">sensitivity analysis in this study and </w:t>
      </w:r>
      <w:r w:rsidR="00780526" w:rsidRPr="00E95C44">
        <w:t xml:space="preserve">in </w:t>
      </w:r>
      <w:r w:rsidR="00290306" w:rsidRPr="00E95C44">
        <w:t>our</w:t>
      </w:r>
      <w:r w:rsidR="00780526" w:rsidRPr="00E95C44">
        <w:t xml:space="preserve"> main IPDMA</w:t>
      </w:r>
      <w:r w:rsidR="00290306" w:rsidRPr="00E95C44">
        <w:t xml:space="preserve"> on the HADS-D</w:t>
      </w:r>
      <w:r w:rsidR="00780526" w:rsidRPr="00E95C44">
        <w:t xml:space="preserve"> (Wu, et al</w:t>
      </w:r>
      <w:r w:rsidR="006A48E9" w:rsidRPr="00E95C44">
        <w:t>., 2021</w:t>
      </w:r>
      <w:r w:rsidR="00780526" w:rsidRPr="00E95C44">
        <w:t>)</w:t>
      </w:r>
      <w:r w:rsidR="006A48E9" w:rsidRPr="00E95C44">
        <w:t>,</w:t>
      </w:r>
      <w:r w:rsidR="00780526" w:rsidRPr="00E95C44">
        <w:t xml:space="preserve"> </w:t>
      </w:r>
      <w:r w:rsidR="00915645" w:rsidRPr="00E95C44">
        <w:t xml:space="preserve">risk of bias ratings </w:t>
      </w:r>
      <w:proofErr w:type="gramStart"/>
      <w:r w:rsidR="00401121" w:rsidRPr="00E95C44">
        <w:t>w</w:t>
      </w:r>
      <w:r w:rsidR="00915645" w:rsidRPr="00E95C44">
        <w:t>ere</w:t>
      </w:r>
      <w:proofErr w:type="gramEnd"/>
      <w:r w:rsidR="00401121" w:rsidRPr="00E95C44">
        <w:t xml:space="preserve"> </w:t>
      </w:r>
      <w:r w:rsidR="00915645" w:rsidRPr="00E95C44">
        <w:t xml:space="preserve">not associated with </w:t>
      </w:r>
      <w:r w:rsidR="00290306" w:rsidRPr="00E95C44">
        <w:t>screening</w:t>
      </w:r>
      <w:r w:rsidR="00915645" w:rsidRPr="00E95C44">
        <w:t xml:space="preserve"> accuracy</w:t>
      </w:r>
      <w:r w:rsidR="00604FB2" w:rsidRPr="00E95C44">
        <w:t>.</w:t>
      </w:r>
      <w:r w:rsidR="005C1EBD">
        <w:t xml:space="preserve"> </w:t>
      </w:r>
      <w:r w:rsidR="009D7BD7" w:rsidRPr="009D7BD7">
        <w:t xml:space="preserve">Third, the present study used a subset of studies and participants from our previously conducted HADS-D IPDMA (Wu, et al., 2021). This IPDMA project was designed to assess the accuracy </w:t>
      </w:r>
      <w:r w:rsidR="009D7BD7" w:rsidRPr="009D7BD7">
        <w:lastRenderedPageBreak/>
        <w:t>of the HADS-D for detecting major depression. Diagnoses of other mental disorders, including, anxiety disorders, were not collected in most of the included primary studies. Thus, we were not able to evaluate the sensitivity and specificity of the HADS-D, HADS-Anxiety, or HADS-T for detecting mental disorders generally</w:t>
      </w:r>
      <w:r w:rsidR="00603820">
        <w:rPr>
          <w:color w:val="000000" w:themeColor="text1"/>
          <w:shd w:val="clear" w:color="auto" w:fill="FFFFFF"/>
        </w:rPr>
        <w:t>.</w:t>
      </w:r>
      <w:r w:rsidR="00D02F09">
        <w:rPr>
          <w:color w:val="000000" w:themeColor="text1"/>
          <w:shd w:val="clear" w:color="auto" w:fill="FFFFFF"/>
        </w:rPr>
        <w:t xml:space="preserve"> </w:t>
      </w:r>
      <w:r w:rsidR="0081436B">
        <w:rPr>
          <w:color w:val="000000" w:themeColor="text1"/>
          <w:shd w:val="clear" w:color="auto" w:fill="FFFFFF"/>
        </w:rPr>
        <w:t xml:space="preserve">Forth, </w:t>
      </w:r>
      <w:r w:rsidR="0081436B">
        <w:rPr>
          <w:shd w:val="clear" w:color="auto" w:fill="FFFFFF"/>
        </w:rPr>
        <w:t xml:space="preserve">we did not record inter-rated reliability for risk of bias ratings; however, all ratings were done by trained reviewers and any disagreements were addressed by consensus, including a third investigator as necessary. </w:t>
      </w:r>
    </w:p>
    <w:p w14:paraId="04CCBFF5" w14:textId="66E47566" w:rsidR="00DC5579" w:rsidRPr="004C2970" w:rsidRDefault="005A5FF8" w:rsidP="005A5FF8">
      <w:pPr>
        <w:spacing w:line="480" w:lineRule="auto"/>
        <w:jc w:val="center"/>
        <w:outlineLvl w:val="0"/>
        <w:rPr>
          <w:b/>
        </w:rPr>
      </w:pPr>
      <w:r w:rsidRPr="004C2970">
        <w:rPr>
          <w:b/>
        </w:rPr>
        <w:t>Conclusions</w:t>
      </w:r>
    </w:p>
    <w:p w14:paraId="09DE9167" w14:textId="524CDC1C" w:rsidR="00730644" w:rsidRDefault="00AC4237" w:rsidP="00730644">
      <w:pPr>
        <w:spacing w:line="480" w:lineRule="auto"/>
        <w:ind w:firstLine="567"/>
        <w:outlineLvl w:val="0"/>
      </w:pPr>
      <w:r w:rsidRPr="00E95C44">
        <w:t xml:space="preserve">In summary, </w:t>
      </w:r>
      <w:r w:rsidR="0037695C" w:rsidRPr="00E95C44">
        <w:t>t</w:t>
      </w:r>
      <w:r w:rsidRPr="00E95C44">
        <w:t>his study found</w:t>
      </w:r>
      <w:r w:rsidRPr="00E95C44">
        <w:rPr>
          <w:rFonts w:hint="eastAsia"/>
        </w:rPr>
        <w:t xml:space="preserve"> that </w:t>
      </w:r>
      <w:r w:rsidR="00F43C09" w:rsidRPr="00E95C44">
        <w:t xml:space="preserve">sensitivity and specificity of </w:t>
      </w:r>
      <w:r w:rsidRPr="00E95C44">
        <w:t xml:space="preserve">the </w:t>
      </w:r>
      <w:r w:rsidR="0037695C" w:rsidRPr="00E95C44">
        <w:t>HADS-T</w:t>
      </w:r>
      <w:r w:rsidRPr="00E95C44">
        <w:rPr>
          <w:rFonts w:hint="eastAsia"/>
        </w:rPr>
        <w:t xml:space="preserve"> </w:t>
      </w:r>
      <w:r w:rsidR="00F43C09" w:rsidRPr="00E95C44">
        <w:t xml:space="preserve">were </w:t>
      </w:r>
      <w:r w:rsidR="0037695C" w:rsidRPr="00E95C44">
        <w:t>not</w:t>
      </w:r>
      <w:r w:rsidRPr="00E95C44">
        <w:t xml:space="preserve"> </w:t>
      </w:r>
      <w:r w:rsidR="0037695C" w:rsidRPr="00E95C44">
        <w:t xml:space="preserve">superior </w:t>
      </w:r>
      <w:r w:rsidRPr="00E95C44">
        <w:t xml:space="preserve">to the </w:t>
      </w:r>
      <w:r w:rsidR="0037695C" w:rsidRPr="00E95C44">
        <w:t>HADS-D</w:t>
      </w:r>
      <w:r w:rsidRPr="00E95C44">
        <w:rPr>
          <w:rFonts w:hint="eastAsia"/>
        </w:rPr>
        <w:t xml:space="preserve"> </w:t>
      </w:r>
      <w:r w:rsidRPr="00E95C44">
        <w:t>for detecting</w:t>
      </w:r>
      <w:r w:rsidRPr="00E95C44">
        <w:rPr>
          <w:rFonts w:hint="eastAsia"/>
        </w:rPr>
        <w:t xml:space="preserve"> major</w:t>
      </w:r>
      <w:r w:rsidRPr="00E95C44">
        <w:t xml:space="preserve"> depression</w:t>
      </w:r>
      <w:r w:rsidR="00AF58FE" w:rsidRPr="00E95C44">
        <w:t xml:space="preserve"> in a</w:t>
      </w:r>
      <w:r w:rsidR="00AF58FE" w:rsidRPr="00E95C44">
        <w:rPr>
          <w:rFonts w:hint="eastAsia"/>
        </w:rPr>
        <w:t xml:space="preserve"> large </w:t>
      </w:r>
      <w:r w:rsidR="00786BFA" w:rsidRPr="00E95C44">
        <w:t xml:space="preserve">individual </w:t>
      </w:r>
      <w:r w:rsidR="00AF58FE" w:rsidRPr="00E95C44">
        <w:t>participant dataset</w:t>
      </w:r>
      <w:r w:rsidRPr="00E95C44">
        <w:rPr>
          <w:rFonts w:hint="eastAsia"/>
        </w:rPr>
        <w:t xml:space="preserve">. </w:t>
      </w:r>
      <w:r w:rsidR="00542D0D" w:rsidRPr="00E95C44">
        <w:t>U</w:t>
      </w:r>
      <w:r w:rsidR="0037695C" w:rsidRPr="00E95C44">
        <w:t xml:space="preserve">sing the </w:t>
      </w:r>
      <w:r w:rsidR="002A6895" w:rsidRPr="00E95C44">
        <w:t>7</w:t>
      </w:r>
      <w:r w:rsidR="0037695C" w:rsidRPr="00E95C44">
        <w:t>-item HADS-</w:t>
      </w:r>
      <w:r w:rsidR="002A6895" w:rsidRPr="00E95C44">
        <w:t>D</w:t>
      </w:r>
      <w:r w:rsidR="0037695C" w:rsidRPr="00E95C44">
        <w:t xml:space="preserve"> for depression screening</w:t>
      </w:r>
      <w:r w:rsidRPr="00E95C44">
        <w:t xml:space="preserve"> </w:t>
      </w:r>
      <w:r w:rsidR="00786BFA" w:rsidRPr="00E95C44">
        <w:t xml:space="preserve">instead of the </w:t>
      </w:r>
      <w:r w:rsidR="00C3565D" w:rsidRPr="00E95C44">
        <w:t xml:space="preserve">full </w:t>
      </w:r>
      <w:r w:rsidR="00786BFA" w:rsidRPr="00E95C44">
        <w:t>14-item HADS</w:t>
      </w:r>
      <w:r w:rsidR="00C3565D" w:rsidRPr="00E95C44">
        <w:t>-T</w:t>
      </w:r>
      <w:r w:rsidR="00786BFA" w:rsidRPr="00E95C44">
        <w:t xml:space="preserve"> </w:t>
      </w:r>
      <w:r w:rsidRPr="00E95C44">
        <w:t xml:space="preserve">has minimal </w:t>
      </w:r>
      <w:r w:rsidR="002A6895" w:rsidRPr="00E95C44">
        <w:t>influence</w:t>
      </w:r>
      <w:r w:rsidRPr="00E95C44">
        <w:t xml:space="preserve"> on performance of the measure </w:t>
      </w:r>
      <w:r w:rsidR="00F43C09" w:rsidRPr="00E95C44">
        <w:t>but would reduce</w:t>
      </w:r>
      <w:r w:rsidR="002A6895" w:rsidRPr="00E95C44">
        <w:rPr>
          <w:lang w:bidi="en-US"/>
        </w:rPr>
        <w:t xml:space="preserve"> patient</w:t>
      </w:r>
      <w:r w:rsidR="00F43C09" w:rsidRPr="00E95C44">
        <w:rPr>
          <w:lang w:bidi="en-US"/>
        </w:rPr>
        <w:t xml:space="preserve"> and</w:t>
      </w:r>
      <w:r w:rsidR="002A6895" w:rsidRPr="00E95C44">
        <w:rPr>
          <w:lang w:bidi="en-US"/>
        </w:rPr>
        <w:t xml:space="preserve"> participant burden in clinical and research settings</w:t>
      </w:r>
      <w:r w:rsidRPr="00E95C44">
        <w:t>.</w:t>
      </w:r>
      <w:r w:rsidR="0037695C" w:rsidRPr="00E95C44">
        <w:t xml:space="preserve"> </w:t>
      </w:r>
      <w:r w:rsidR="00220435" w:rsidRPr="00E95C44">
        <w:t>Both HADS-D and HADS-T have only modest screening ability and discussion of their exact indications for use and related caveats are beyond the scope of this article. However, t</w:t>
      </w:r>
      <w:r w:rsidR="0037695C" w:rsidRPr="00E95C44">
        <w:rPr>
          <w:lang w:bidi="en-US"/>
        </w:rPr>
        <w:t>here were no substantive differences in performance between the HADS-D and HADS-T in detecting major depression among medical outpatients</w:t>
      </w:r>
      <w:r w:rsidR="00F43C09" w:rsidRPr="00E95C44">
        <w:rPr>
          <w:lang w:bidi="en-US"/>
        </w:rPr>
        <w:t xml:space="preserve">, although </w:t>
      </w:r>
      <w:r w:rsidR="00F730A5" w:rsidRPr="00E95C44">
        <w:rPr>
          <w:lang w:bidi="en-US"/>
        </w:rPr>
        <w:t xml:space="preserve">there was a slight advantage in specificity of indeterminate </w:t>
      </w:r>
      <w:r w:rsidR="00B122C5" w:rsidRPr="00E95C44">
        <w:rPr>
          <w:lang w:bidi="en-US"/>
        </w:rPr>
        <w:t>equivalenc</w:t>
      </w:r>
      <w:r w:rsidR="00C12B6B" w:rsidRPr="00E95C44">
        <w:rPr>
          <w:lang w:bidi="en-US"/>
        </w:rPr>
        <w:t>y</w:t>
      </w:r>
      <w:r w:rsidR="00956A65" w:rsidRPr="00E95C44">
        <w:rPr>
          <w:lang w:bidi="en-US"/>
        </w:rPr>
        <w:t xml:space="preserve"> </w:t>
      </w:r>
      <w:r w:rsidR="00F730A5" w:rsidRPr="00E95C44">
        <w:rPr>
          <w:lang w:bidi="en-US"/>
        </w:rPr>
        <w:t>for the HADS-T</w:t>
      </w:r>
      <w:r w:rsidR="0037695C" w:rsidRPr="00E95C44">
        <w:rPr>
          <w:lang w:bidi="en-US"/>
        </w:rPr>
        <w:t xml:space="preserve"> </w:t>
      </w:r>
      <w:r w:rsidR="00F730A5" w:rsidRPr="00E95C44">
        <w:rPr>
          <w:lang w:bidi="en-US"/>
        </w:rPr>
        <w:t>among</w:t>
      </w:r>
      <w:r w:rsidR="0037695C" w:rsidRPr="00E95C44">
        <w:rPr>
          <w:lang w:bidi="en-US"/>
        </w:rPr>
        <w:t xml:space="preserve"> medical inpatients, for whom adding the anxiety items of HADS-A may improve accuracy.</w:t>
      </w:r>
    </w:p>
    <w:p w14:paraId="5203E2E6" w14:textId="77777777" w:rsidR="00730644" w:rsidRDefault="00730644" w:rsidP="00BA3493">
      <w:pPr>
        <w:spacing w:line="480" w:lineRule="auto"/>
        <w:outlineLvl w:val="0"/>
      </w:pPr>
    </w:p>
    <w:p w14:paraId="7A41B85D" w14:textId="2C9C4048" w:rsidR="00082D32" w:rsidRPr="00E95C44" w:rsidRDefault="00047C14" w:rsidP="00BA3493">
      <w:pPr>
        <w:spacing w:line="480" w:lineRule="auto"/>
        <w:outlineLvl w:val="0"/>
      </w:pPr>
      <w:r w:rsidRPr="004C2970">
        <w:rPr>
          <w:b/>
        </w:rPr>
        <w:t>Ethical Approval</w:t>
      </w:r>
      <w:r w:rsidRPr="00E95C44">
        <w:t>: As this study involved secondary analysis of anonymized previously collected data, the Research Ethics Committee of the Jewish General Hospital declared that this project did not require research ethics approval. However, for each included dataset, we confirmed that the original study received ethics approval and that all patients provided informed consent.</w:t>
      </w:r>
      <w:r w:rsidRPr="00E95C44">
        <w:br w:type="page"/>
      </w:r>
    </w:p>
    <w:p w14:paraId="586CF06B" w14:textId="74690D6B" w:rsidR="00082D32" w:rsidRPr="00E95C44" w:rsidRDefault="00082D32" w:rsidP="00082D32">
      <w:pPr>
        <w:pStyle w:val="ListParagraph"/>
        <w:spacing w:line="480" w:lineRule="auto"/>
        <w:ind w:left="0"/>
        <w:rPr>
          <w:rFonts w:ascii="Times New Roman" w:hAnsi="Times New Roman"/>
          <w:b/>
          <w:bCs/>
        </w:rPr>
      </w:pPr>
      <w:r w:rsidRPr="00E95C44">
        <w:rPr>
          <w:rFonts w:ascii="Times New Roman" w:hAnsi="Times New Roman"/>
          <w:b/>
          <w:bCs/>
        </w:rPr>
        <w:lastRenderedPageBreak/>
        <w:t>REF</w:t>
      </w:r>
      <w:r w:rsidR="00047C14" w:rsidRPr="00E95C44">
        <w:rPr>
          <w:rFonts w:ascii="Times New Roman" w:hAnsi="Times New Roman"/>
          <w:b/>
          <w:bCs/>
        </w:rPr>
        <w:t>E</w:t>
      </w:r>
      <w:r w:rsidRPr="00E95C44">
        <w:rPr>
          <w:rFonts w:ascii="Times New Roman" w:hAnsi="Times New Roman"/>
          <w:b/>
          <w:bCs/>
        </w:rPr>
        <w:t>RENCES</w:t>
      </w:r>
    </w:p>
    <w:p w14:paraId="0EFB95E0" w14:textId="77777777" w:rsidR="008A75C9" w:rsidRPr="0064769D" w:rsidRDefault="008A75C9" w:rsidP="008A75C9">
      <w:pPr>
        <w:pStyle w:val="EndNoteBibliography"/>
        <w:spacing w:line="480" w:lineRule="auto"/>
        <w:ind w:left="720" w:hanging="720"/>
        <w:rPr>
          <w:sz w:val="24"/>
        </w:rPr>
      </w:pPr>
      <w:r>
        <w:rPr>
          <w:sz w:val="24"/>
        </w:rPr>
        <w:t>*</w:t>
      </w:r>
      <w:r w:rsidRPr="00F847C7">
        <w:rPr>
          <w:sz w:val="24"/>
        </w:rPr>
        <w:t>Akechi, T., Okuyama, T., Sugawara, Y., Shima, Y., Furukawa, T. A., &amp; Uchitomi, Y. (2006). Screening for depression in terminally ill cancer patients in Japan</w:t>
      </w:r>
      <w:r w:rsidRPr="0064769D">
        <w:rPr>
          <w:sz w:val="24"/>
        </w:rPr>
        <w:t xml:space="preserve">. </w:t>
      </w:r>
      <w:r w:rsidRPr="0064769D">
        <w:rPr>
          <w:i/>
          <w:iCs/>
          <w:sz w:val="24"/>
        </w:rPr>
        <w:t>Journal of Pain &amp; Symptom Management</w:t>
      </w:r>
      <w:r w:rsidRPr="00F847C7">
        <w:t xml:space="preserve"> </w:t>
      </w:r>
      <w:r w:rsidRPr="00F847C7">
        <w:rPr>
          <w:sz w:val="24"/>
        </w:rPr>
        <w:t>, 31(1), 5-12</w:t>
      </w:r>
      <w:r w:rsidRPr="0064769D">
        <w:rPr>
          <w:sz w:val="24"/>
        </w:rPr>
        <w:t>.</w:t>
      </w:r>
    </w:p>
    <w:p w14:paraId="3B51917D" w14:textId="77777777" w:rsidR="00E35661" w:rsidRPr="0064769D" w:rsidRDefault="00E35661" w:rsidP="00E35661">
      <w:pPr>
        <w:pStyle w:val="EndNoteBibliography"/>
        <w:spacing w:line="480" w:lineRule="auto"/>
        <w:ind w:left="720" w:hanging="720"/>
        <w:rPr>
          <w:sz w:val="24"/>
        </w:rPr>
      </w:pPr>
      <w:r>
        <w:rPr>
          <w:sz w:val="24"/>
        </w:rPr>
        <w:t>*A</w:t>
      </w:r>
      <w:r w:rsidRPr="009E367A">
        <w:rPr>
          <w:sz w:val="24"/>
        </w:rPr>
        <w:t xml:space="preserve">l-Asmi, A., Dorvlo, A. S., Burke, D. T., Al-Adawi, S., Al-Zaabi, A., Al-Zadjali, H. A., </w:t>
      </w:r>
      <w:r>
        <w:rPr>
          <w:sz w:val="24"/>
        </w:rPr>
        <w:t>…</w:t>
      </w:r>
      <w:r w:rsidRPr="009E367A">
        <w:rPr>
          <w:sz w:val="24"/>
        </w:rPr>
        <w:t xml:space="preserve"> &amp; Al-Adawi, S. (2012). The detection of mood and anxiety in people with epilepsy using two-phase designs: experiences from a tertiary care centre in Oman. </w:t>
      </w:r>
      <w:r w:rsidRPr="00746EE3">
        <w:rPr>
          <w:i/>
          <w:iCs/>
          <w:sz w:val="24"/>
        </w:rPr>
        <w:t xml:space="preserve">Epilepsy </w:t>
      </w:r>
      <w:r>
        <w:rPr>
          <w:i/>
          <w:iCs/>
          <w:sz w:val="24"/>
        </w:rPr>
        <w:t>R</w:t>
      </w:r>
      <w:r w:rsidRPr="00746EE3">
        <w:rPr>
          <w:i/>
          <w:iCs/>
          <w:sz w:val="24"/>
        </w:rPr>
        <w:t>esearch, 98</w:t>
      </w:r>
      <w:r w:rsidRPr="009E367A">
        <w:rPr>
          <w:sz w:val="24"/>
        </w:rPr>
        <w:t>(2-3), 174–181.</w:t>
      </w:r>
    </w:p>
    <w:p w14:paraId="0B21975E" w14:textId="1BD33A50" w:rsidR="002E3827" w:rsidRPr="00E95C44" w:rsidRDefault="002E3827" w:rsidP="0007567D">
      <w:pPr>
        <w:pStyle w:val="EndNoteBibliography"/>
        <w:spacing w:line="480" w:lineRule="auto"/>
        <w:ind w:left="720" w:hanging="720"/>
        <w:rPr>
          <w:sz w:val="24"/>
        </w:rPr>
      </w:pPr>
      <w:r w:rsidRPr="00E95C44">
        <w:rPr>
          <w:sz w:val="24"/>
        </w:rPr>
        <w:t>American Psychiatric Association. (198</w:t>
      </w:r>
      <w:r w:rsidR="00F245B0" w:rsidRPr="00E95C44">
        <w:rPr>
          <w:sz w:val="24"/>
        </w:rPr>
        <w:t>7</w:t>
      </w:r>
      <w:r w:rsidRPr="00E95C44">
        <w:rPr>
          <w:sz w:val="24"/>
        </w:rPr>
        <w:t>). Diagnostic and statistical manual of mental disorders</w:t>
      </w:r>
      <w:r w:rsidR="00780744" w:rsidRPr="00E95C44">
        <w:rPr>
          <w:sz w:val="24"/>
        </w:rPr>
        <w:t>: DSM-</w:t>
      </w:r>
      <w:r w:rsidR="00E106D4" w:rsidRPr="00E95C44">
        <w:rPr>
          <w:sz w:val="24"/>
        </w:rPr>
        <w:t>III</w:t>
      </w:r>
      <w:r w:rsidR="00780744" w:rsidRPr="00E95C44">
        <w:rPr>
          <w:sz w:val="24"/>
        </w:rPr>
        <w:t xml:space="preserve">. </w:t>
      </w:r>
      <w:r w:rsidR="00E106D4" w:rsidRPr="00E95C44">
        <w:rPr>
          <w:sz w:val="24"/>
        </w:rPr>
        <w:t>3rd</w:t>
      </w:r>
      <w:r w:rsidR="00780744" w:rsidRPr="00E95C44">
        <w:rPr>
          <w:sz w:val="24"/>
        </w:rPr>
        <w:t xml:space="preserve"> ed. </w:t>
      </w:r>
      <w:r w:rsidRPr="00E95C44">
        <w:rPr>
          <w:sz w:val="24"/>
        </w:rPr>
        <w:t>Washington, DC: American Psychiatric Association.</w:t>
      </w:r>
    </w:p>
    <w:p w14:paraId="5AED4490" w14:textId="44F2033E" w:rsidR="002E3827" w:rsidRPr="00E95C44" w:rsidRDefault="00780744" w:rsidP="0007567D">
      <w:pPr>
        <w:pStyle w:val="EndNoteBibliography"/>
        <w:spacing w:line="480" w:lineRule="auto"/>
        <w:ind w:left="720" w:hanging="720"/>
        <w:rPr>
          <w:sz w:val="24"/>
        </w:rPr>
      </w:pPr>
      <w:r w:rsidRPr="00E95C44">
        <w:rPr>
          <w:sz w:val="24"/>
        </w:rPr>
        <w:t>American Psychiatric Association.</w:t>
      </w:r>
      <w:r w:rsidR="00F245B0" w:rsidRPr="00E95C44">
        <w:rPr>
          <w:sz w:val="24"/>
        </w:rPr>
        <w:t xml:space="preserve"> (1994)</w:t>
      </w:r>
      <w:r w:rsidRPr="00E95C44">
        <w:rPr>
          <w:sz w:val="24"/>
        </w:rPr>
        <w:t xml:space="preserve"> Diagnostic and statistical manual of mental disorders: DSM-IV. 4th ed. Washington (DC): American Psychiatric Association</w:t>
      </w:r>
      <w:r w:rsidR="001113DE" w:rsidRPr="00E95C44">
        <w:rPr>
          <w:sz w:val="24"/>
        </w:rPr>
        <w:t>.</w:t>
      </w:r>
    </w:p>
    <w:p w14:paraId="0B73E836" w14:textId="69F8E6B7" w:rsidR="00E106D4" w:rsidRPr="00E95C44" w:rsidRDefault="00E106D4" w:rsidP="0007567D">
      <w:pPr>
        <w:pStyle w:val="EndNoteBibliography"/>
        <w:spacing w:line="480" w:lineRule="auto"/>
        <w:ind w:left="720" w:hanging="720"/>
        <w:rPr>
          <w:sz w:val="24"/>
        </w:rPr>
      </w:pPr>
      <w:r w:rsidRPr="00E95C44">
        <w:rPr>
          <w:sz w:val="24"/>
        </w:rPr>
        <w:t>American Psychiatric Association.</w:t>
      </w:r>
      <w:r w:rsidR="00F245B0" w:rsidRPr="00E95C44">
        <w:rPr>
          <w:sz w:val="24"/>
        </w:rPr>
        <w:t xml:space="preserve"> (2000).</w:t>
      </w:r>
      <w:r w:rsidRPr="00E95C44">
        <w:rPr>
          <w:sz w:val="24"/>
        </w:rPr>
        <w:t xml:space="preserve"> Diagnostic and statistical manual of mental disorders: DSM-IV</w:t>
      </w:r>
      <w:r w:rsidR="0044169B" w:rsidRPr="00E95C44">
        <w:rPr>
          <w:sz w:val="24"/>
        </w:rPr>
        <w:t>-TR</w:t>
      </w:r>
      <w:r w:rsidRPr="00E95C44">
        <w:rPr>
          <w:sz w:val="24"/>
        </w:rPr>
        <w:t>. 4th ed, Text Revision. Washington (DC): American Psychiatric Association.</w:t>
      </w:r>
    </w:p>
    <w:p w14:paraId="4452A503" w14:textId="31E026E1" w:rsidR="0044169B" w:rsidRPr="00E95C44" w:rsidRDefault="0044169B" w:rsidP="0007567D">
      <w:pPr>
        <w:pStyle w:val="EndNoteBibliography"/>
        <w:spacing w:line="480" w:lineRule="auto"/>
        <w:ind w:left="720" w:hanging="720"/>
        <w:rPr>
          <w:sz w:val="24"/>
        </w:rPr>
      </w:pPr>
      <w:r w:rsidRPr="00E95C44">
        <w:rPr>
          <w:sz w:val="24"/>
        </w:rPr>
        <w:t>American Psychiatric Association.</w:t>
      </w:r>
      <w:r w:rsidR="00F245B0" w:rsidRPr="00E95C44">
        <w:rPr>
          <w:sz w:val="24"/>
        </w:rPr>
        <w:t xml:space="preserve"> (2013).</w:t>
      </w:r>
      <w:r w:rsidRPr="00E95C44">
        <w:rPr>
          <w:sz w:val="24"/>
        </w:rPr>
        <w:t xml:space="preserve"> Diagnostic and statistical manual of mental disorders: DSM-5. 5th ed. Washington (DC): American Psychiatric Association.</w:t>
      </w:r>
    </w:p>
    <w:p w14:paraId="6505412F" w14:textId="77777777" w:rsidR="008A75C9" w:rsidRPr="00F847C7" w:rsidRDefault="008A75C9" w:rsidP="008A75C9">
      <w:pPr>
        <w:pStyle w:val="EndNoteBibliography"/>
        <w:spacing w:line="480" w:lineRule="auto"/>
        <w:ind w:left="720" w:hanging="720"/>
      </w:pPr>
      <w:r>
        <w:rPr>
          <w:sz w:val="24"/>
        </w:rPr>
        <w:t>*</w:t>
      </w:r>
      <w:r w:rsidRPr="0064769D">
        <w:rPr>
          <w:sz w:val="24"/>
        </w:rPr>
        <w:t>Amoozegar, F., Patten, S. B., Becker, W. J., Bulloch, A. G., Fiest, K. M., Davenport, W. J., ... &amp; Jette, N. (2017). The prevalence of depression and the accuracy of depression screening tools in migraine patients. </w:t>
      </w:r>
      <w:r w:rsidRPr="0064769D">
        <w:rPr>
          <w:i/>
          <w:iCs/>
          <w:sz w:val="24"/>
        </w:rPr>
        <w:t>General Hospital Psychiatry</w:t>
      </w:r>
      <w:r w:rsidRPr="0064769D">
        <w:rPr>
          <w:sz w:val="24"/>
        </w:rPr>
        <w:t>, </w:t>
      </w:r>
      <w:r w:rsidRPr="0064769D">
        <w:rPr>
          <w:i/>
          <w:iCs/>
          <w:sz w:val="24"/>
        </w:rPr>
        <w:t>48</w:t>
      </w:r>
      <w:r w:rsidRPr="0064769D">
        <w:rPr>
          <w:sz w:val="24"/>
        </w:rPr>
        <w:t>, 25-31.</w:t>
      </w:r>
    </w:p>
    <w:p w14:paraId="4842EED9" w14:textId="60B243DE" w:rsidR="00784459" w:rsidRPr="00015B11" w:rsidRDefault="00784459" w:rsidP="0007567D">
      <w:pPr>
        <w:pStyle w:val="EndNoteBibliography"/>
        <w:spacing w:line="480" w:lineRule="auto"/>
        <w:ind w:left="720" w:hanging="720"/>
        <w:rPr>
          <w:sz w:val="24"/>
        </w:rPr>
      </w:pPr>
      <w:r w:rsidRPr="004C2970">
        <w:rPr>
          <w:sz w:val="24"/>
        </w:rPr>
        <w:fldChar w:fldCharType="begin"/>
      </w:r>
      <w:r w:rsidRPr="00E95C44">
        <w:rPr>
          <w:sz w:val="24"/>
        </w:rPr>
        <w:instrText xml:space="preserve"> ADDIN EN.REFLIST </w:instrText>
      </w:r>
      <w:r w:rsidRPr="004C2970">
        <w:rPr>
          <w:sz w:val="24"/>
        </w:rPr>
        <w:fldChar w:fldCharType="separate"/>
      </w:r>
      <w:bookmarkStart w:id="11" w:name="_ENREF_1"/>
      <w:r w:rsidRPr="00015B11">
        <w:rPr>
          <w:sz w:val="24"/>
        </w:rPr>
        <w:t xml:space="preserve">Bates, D., Maechler, M., Bolker, B. M., &amp; Walker, S. C. (2015). Fitting Linear Mixed-Effects Models Using lme4. </w:t>
      </w:r>
      <w:r w:rsidRPr="00015B11">
        <w:rPr>
          <w:i/>
          <w:sz w:val="24"/>
        </w:rPr>
        <w:t>Journal of Statistical Software, 67</w:t>
      </w:r>
      <w:r w:rsidRPr="00015B11">
        <w:rPr>
          <w:sz w:val="24"/>
        </w:rPr>
        <w:t>(1), 1-48. doi:10.18637/jss.v067.i01</w:t>
      </w:r>
      <w:bookmarkEnd w:id="11"/>
    </w:p>
    <w:p w14:paraId="136776C4" w14:textId="77777777" w:rsidR="00120313" w:rsidRDefault="00120313" w:rsidP="00120313">
      <w:pPr>
        <w:pStyle w:val="EndNoteBibliography"/>
        <w:spacing w:line="480" w:lineRule="auto"/>
        <w:ind w:left="720" w:hanging="720"/>
        <w:rPr>
          <w:sz w:val="24"/>
        </w:rPr>
      </w:pPr>
      <w:bookmarkStart w:id="12" w:name="_ENREF_2"/>
      <w:r>
        <w:rPr>
          <w:sz w:val="24"/>
        </w:rPr>
        <w:lastRenderedPageBreak/>
        <w:t>*</w:t>
      </w:r>
      <w:r w:rsidRPr="004C519D">
        <w:rPr>
          <w:sz w:val="24"/>
        </w:rPr>
        <w:t xml:space="preserve">Bayón-Pérez, C., Hernando, A., Álvarez-Comino, M., Cebolla, S., Serrano, L., Gutiérrez, F., </w:t>
      </w:r>
      <w:r>
        <w:rPr>
          <w:sz w:val="24"/>
        </w:rPr>
        <w:t>…</w:t>
      </w:r>
      <w:r w:rsidRPr="004C519D">
        <w:rPr>
          <w:sz w:val="24"/>
        </w:rPr>
        <w:t xml:space="preserve"> &amp; Pulido, F. (2016). Toward a comprehensive care of HIV patients: finding a strategy to detect depression in a Spanish HIV cohort. </w:t>
      </w:r>
      <w:r w:rsidRPr="004C519D">
        <w:rPr>
          <w:i/>
          <w:iCs/>
          <w:sz w:val="24"/>
        </w:rPr>
        <w:t>AIDS Care, 28</w:t>
      </w:r>
      <w:r w:rsidRPr="004C519D">
        <w:rPr>
          <w:sz w:val="24"/>
        </w:rPr>
        <w:t>, 834 - 841.</w:t>
      </w:r>
    </w:p>
    <w:p w14:paraId="0344061D" w14:textId="77777777" w:rsidR="00120313" w:rsidRDefault="00120313" w:rsidP="00120313">
      <w:pPr>
        <w:pStyle w:val="EndNoteBibliography"/>
        <w:spacing w:line="480" w:lineRule="auto"/>
        <w:ind w:left="720" w:hanging="720"/>
        <w:rPr>
          <w:sz w:val="24"/>
        </w:rPr>
      </w:pPr>
      <w:r>
        <w:rPr>
          <w:sz w:val="24"/>
        </w:rPr>
        <w:t>*</w:t>
      </w:r>
      <w:r w:rsidRPr="004C519D">
        <w:rPr>
          <w:sz w:val="24"/>
        </w:rPr>
        <w:t xml:space="preserve">Beck, K. R., Tan, S. M., Lum, S. S., Lim, L. E., &amp; Krishna, L. K. (2016). Validation of the emotion thermometers and hospital anxiety and depression scales in Singapore: Screening cancer patients for distress, anxiety and depression. </w:t>
      </w:r>
      <w:r w:rsidRPr="004C519D">
        <w:rPr>
          <w:i/>
          <w:iCs/>
          <w:sz w:val="24"/>
        </w:rPr>
        <w:t>Asia-Pacific Journal of Clinical Oncology, 12</w:t>
      </w:r>
      <w:r w:rsidRPr="004C519D">
        <w:rPr>
          <w:sz w:val="24"/>
        </w:rPr>
        <w:t>(2), e241–e249.</w:t>
      </w:r>
    </w:p>
    <w:p w14:paraId="086D2FDD" w14:textId="77777777" w:rsidR="008A75C9" w:rsidRPr="0064769D" w:rsidRDefault="008A75C9" w:rsidP="008A75C9">
      <w:pPr>
        <w:pStyle w:val="EndNoteBibliography"/>
        <w:spacing w:line="480" w:lineRule="auto"/>
        <w:ind w:left="720" w:hanging="720"/>
        <w:rPr>
          <w:sz w:val="24"/>
        </w:rPr>
      </w:pPr>
      <w:r>
        <w:rPr>
          <w:sz w:val="24"/>
        </w:rPr>
        <w:t>*</w:t>
      </w:r>
      <w:r w:rsidRPr="00405F79">
        <w:rPr>
          <w:sz w:val="24"/>
        </w:rPr>
        <w:t>Beraldi, A., Baklayan, A., Hoster, E., Hiddemann, W., &amp; Heussner, P</w:t>
      </w:r>
      <w:r w:rsidRPr="0064769D">
        <w:rPr>
          <w:sz w:val="24"/>
        </w:rPr>
        <w:t>.</w:t>
      </w:r>
      <w:r>
        <w:rPr>
          <w:sz w:val="24"/>
        </w:rPr>
        <w:t xml:space="preserve"> (2014).</w:t>
      </w:r>
      <w:r w:rsidRPr="0064769D">
        <w:rPr>
          <w:sz w:val="24"/>
        </w:rPr>
        <w:t xml:space="preserve"> Which questionnaire is most suitable for the detection of depressive disorders in haemato-oncological patients? Comparison between HADS, CES-D and PHQ-9. </w:t>
      </w:r>
      <w:r w:rsidRPr="0064769D">
        <w:rPr>
          <w:i/>
          <w:iCs/>
          <w:sz w:val="24"/>
        </w:rPr>
        <w:t>Oncology Research and Treatment</w:t>
      </w:r>
      <w:r>
        <w:rPr>
          <w:i/>
          <w:iCs/>
          <w:sz w:val="24"/>
        </w:rPr>
        <w:t xml:space="preserve">, </w:t>
      </w:r>
      <w:r w:rsidRPr="00CB6FD1">
        <w:rPr>
          <w:i/>
          <w:iCs/>
          <w:sz w:val="24"/>
        </w:rPr>
        <w:t>37</w:t>
      </w:r>
      <w:r>
        <w:rPr>
          <w:sz w:val="24"/>
        </w:rPr>
        <w:t>,</w:t>
      </w:r>
      <w:r w:rsidRPr="0064769D">
        <w:rPr>
          <w:sz w:val="24"/>
        </w:rPr>
        <w:t>108.</w:t>
      </w:r>
    </w:p>
    <w:p w14:paraId="5FD1E5E2" w14:textId="77777777" w:rsidR="008A75C9" w:rsidRPr="0064769D" w:rsidRDefault="008A75C9" w:rsidP="008A75C9">
      <w:pPr>
        <w:pStyle w:val="EndNoteBibliography"/>
        <w:spacing w:line="480" w:lineRule="auto"/>
        <w:ind w:left="720" w:hanging="720"/>
        <w:rPr>
          <w:sz w:val="24"/>
        </w:rPr>
      </w:pPr>
      <w:r>
        <w:rPr>
          <w:sz w:val="24"/>
        </w:rPr>
        <w:t>*</w:t>
      </w:r>
      <w:r w:rsidRPr="0064769D">
        <w:rPr>
          <w:sz w:val="24"/>
        </w:rPr>
        <w:t>Bernstein, C. N., Zhang, L., Lix, L. M., Graff, L. A., Walker, J. R., Fisk, J. D., ... &amp; CIHR Team in Defining the Burden and Managing the Effects of Immune-mediated Inflammatory Disease. (2018). The validity and reliability of screening measures for depression and anxiety disorders in inflammatory bowel disease. </w:t>
      </w:r>
      <w:r w:rsidRPr="00C81D9D">
        <w:rPr>
          <w:i/>
          <w:iCs/>
          <w:sz w:val="24"/>
        </w:rPr>
        <w:t>Inflammatory Bowel Diseases,</w:t>
      </w:r>
      <w:r w:rsidRPr="0064769D">
        <w:rPr>
          <w:sz w:val="24"/>
        </w:rPr>
        <w:t> </w:t>
      </w:r>
      <w:r w:rsidRPr="0064769D">
        <w:rPr>
          <w:i/>
          <w:iCs/>
          <w:sz w:val="24"/>
        </w:rPr>
        <w:t>24</w:t>
      </w:r>
      <w:r w:rsidRPr="0064769D">
        <w:rPr>
          <w:sz w:val="24"/>
        </w:rPr>
        <w:t>(9), 1867-1875.</w:t>
      </w:r>
    </w:p>
    <w:p w14:paraId="126CFC93" w14:textId="77777777" w:rsidR="008A75C9" w:rsidRPr="0064769D" w:rsidRDefault="008A75C9" w:rsidP="008A75C9">
      <w:pPr>
        <w:pStyle w:val="EndNoteBibliography"/>
        <w:spacing w:line="480" w:lineRule="auto"/>
        <w:ind w:left="720" w:hanging="720"/>
        <w:rPr>
          <w:sz w:val="24"/>
        </w:rPr>
      </w:pPr>
      <w:r>
        <w:rPr>
          <w:sz w:val="24"/>
        </w:rPr>
        <w:t>*</w:t>
      </w:r>
      <w:r w:rsidRPr="000F51F1">
        <w:rPr>
          <w:sz w:val="24"/>
        </w:rPr>
        <w:t xml:space="preserve">Braeken, A. P. B. M., Lechner, L., Houben, R. M. A., Van Gils, F. C. J. M., &amp; Kempen, G. I. J. M. (2011). Psychometric properties of the Screening Inventory of Psychosocial Problems (SIPP) in Dutch cancer patients treated with radiotherapy. </w:t>
      </w:r>
      <w:r w:rsidRPr="0064769D">
        <w:rPr>
          <w:i/>
          <w:iCs/>
          <w:sz w:val="24"/>
        </w:rPr>
        <w:t>European Journal of Cancer Care</w:t>
      </w:r>
      <w:r w:rsidRPr="000F51F1">
        <w:rPr>
          <w:sz w:val="24"/>
        </w:rPr>
        <w:t>, 20(3), 305-314.</w:t>
      </w:r>
    </w:p>
    <w:p w14:paraId="4AD1DC9D" w14:textId="24A97B1C" w:rsidR="00784459" w:rsidRPr="00015B11" w:rsidRDefault="00784459" w:rsidP="0007567D">
      <w:pPr>
        <w:pStyle w:val="EndNoteBibliography"/>
        <w:spacing w:line="480" w:lineRule="auto"/>
        <w:ind w:left="720" w:hanging="720"/>
        <w:rPr>
          <w:sz w:val="24"/>
        </w:rPr>
      </w:pPr>
      <w:r w:rsidRPr="00015B11">
        <w:rPr>
          <w:sz w:val="24"/>
        </w:rPr>
        <w:t xml:space="preserve">Brugha, T. S., Bebbington, P. E., &amp; Jenkins, R. (1999). A difference that matters: comparisons of structured and semi-structured psychiatric diagnostic interviews in the general </w:t>
      </w:r>
      <w:r w:rsidRPr="00015B11">
        <w:rPr>
          <w:sz w:val="24"/>
        </w:rPr>
        <w:lastRenderedPageBreak/>
        <w:t xml:space="preserve">population. </w:t>
      </w:r>
      <w:r w:rsidRPr="00015B11">
        <w:rPr>
          <w:i/>
          <w:sz w:val="24"/>
        </w:rPr>
        <w:t>Psychological Medicine, 29</w:t>
      </w:r>
      <w:r w:rsidRPr="00015B11">
        <w:rPr>
          <w:sz w:val="24"/>
        </w:rPr>
        <w:t>(5), 1013-1020. doi:10.1017/S0033291799008880</w:t>
      </w:r>
      <w:bookmarkEnd w:id="12"/>
    </w:p>
    <w:p w14:paraId="70094E72" w14:textId="6A328A10" w:rsidR="00784459" w:rsidRPr="00015B11" w:rsidRDefault="00784459" w:rsidP="0007567D">
      <w:pPr>
        <w:pStyle w:val="EndNoteBibliography"/>
        <w:spacing w:line="480" w:lineRule="auto"/>
        <w:ind w:left="720" w:hanging="720"/>
        <w:rPr>
          <w:sz w:val="24"/>
        </w:rPr>
      </w:pPr>
      <w:bookmarkStart w:id="13" w:name="_ENREF_3"/>
      <w:r w:rsidRPr="00015B11">
        <w:rPr>
          <w:sz w:val="24"/>
        </w:rPr>
        <w:t xml:space="preserve">Brugha, T. S., Jenkins, R., Taub, N., Meltzer, H., &amp; Bebbington, P. E. (2001). A general population comparison of the Composite International Diagnostic Interview (CIDI) and the Schedules for Clinical Assessment in Neuropsychiatry (SCAN). </w:t>
      </w:r>
      <w:r w:rsidR="00440DF1" w:rsidRPr="00015B11">
        <w:rPr>
          <w:i/>
          <w:sz w:val="24"/>
        </w:rPr>
        <w:t>Psychological Medicine</w:t>
      </w:r>
      <w:r w:rsidRPr="00015B11">
        <w:rPr>
          <w:i/>
          <w:sz w:val="24"/>
        </w:rPr>
        <w:t>, 31</w:t>
      </w:r>
      <w:r w:rsidRPr="00015B11">
        <w:rPr>
          <w:sz w:val="24"/>
        </w:rPr>
        <w:t>(6), 1001-1013. doi:10.1017/S0033291701004184</w:t>
      </w:r>
      <w:bookmarkEnd w:id="13"/>
    </w:p>
    <w:p w14:paraId="3946DCCF" w14:textId="77777777" w:rsidR="00E35661" w:rsidRPr="0064769D" w:rsidRDefault="00E35661" w:rsidP="00E35661">
      <w:pPr>
        <w:pStyle w:val="EndNoteBibliography"/>
        <w:spacing w:line="480" w:lineRule="auto"/>
        <w:ind w:left="720" w:hanging="720"/>
        <w:rPr>
          <w:sz w:val="24"/>
        </w:rPr>
      </w:pPr>
      <w:bookmarkStart w:id="14" w:name="_ENREF_4"/>
      <w:r>
        <w:rPr>
          <w:sz w:val="24"/>
        </w:rPr>
        <w:t>*</w:t>
      </w:r>
      <w:r w:rsidRPr="00D620A6">
        <w:rPr>
          <w:sz w:val="24"/>
        </w:rPr>
        <w:t xml:space="preserve">Bunevicius, A., Peceliuniene, J., Mickuviene, N., Valius, L., &amp; Bunevicius, R. (2007). Screening for depression and anxiety disorders in primary care patients. </w:t>
      </w:r>
      <w:r w:rsidRPr="00D620A6">
        <w:rPr>
          <w:i/>
          <w:iCs/>
          <w:sz w:val="24"/>
        </w:rPr>
        <w:t>Depression and Anxiety, 24</w:t>
      </w:r>
      <w:r w:rsidRPr="00D620A6">
        <w:rPr>
          <w:sz w:val="24"/>
        </w:rPr>
        <w:t>(7), 455–460.</w:t>
      </w:r>
    </w:p>
    <w:p w14:paraId="6E91CEA2" w14:textId="77777777" w:rsidR="00E35661" w:rsidRPr="0064769D" w:rsidRDefault="00E35661" w:rsidP="00E35661">
      <w:pPr>
        <w:pStyle w:val="EndNoteBibliography"/>
        <w:spacing w:line="480" w:lineRule="auto"/>
        <w:ind w:left="720" w:hanging="720"/>
        <w:rPr>
          <w:sz w:val="24"/>
        </w:rPr>
      </w:pPr>
      <w:r>
        <w:rPr>
          <w:sz w:val="24"/>
        </w:rPr>
        <w:t>*</w:t>
      </w:r>
      <w:r w:rsidRPr="00D620A6">
        <w:rPr>
          <w:sz w:val="24"/>
        </w:rPr>
        <w:t xml:space="preserve">Bunevicius, A., Staniute, M., Brozaitiene, J., &amp; Bunevicius, R. (2012). Diagnostic accuracy of self-rating scales for screening of depression in coronary artery disease patients. </w:t>
      </w:r>
      <w:r w:rsidRPr="00D620A6">
        <w:rPr>
          <w:i/>
          <w:iCs/>
          <w:sz w:val="24"/>
        </w:rPr>
        <w:t xml:space="preserve">Journal of </w:t>
      </w:r>
      <w:r>
        <w:rPr>
          <w:i/>
          <w:iCs/>
          <w:sz w:val="24"/>
        </w:rPr>
        <w:t>P</w:t>
      </w:r>
      <w:r w:rsidRPr="00D620A6">
        <w:rPr>
          <w:i/>
          <w:iCs/>
          <w:sz w:val="24"/>
        </w:rPr>
        <w:t xml:space="preserve">sychosomatic </w:t>
      </w:r>
      <w:r>
        <w:rPr>
          <w:i/>
          <w:iCs/>
          <w:sz w:val="24"/>
        </w:rPr>
        <w:t>R</w:t>
      </w:r>
      <w:r w:rsidRPr="00D620A6">
        <w:rPr>
          <w:i/>
          <w:iCs/>
          <w:sz w:val="24"/>
        </w:rPr>
        <w:t>esearch, 72</w:t>
      </w:r>
      <w:r w:rsidRPr="00D620A6">
        <w:rPr>
          <w:sz w:val="24"/>
        </w:rPr>
        <w:t>(1), 22–25.</w:t>
      </w:r>
    </w:p>
    <w:p w14:paraId="6AB10A18" w14:textId="77777777" w:rsidR="00E35661" w:rsidRDefault="00E35661" w:rsidP="00E35661">
      <w:pPr>
        <w:pStyle w:val="EndNoteBibliography"/>
        <w:spacing w:line="480" w:lineRule="auto"/>
        <w:ind w:left="720" w:hanging="720"/>
        <w:rPr>
          <w:sz w:val="24"/>
        </w:rPr>
      </w:pPr>
      <w:r>
        <w:rPr>
          <w:sz w:val="24"/>
        </w:rPr>
        <w:t>*</w:t>
      </w:r>
      <w:r w:rsidRPr="001B40A2">
        <w:rPr>
          <w:sz w:val="24"/>
        </w:rPr>
        <w:t xml:space="preserve">Butnoriene, J., Bunevicius, A., Norkus, A., &amp; Bunevicius, R. (2014). Depression but not anxiety is associated with metabolic syndrome in primary care based community sample. </w:t>
      </w:r>
      <w:r w:rsidRPr="001B40A2">
        <w:rPr>
          <w:i/>
          <w:iCs/>
          <w:sz w:val="24"/>
        </w:rPr>
        <w:t>Psychoneuroendocrinology, 40</w:t>
      </w:r>
      <w:r w:rsidRPr="001B40A2">
        <w:rPr>
          <w:sz w:val="24"/>
        </w:rPr>
        <w:t xml:space="preserve">, 269–276. </w:t>
      </w:r>
    </w:p>
    <w:p w14:paraId="25A75BA5" w14:textId="77777777" w:rsidR="008A75C9" w:rsidRPr="0064769D" w:rsidRDefault="008A75C9" w:rsidP="008A75C9">
      <w:pPr>
        <w:pStyle w:val="EndNoteBibliography"/>
        <w:spacing w:line="480" w:lineRule="auto"/>
        <w:ind w:left="720" w:hanging="720"/>
        <w:rPr>
          <w:sz w:val="24"/>
        </w:rPr>
      </w:pPr>
      <w:r>
        <w:rPr>
          <w:sz w:val="24"/>
        </w:rPr>
        <w:t>*</w:t>
      </w:r>
      <w:r w:rsidRPr="0064769D">
        <w:rPr>
          <w:sz w:val="24"/>
        </w:rPr>
        <w:t>Can, C., Cimilli, C., Ozenli, Y., Ergor, G., Aysevener, E. O., Unek, T., &amp; Astarcioglu, I. (2018). Quality of life and psychiatric disorders before and one year after liver transplantation. </w:t>
      </w:r>
      <w:r w:rsidRPr="0064769D">
        <w:rPr>
          <w:i/>
          <w:iCs/>
          <w:sz w:val="24"/>
        </w:rPr>
        <w:t>Journal of Clinical and Analytical Medicine</w:t>
      </w:r>
      <w:r w:rsidRPr="0064769D">
        <w:rPr>
          <w:sz w:val="24"/>
        </w:rPr>
        <w:t>, </w:t>
      </w:r>
      <w:r w:rsidRPr="0064769D">
        <w:rPr>
          <w:i/>
          <w:iCs/>
          <w:sz w:val="24"/>
        </w:rPr>
        <w:t>9</w:t>
      </w:r>
      <w:r w:rsidRPr="0064769D">
        <w:rPr>
          <w:sz w:val="24"/>
        </w:rPr>
        <w:t>(5), 396-401.</w:t>
      </w:r>
    </w:p>
    <w:p w14:paraId="4DD656F8" w14:textId="77777777" w:rsidR="00120313" w:rsidRDefault="00120313" w:rsidP="00120313">
      <w:pPr>
        <w:pStyle w:val="EndNoteBibliography"/>
        <w:spacing w:line="480" w:lineRule="auto"/>
        <w:ind w:left="720" w:hanging="720"/>
        <w:rPr>
          <w:sz w:val="24"/>
        </w:rPr>
      </w:pPr>
      <w:r>
        <w:rPr>
          <w:sz w:val="24"/>
        </w:rPr>
        <w:t>*</w:t>
      </w:r>
      <w:r w:rsidRPr="00985B19">
        <w:rPr>
          <w:sz w:val="24"/>
        </w:rPr>
        <w:t xml:space="preserve">Chen, C. K., Tsai, Y. C., Hsu, H. J., Wu, I. W., Sun, C. Y., Chou, C. C., </w:t>
      </w:r>
      <w:r>
        <w:rPr>
          <w:sz w:val="24"/>
        </w:rPr>
        <w:t>…</w:t>
      </w:r>
      <w:r w:rsidRPr="00985B19">
        <w:rPr>
          <w:sz w:val="24"/>
        </w:rPr>
        <w:t xml:space="preserve"> &amp; Wang, L. J. (2010). Depression and suicide risk in hemodialysis patients with chronic renal failure. </w:t>
      </w:r>
      <w:r w:rsidRPr="00985B19">
        <w:rPr>
          <w:i/>
          <w:iCs/>
          <w:sz w:val="24"/>
        </w:rPr>
        <w:t>Psychosomatics, 51</w:t>
      </w:r>
      <w:r w:rsidRPr="00985B19">
        <w:rPr>
          <w:sz w:val="24"/>
        </w:rPr>
        <w:t>(6), 528–528.e6.</w:t>
      </w:r>
    </w:p>
    <w:p w14:paraId="32D33FD6" w14:textId="77777777" w:rsidR="00120313" w:rsidRPr="0064769D" w:rsidRDefault="00120313" w:rsidP="00120313">
      <w:pPr>
        <w:pStyle w:val="EndNoteBibliography"/>
        <w:spacing w:line="480" w:lineRule="auto"/>
        <w:ind w:left="720" w:hanging="720"/>
        <w:rPr>
          <w:sz w:val="24"/>
        </w:rPr>
      </w:pPr>
      <w:r>
        <w:rPr>
          <w:sz w:val="24"/>
        </w:rPr>
        <w:t>*</w:t>
      </w:r>
      <w:r w:rsidRPr="00C167EE">
        <w:rPr>
          <w:sz w:val="24"/>
        </w:rPr>
        <w:t xml:space="preserve">Cheung, G., Patrick, C., Sullivan, G., Cooray, M., &amp; Chang, C. L. (2012). Sensitivity and specificity of the Geriatric Anxiety Inventory and the Hospital Anxiety and Depression </w:t>
      </w:r>
      <w:r w:rsidRPr="00C167EE">
        <w:rPr>
          <w:sz w:val="24"/>
        </w:rPr>
        <w:lastRenderedPageBreak/>
        <w:t xml:space="preserve">Scale in the detection of anxiety disorders in older people with chronic obstructive pulmonary disease. </w:t>
      </w:r>
      <w:r w:rsidRPr="00C167EE">
        <w:rPr>
          <w:i/>
          <w:iCs/>
          <w:sz w:val="24"/>
        </w:rPr>
        <w:t>International Psychogeriatrics, 24</w:t>
      </w:r>
      <w:r w:rsidRPr="00C167EE">
        <w:rPr>
          <w:sz w:val="24"/>
        </w:rPr>
        <w:t>(1), 128–136.</w:t>
      </w:r>
    </w:p>
    <w:p w14:paraId="30135C55" w14:textId="6B0CDDBA" w:rsidR="00784459" w:rsidRPr="00015B11" w:rsidRDefault="00784459" w:rsidP="0007567D">
      <w:pPr>
        <w:pStyle w:val="EndNoteBibliography"/>
        <w:spacing w:line="480" w:lineRule="auto"/>
        <w:ind w:left="720" w:hanging="720"/>
        <w:rPr>
          <w:sz w:val="24"/>
        </w:rPr>
      </w:pPr>
      <w:r w:rsidRPr="00015B11">
        <w:rPr>
          <w:sz w:val="24"/>
        </w:rPr>
        <w:t xml:space="preserve">Clarke, D. M., Smith, G. C., Herrman, H. E., &amp; McKenzie, D. P. (1998). Monash Interview for Liaison Psychiatry (MILP) - Development, reliability, and procedural validity. </w:t>
      </w:r>
      <w:r w:rsidR="00440DF1" w:rsidRPr="00015B11">
        <w:rPr>
          <w:i/>
          <w:sz w:val="24"/>
        </w:rPr>
        <w:t>Psychosomatics</w:t>
      </w:r>
      <w:r w:rsidRPr="00015B11">
        <w:rPr>
          <w:i/>
          <w:sz w:val="24"/>
        </w:rPr>
        <w:t>, 39</w:t>
      </w:r>
      <w:r w:rsidRPr="00015B11">
        <w:rPr>
          <w:sz w:val="24"/>
        </w:rPr>
        <w:t>(4), 318-328. doi:10.1016/S0033-3182(98)71320-9</w:t>
      </w:r>
      <w:bookmarkEnd w:id="14"/>
    </w:p>
    <w:p w14:paraId="2CBA5E97" w14:textId="77777777" w:rsidR="00120313" w:rsidRDefault="00120313" w:rsidP="00120313">
      <w:pPr>
        <w:pStyle w:val="EndNoteBibliography"/>
        <w:spacing w:line="480" w:lineRule="auto"/>
        <w:ind w:left="720" w:hanging="720"/>
        <w:rPr>
          <w:sz w:val="24"/>
        </w:rPr>
      </w:pPr>
      <w:bookmarkStart w:id="15" w:name="_ENREF_5"/>
      <w:r>
        <w:rPr>
          <w:sz w:val="24"/>
        </w:rPr>
        <w:t>*</w:t>
      </w:r>
      <w:r w:rsidRPr="00C167EE">
        <w:rPr>
          <w:sz w:val="24"/>
        </w:rPr>
        <w:t xml:space="preserve">Consoli, S. M., Rolhion, S., Martin, C., Ruel, K., Cambazard, F., Pellet, J., &amp; Misery, L. (2006). Low levels of emotional awareness predict a better response to dermatological treatment in patients with psoriasis. </w:t>
      </w:r>
      <w:r w:rsidRPr="00C167EE">
        <w:rPr>
          <w:i/>
          <w:iCs/>
          <w:sz w:val="24"/>
        </w:rPr>
        <w:t>Dermatology, 212</w:t>
      </w:r>
      <w:r w:rsidRPr="00C167EE">
        <w:rPr>
          <w:sz w:val="24"/>
        </w:rPr>
        <w:t>(2), 128–136.</w:t>
      </w:r>
    </w:p>
    <w:p w14:paraId="74E49E5D" w14:textId="77777777" w:rsidR="00E35661" w:rsidRDefault="00E35661" w:rsidP="00E35661">
      <w:pPr>
        <w:pStyle w:val="EndNoteBibliography"/>
        <w:spacing w:line="480" w:lineRule="auto"/>
        <w:ind w:left="720" w:hanging="720"/>
        <w:rPr>
          <w:sz w:val="24"/>
        </w:rPr>
      </w:pPr>
      <w:r>
        <w:rPr>
          <w:sz w:val="24"/>
        </w:rPr>
        <w:t>*</w:t>
      </w:r>
      <w:r w:rsidRPr="009F5460">
        <w:rPr>
          <w:sz w:val="24"/>
        </w:rPr>
        <w:t xml:space="preserve">Costa‐Requena, G., Ballester Arnal, R., &amp; Gil, F. (2013). Perceived social support in Spanish cancer outpatients with psychiatric disorder. </w:t>
      </w:r>
      <w:r w:rsidRPr="009F5460">
        <w:rPr>
          <w:i/>
          <w:iCs/>
          <w:sz w:val="24"/>
        </w:rPr>
        <w:t>Stress and Health: Journal of the International Society for the Investigation of Stress, 29</w:t>
      </w:r>
      <w:r w:rsidRPr="009F5460">
        <w:rPr>
          <w:sz w:val="24"/>
        </w:rPr>
        <w:t>(5), 421–426.</w:t>
      </w:r>
    </w:p>
    <w:p w14:paraId="6600A96D" w14:textId="77777777" w:rsidR="008A75C9" w:rsidRPr="0064769D" w:rsidRDefault="008A75C9" w:rsidP="008A75C9">
      <w:pPr>
        <w:pStyle w:val="EndNoteBibliography"/>
        <w:spacing w:line="480" w:lineRule="auto"/>
        <w:ind w:left="720" w:hanging="720"/>
        <w:rPr>
          <w:sz w:val="24"/>
        </w:rPr>
      </w:pPr>
      <w:r>
        <w:rPr>
          <w:sz w:val="24"/>
        </w:rPr>
        <w:t>*</w:t>
      </w:r>
      <w:r w:rsidRPr="0064769D">
        <w:rPr>
          <w:sz w:val="24"/>
        </w:rPr>
        <w:t>Cukor, D., Coplan, J., Brown, C., Friedman, S., Newville, H., Safier, M., ... &amp; Kimmel, P. L. (2008). Anxiety disorders in adults treated by hemodialysis: a single-center study. </w:t>
      </w:r>
      <w:r w:rsidRPr="0064769D">
        <w:rPr>
          <w:i/>
          <w:iCs/>
          <w:sz w:val="24"/>
        </w:rPr>
        <w:t>American Journal of Kidney Diseases</w:t>
      </w:r>
      <w:r w:rsidRPr="0064769D">
        <w:rPr>
          <w:sz w:val="24"/>
        </w:rPr>
        <w:t>, </w:t>
      </w:r>
      <w:r w:rsidRPr="0064769D">
        <w:rPr>
          <w:i/>
          <w:iCs/>
          <w:sz w:val="24"/>
        </w:rPr>
        <w:t>52</w:t>
      </w:r>
      <w:r w:rsidRPr="0064769D">
        <w:rPr>
          <w:sz w:val="24"/>
        </w:rPr>
        <w:t>(1), 128-136.</w:t>
      </w:r>
    </w:p>
    <w:p w14:paraId="7F33F9BF" w14:textId="77777777" w:rsidR="008A75C9" w:rsidRPr="0064769D" w:rsidRDefault="008A75C9" w:rsidP="008A75C9">
      <w:pPr>
        <w:pStyle w:val="EndNoteBibliography"/>
        <w:spacing w:line="480" w:lineRule="auto"/>
        <w:ind w:left="720" w:hanging="720"/>
        <w:rPr>
          <w:sz w:val="24"/>
        </w:rPr>
      </w:pPr>
      <w:r>
        <w:rPr>
          <w:sz w:val="24"/>
        </w:rPr>
        <w:t>*</w:t>
      </w:r>
      <w:r w:rsidRPr="0064769D">
        <w:rPr>
          <w:sz w:val="24"/>
        </w:rPr>
        <w:t xml:space="preserve">da Rocha </w:t>
      </w:r>
      <w:r w:rsidRPr="0050671E">
        <w:rPr>
          <w:sz w:val="24"/>
        </w:rPr>
        <w:t xml:space="preserve">e Silva, C. E. D. R., Brasil, M. A. A., Do Nascimento, E. M., de Bragança Pereira, B., &amp; André, C. (2013). Is poststroke depression a major depression?. </w:t>
      </w:r>
      <w:r w:rsidRPr="0064769D">
        <w:rPr>
          <w:i/>
          <w:iCs/>
          <w:sz w:val="24"/>
        </w:rPr>
        <w:t>Cerebrovascular Diseases</w:t>
      </w:r>
      <w:r w:rsidRPr="0050671E">
        <w:rPr>
          <w:sz w:val="24"/>
        </w:rPr>
        <w:t>, 35(4), 385-391.</w:t>
      </w:r>
    </w:p>
    <w:p w14:paraId="08010E86" w14:textId="77777777" w:rsidR="008A75C9" w:rsidRPr="0064769D" w:rsidRDefault="008A75C9" w:rsidP="008A75C9">
      <w:pPr>
        <w:pStyle w:val="EndNoteBibliography"/>
        <w:spacing w:line="480" w:lineRule="auto"/>
        <w:ind w:left="720" w:hanging="720"/>
        <w:rPr>
          <w:sz w:val="24"/>
        </w:rPr>
      </w:pPr>
      <w:r>
        <w:rPr>
          <w:sz w:val="24"/>
        </w:rPr>
        <w:t>*</w:t>
      </w:r>
      <w:r w:rsidRPr="0050671E">
        <w:rPr>
          <w:sz w:val="24"/>
        </w:rPr>
        <w:t xml:space="preserve">De Souza, J., Jones, L. A., &amp; Rickards, H. (2010). Validation of self‐report depression rating scales in Huntington's disease. </w:t>
      </w:r>
      <w:r w:rsidRPr="0064769D">
        <w:rPr>
          <w:i/>
          <w:iCs/>
          <w:sz w:val="24"/>
        </w:rPr>
        <w:t>Movement Disorders</w:t>
      </w:r>
      <w:r w:rsidRPr="0050671E">
        <w:rPr>
          <w:sz w:val="24"/>
        </w:rPr>
        <w:t>, 25(1), 91-96</w:t>
      </w:r>
      <w:r w:rsidRPr="0064769D">
        <w:rPr>
          <w:sz w:val="24"/>
        </w:rPr>
        <w:t>.</w:t>
      </w:r>
    </w:p>
    <w:p w14:paraId="18C7423C" w14:textId="77777777" w:rsidR="00B92103" w:rsidRDefault="00B92103" w:rsidP="00B92103">
      <w:pPr>
        <w:pStyle w:val="EndNoteBibliography"/>
        <w:spacing w:line="480" w:lineRule="auto"/>
        <w:ind w:left="720" w:hanging="720"/>
        <w:rPr>
          <w:sz w:val="24"/>
        </w:rPr>
      </w:pPr>
      <w:r>
        <w:rPr>
          <w:sz w:val="24"/>
        </w:rPr>
        <w:t>*</w:t>
      </w:r>
      <w:r w:rsidRPr="00067448">
        <w:rPr>
          <w:sz w:val="24"/>
        </w:rPr>
        <w:t>de la Torre, A.</w:t>
      </w:r>
      <w:r>
        <w:rPr>
          <w:sz w:val="24"/>
        </w:rPr>
        <w:t xml:space="preserve"> Y.</w:t>
      </w:r>
      <w:r w:rsidRPr="00067448">
        <w:rPr>
          <w:sz w:val="24"/>
        </w:rPr>
        <w:t xml:space="preserve">, Oliva, N., Echevarrieta, P. L., Pérez, B. G., Caporusso, G. B., Titaro, A. J., </w:t>
      </w:r>
      <w:r>
        <w:rPr>
          <w:sz w:val="24"/>
        </w:rPr>
        <w:t>…</w:t>
      </w:r>
      <w:r w:rsidRPr="00067448">
        <w:rPr>
          <w:sz w:val="24"/>
        </w:rPr>
        <w:t xml:space="preserve"> &amp; Daray, F. M. (2016). Major depression in hospitalized Argentine general medical patients: Prevalence and risk factors. </w:t>
      </w:r>
      <w:r w:rsidRPr="00067448">
        <w:rPr>
          <w:i/>
          <w:iCs/>
          <w:sz w:val="24"/>
        </w:rPr>
        <w:t xml:space="preserve">Journal of </w:t>
      </w:r>
      <w:r>
        <w:rPr>
          <w:i/>
          <w:iCs/>
          <w:sz w:val="24"/>
        </w:rPr>
        <w:t>A</w:t>
      </w:r>
      <w:r w:rsidRPr="00067448">
        <w:rPr>
          <w:i/>
          <w:iCs/>
          <w:sz w:val="24"/>
        </w:rPr>
        <w:t xml:space="preserve">ffective </w:t>
      </w:r>
      <w:r>
        <w:rPr>
          <w:i/>
          <w:iCs/>
          <w:sz w:val="24"/>
        </w:rPr>
        <w:t>D</w:t>
      </w:r>
      <w:r w:rsidRPr="00067448">
        <w:rPr>
          <w:i/>
          <w:iCs/>
          <w:sz w:val="24"/>
        </w:rPr>
        <w:t>isorders, 197</w:t>
      </w:r>
      <w:r w:rsidRPr="00067448">
        <w:rPr>
          <w:sz w:val="24"/>
        </w:rPr>
        <w:t>, 36–42.</w:t>
      </w:r>
    </w:p>
    <w:p w14:paraId="2F44AA60" w14:textId="77777777" w:rsidR="00B92103" w:rsidRPr="0064769D" w:rsidRDefault="00B92103" w:rsidP="00B92103">
      <w:pPr>
        <w:pStyle w:val="EndNoteBibliography"/>
        <w:spacing w:line="480" w:lineRule="auto"/>
        <w:ind w:left="720" w:hanging="720"/>
        <w:rPr>
          <w:sz w:val="24"/>
        </w:rPr>
      </w:pPr>
      <w:r>
        <w:rPr>
          <w:sz w:val="24"/>
        </w:rPr>
        <w:lastRenderedPageBreak/>
        <w:t>*</w:t>
      </w:r>
      <w:r w:rsidRPr="0052083A">
        <w:rPr>
          <w:sz w:val="24"/>
        </w:rPr>
        <w:t xml:space="preserve">de Oliveira, G. N., Lessa, J. M., Gonçalves, A. P., Portela, E. J., Sander, J. W., &amp; Teixeira, A. L. (2014). Screening for depression in people with epilepsy: comparative study among neurological disorders depression inventory for epilepsy (NDDI-E), hospital anxiety and depression scale depression subscale (HADS-D), and Beck depression inventory (BDI). </w:t>
      </w:r>
      <w:r w:rsidRPr="0052083A">
        <w:rPr>
          <w:i/>
          <w:iCs/>
          <w:sz w:val="24"/>
        </w:rPr>
        <w:t xml:space="preserve">Epilepsy &amp; </w:t>
      </w:r>
      <w:r>
        <w:rPr>
          <w:i/>
          <w:iCs/>
          <w:sz w:val="24"/>
        </w:rPr>
        <w:t>B</w:t>
      </w:r>
      <w:r w:rsidRPr="0052083A">
        <w:rPr>
          <w:i/>
          <w:iCs/>
          <w:sz w:val="24"/>
        </w:rPr>
        <w:t>ehavior, 34</w:t>
      </w:r>
      <w:r w:rsidRPr="0052083A">
        <w:rPr>
          <w:sz w:val="24"/>
        </w:rPr>
        <w:t>, 50–54.</w:t>
      </w:r>
    </w:p>
    <w:p w14:paraId="7848EFA6" w14:textId="77777777" w:rsidR="00B92103" w:rsidRDefault="00B92103" w:rsidP="00B92103">
      <w:pPr>
        <w:pStyle w:val="EndNoteBibliography"/>
        <w:spacing w:line="480" w:lineRule="auto"/>
        <w:ind w:left="720" w:hanging="720"/>
        <w:rPr>
          <w:sz w:val="24"/>
        </w:rPr>
      </w:pPr>
      <w:r>
        <w:rPr>
          <w:sz w:val="24"/>
        </w:rPr>
        <w:t>*</w:t>
      </w:r>
      <w:r w:rsidRPr="002029FE">
        <w:rPr>
          <w:sz w:val="24"/>
        </w:rPr>
        <w:t xml:space="preserve">Douven, E., Schievink, S. H., Verhey, F. R., van Oostenbrugge, R. J., Aalten, P., Staals, J., &amp; Köhler, S. (2016). The Cognition and Affect after Stroke - a Prospective Evaluation of Risks (CASPER) study: rationale and design. </w:t>
      </w:r>
      <w:r w:rsidRPr="002029FE">
        <w:rPr>
          <w:i/>
          <w:iCs/>
          <w:sz w:val="24"/>
        </w:rPr>
        <w:t xml:space="preserve">BMC </w:t>
      </w:r>
      <w:r>
        <w:rPr>
          <w:i/>
          <w:iCs/>
          <w:sz w:val="24"/>
        </w:rPr>
        <w:t>N</w:t>
      </w:r>
      <w:r w:rsidRPr="002029FE">
        <w:rPr>
          <w:i/>
          <w:iCs/>
          <w:sz w:val="24"/>
        </w:rPr>
        <w:t>eurology, 16</w:t>
      </w:r>
      <w:r w:rsidRPr="002029FE">
        <w:rPr>
          <w:sz w:val="24"/>
        </w:rPr>
        <w:t>, 65.</w:t>
      </w:r>
    </w:p>
    <w:p w14:paraId="2B96E127" w14:textId="77777777" w:rsidR="008A75C9" w:rsidRPr="0064769D" w:rsidRDefault="008A75C9" w:rsidP="008A75C9">
      <w:pPr>
        <w:pStyle w:val="EndNoteBibliography"/>
        <w:spacing w:line="480" w:lineRule="auto"/>
        <w:ind w:left="720" w:hanging="720"/>
        <w:rPr>
          <w:sz w:val="24"/>
        </w:rPr>
      </w:pPr>
      <w:r>
        <w:rPr>
          <w:sz w:val="24"/>
        </w:rPr>
        <w:t>*</w:t>
      </w:r>
      <w:r w:rsidRPr="005901CF">
        <w:rPr>
          <w:sz w:val="24"/>
        </w:rPr>
        <w:t xml:space="preserve">Dorow, M., Stein, J., Pabst, A., Weyerer, S., Werle, J., Maier, W., ... &amp; Riedel‐Heller, S. G. (2018). Categorical and dimensional perspectives on depression in elderly primary care patients–Results of the AgeMooDe study. </w:t>
      </w:r>
      <w:r w:rsidRPr="0064769D">
        <w:rPr>
          <w:i/>
          <w:iCs/>
          <w:sz w:val="24"/>
        </w:rPr>
        <w:t>International Journal of Methods in Psychiatric Research</w:t>
      </w:r>
      <w:r w:rsidRPr="005901CF">
        <w:rPr>
          <w:sz w:val="24"/>
        </w:rPr>
        <w:t>, 27(1), e1577</w:t>
      </w:r>
      <w:r w:rsidRPr="0064769D">
        <w:rPr>
          <w:sz w:val="24"/>
        </w:rPr>
        <w:t>.</w:t>
      </w:r>
    </w:p>
    <w:p w14:paraId="68CEA4C3" w14:textId="77777777" w:rsidR="00910DA3" w:rsidRPr="0064769D" w:rsidRDefault="00910DA3" w:rsidP="00910DA3">
      <w:pPr>
        <w:pStyle w:val="EndNoteBibliography"/>
        <w:spacing w:line="480" w:lineRule="auto"/>
        <w:ind w:left="720" w:hanging="720"/>
        <w:rPr>
          <w:sz w:val="24"/>
        </w:rPr>
      </w:pPr>
      <w:r>
        <w:rPr>
          <w:sz w:val="24"/>
        </w:rPr>
        <w:t>*</w:t>
      </w:r>
      <w:r w:rsidRPr="002029FE">
        <w:rPr>
          <w:sz w:val="24"/>
        </w:rPr>
        <w:t xml:space="preserve">Drabe, N., Zwahlen, D., Büchi, S., Moergeli, H., Zwahlen, R. A., &amp; Jenewein, J. (2008). Psychiatric morbidity and quality of life in wives of men with long-term head and neck cancer. </w:t>
      </w:r>
      <w:r w:rsidRPr="002029FE">
        <w:rPr>
          <w:i/>
          <w:iCs/>
          <w:sz w:val="24"/>
        </w:rPr>
        <w:t>Psycho-Oncology, 17</w:t>
      </w:r>
      <w:r w:rsidRPr="002029FE">
        <w:rPr>
          <w:sz w:val="24"/>
        </w:rPr>
        <w:t>(2), 199–204.</w:t>
      </w:r>
    </w:p>
    <w:p w14:paraId="71C9F886" w14:textId="34EE01FB" w:rsidR="00784459" w:rsidRPr="00015B11" w:rsidRDefault="00784459" w:rsidP="0007567D">
      <w:pPr>
        <w:pStyle w:val="EndNoteBibliography"/>
        <w:spacing w:line="480" w:lineRule="auto"/>
        <w:ind w:left="720" w:hanging="720"/>
        <w:rPr>
          <w:sz w:val="24"/>
        </w:rPr>
      </w:pPr>
      <w:r w:rsidRPr="00015B11">
        <w:rPr>
          <w:sz w:val="24"/>
        </w:rPr>
        <w:t xml:space="preserve">Endicott, J., &amp; Spitzer, R. L. (1987). [Schedule for Affective Disorders and Schizophrenia (SADS)]. </w:t>
      </w:r>
      <w:r w:rsidRPr="00015B11">
        <w:rPr>
          <w:i/>
          <w:sz w:val="24"/>
        </w:rPr>
        <w:t>Acta psychiatrica Belgica, 87</w:t>
      </w:r>
      <w:r w:rsidRPr="00015B11">
        <w:rPr>
          <w:sz w:val="24"/>
        </w:rPr>
        <w:t xml:space="preserve">(4), 361-516. </w:t>
      </w:r>
      <w:bookmarkEnd w:id="15"/>
    </w:p>
    <w:p w14:paraId="1E3660C5" w14:textId="77777777" w:rsidR="00910DA3" w:rsidRDefault="00910DA3" w:rsidP="00910DA3">
      <w:pPr>
        <w:pStyle w:val="EndNoteBibliography"/>
        <w:spacing w:line="480" w:lineRule="auto"/>
        <w:ind w:left="720" w:hanging="720"/>
        <w:rPr>
          <w:sz w:val="24"/>
        </w:rPr>
      </w:pPr>
      <w:bookmarkStart w:id="16" w:name="_ENREF_6"/>
      <w:r>
        <w:rPr>
          <w:sz w:val="24"/>
        </w:rPr>
        <w:t>*</w:t>
      </w:r>
      <w:r w:rsidRPr="00BB40DD">
        <w:rPr>
          <w:sz w:val="24"/>
        </w:rPr>
        <w:t xml:space="preserve">Fábregas, B. C., Moura, A. S., Ávila, R. E., Faria, M. N., Carmo, R. A., &amp; Teixeira, A. L. (2014). Sexual dysfunction and dissatisfaction in chronic hepatitis C patients. </w:t>
      </w:r>
      <w:r w:rsidRPr="00BB40DD">
        <w:rPr>
          <w:i/>
          <w:iCs/>
          <w:sz w:val="24"/>
        </w:rPr>
        <w:t>Revista da Sociedade Brasileira de Medicina Tropical, 47</w:t>
      </w:r>
      <w:r w:rsidRPr="00BB40DD">
        <w:rPr>
          <w:sz w:val="24"/>
        </w:rPr>
        <w:t>(5), 564–572.</w:t>
      </w:r>
    </w:p>
    <w:p w14:paraId="6C50301A" w14:textId="689435E8" w:rsidR="00784459" w:rsidRPr="00015B11" w:rsidRDefault="00784459" w:rsidP="0007567D">
      <w:pPr>
        <w:pStyle w:val="EndNoteBibliography"/>
        <w:spacing w:line="480" w:lineRule="auto"/>
        <w:ind w:left="720" w:hanging="720"/>
        <w:rPr>
          <w:sz w:val="24"/>
        </w:rPr>
      </w:pPr>
      <w:r w:rsidRPr="00015B11">
        <w:rPr>
          <w:sz w:val="24"/>
        </w:rPr>
        <w:t xml:space="preserve">Fagerland, M. W., Lydersen, S., &amp; Laake, P. (2014). Recommended tests and confidence intervals for paired binomial proportions. </w:t>
      </w:r>
      <w:r w:rsidR="00440DF1" w:rsidRPr="00015B11">
        <w:rPr>
          <w:i/>
          <w:sz w:val="24"/>
        </w:rPr>
        <w:t>Statistics in Medicine</w:t>
      </w:r>
      <w:r w:rsidRPr="00015B11">
        <w:rPr>
          <w:i/>
          <w:sz w:val="24"/>
        </w:rPr>
        <w:t>, 33</w:t>
      </w:r>
      <w:r w:rsidRPr="00015B11">
        <w:rPr>
          <w:sz w:val="24"/>
        </w:rPr>
        <w:t>(16), 2850-2875. doi:10.1002/sim.6148</w:t>
      </w:r>
      <w:bookmarkEnd w:id="16"/>
    </w:p>
    <w:p w14:paraId="7B8D05D4" w14:textId="77777777" w:rsidR="008A75C9" w:rsidRPr="0064769D" w:rsidRDefault="008A75C9" w:rsidP="008A75C9">
      <w:pPr>
        <w:pStyle w:val="EndNoteBibliography"/>
        <w:spacing w:line="480" w:lineRule="auto"/>
        <w:ind w:left="720" w:hanging="720"/>
        <w:rPr>
          <w:sz w:val="24"/>
        </w:rPr>
      </w:pPr>
      <w:bookmarkStart w:id="17" w:name="_ENREF_7"/>
      <w:r>
        <w:rPr>
          <w:sz w:val="24"/>
        </w:rPr>
        <w:lastRenderedPageBreak/>
        <w:t>*</w:t>
      </w:r>
      <w:r w:rsidRPr="005901CF">
        <w:rPr>
          <w:sz w:val="24"/>
        </w:rPr>
        <w:t xml:space="preserve">Ferentinos, P., Paparrigopoulos, T., Rentzos, M., Zouvelou, V., Alexakis, T., &amp; Evdokimidis, I. (2011). Prevalence of major depression in ALS: comparison of a semi-structured interview and four self-report measures. </w:t>
      </w:r>
      <w:r w:rsidRPr="0064769D">
        <w:rPr>
          <w:i/>
          <w:iCs/>
          <w:sz w:val="24"/>
        </w:rPr>
        <w:t>Amyotrophic Lateral Sclerosis</w:t>
      </w:r>
      <w:r w:rsidRPr="005901CF">
        <w:rPr>
          <w:sz w:val="24"/>
        </w:rPr>
        <w:t>, 12(4), 297-302.</w:t>
      </w:r>
      <w:r w:rsidRPr="0064769D">
        <w:rPr>
          <w:sz w:val="24"/>
        </w:rPr>
        <w:t>.</w:t>
      </w:r>
    </w:p>
    <w:p w14:paraId="6C257E63" w14:textId="77777777" w:rsidR="008A75C9" w:rsidRPr="0064769D" w:rsidRDefault="008A75C9" w:rsidP="008A75C9">
      <w:pPr>
        <w:pStyle w:val="EndNoteBibliography"/>
        <w:spacing w:line="480" w:lineRule="auto"/>
        <w:ind w:left="720" w:hanging="720"/>
        <w:rPr>
          <w:sz w:val="24"/>
        </w:rPr>
      </w:pPr>
      <w:r>
        <w:rPr>
          <w:sz w:val="24"/>
        </w:rPr>
        <w:t>*</w:t>
      </w:r>
      <w:r w:rsidRPr="0064769D">
        <w:rPr>
          <w:sz w:val="24"/>
        </w:rPr>
        <w:t>Fiest</w:t>
      </w:r>
      <w:r>
        <w:rPr>
          <w:sz w:val="24"/>
        </w:rPr>
        <w:t>,</w:t>
      </w:r>
      <w:r w:rsidRPr="0064769D">
        <w:rPr>
          <w:sz w:val="24"/>
        </w:rPr>
        <w:t xml:space="preserve"> K</w:t>
      </w:r>
      <w:r>
        <w:rPr>
          <w:sz w:val="24"/>
        </w:rPr>
        <w:t>. M.</w:t>
      </w:r>
      <w:r w:rsidRPr="0064769D">
        <w:rPr>
          <w:sz w:val="24"/>
        </w:rPr>
        <w:t>, Patten</w:t>
      </w:r>
      <w:r>
        <w:rPr>
          <w:sz w:val="24"/>
        </w:rPr>
        <w:t>,</w:t>
      </w:r>
      <w:r w:rsidRPr="0064769D">
        <w:rPr>
          <w:sz w:val="24"/>
        </w:rPr>
        <w:t xml:space="preserve"> S</w:t>
      </w:r>
      <w:r>
        <w:rPr>
          <w:sz w:val="24"/>
        </w:rPr>
        <w:t>. B.</w:t>
      </w:r>
      <w:r w:rsidRPr="0064769D">
        <w:rPr>
          <w:sz w:val="24"/>
        </w:rPr>
        <w:t>, Wiebe</w:t>
      </w:r>
      <w:r>
        <w:rPr>
          <w:sz w:val="24"/>
        </w:rPr>
        <w:t>,</w:t>
      </w:r>
      <w:r w:rsidRPr="0064769D">
        <w:rPr>
          <w:sz w:val="24"/>
        </w:rPr>
        <w:t xml:space="preserve"> S</w:t>
      </w:r>
      <w:r>
        <w:rPr>
          <w:sz w:val="24"/>
        </w:rPr>
        <w:t>.</w:t>
      </w:r>
      <w:r w:rsidRPr="0064769D">
        <w:rPr>
          <w:sz w:val="24"/>
        </w:rPr>
        <w:t>, Bulloch</w:t>
      </w:r>
      <w:r>
        <w:rPr>
          <w:sz w:val="24"/>
        </w:rPr>
        <w:t>,</w:t>
      </w:r>
      <w:r w:rsidRPr="0064769D">
        <w:rPr>
          <w:sz w:val="24"/>
        </w:rPr>
        <w:t xml:space="preserve"> A</w:t>
      </w:r>
      <w:r>
        <w:rPr>
          <w:sz w:val="24"/>
        </w:rPr>
        <w:t>. G.</w:t>
      </w:r>
      <w:r w:rsidRPr="0064769D">
        <w:rPr>
          <w:sz w:val="24"/>
        </w:rPr>
        <w:t>, Maxwell</w:t>
      </w:r>
      <w:r>
        <w:rPr>
          <w:sz w:val="24"/>
        </w:rPr>
        <w:t>,</w:t>
      </w:r>
      <w:r w:rsidRPr="0064769D">
        <w:rPr>
          <w:sz w:val="24"/>
        </w:rPr>
        <w:t xml:space="preserve"> C</w:t>
      </w:r>
      <w:r>
        <w:rPr>
          <w:sz w:val="24"/>
        </w:rPr>
        <w:t>. J.</w:t>
      </w:r>
      <w:r w:rsidRPr="0064769D">
        <w:rPr>
          <w:sz w:val="24"/>
        </w:rPr>
        <w:t>, Jette</w:t>
      </w:r>
      <w:r>
        <w:rPr>
          <w:sz w:val="24"/>
        </w:rPr>
        <w:t>,</w:t>
      </w:r>
      <w:r w:rsidRPr="0064769D">
        <w:rPr>
          <w:sz w:val="24"/>
        </w:rPr>
        <w:t xml:space="preserve"> N</w:t>
      </w:r>
      <w:r>
        <w:rPr>
          <w:sz w:val="24"/>
        </w:rPr>
        <w:t>. (2014)</w:t>
      </w:r>
      <w:r w:rsidRPr="0064769D">
        <w:rPr>
          <w:sz w:val="24"/>
        </w:rPr>
        <w:t xml:space="preserve">. Validating screening tools for depression in epilepsy. </w:t>
      </w:r>
      <w:r w:rsidRPr="0064769D">
        <w:rPr>
          <w:i/>
          <w:iCs/>
          <w:sz w:val="24"/>
        </w:rPr>
        <w:t>Epilepsia</w:t>
      </w:r>
      <w:r w:rsidRPr="00CB6FD1">
        <w:rPr>
          <w:i/>
          <w:iCs/>
          <w:sz w:val="24"/>
        </w:rPr>
        <w:t>, 55</w:t>
      </w:r>
      <w:r w:rsidRPr="00CB6FD1">
        <w:rPr>
          <w:sz w:val="24"/>
        </w:rPr>
        <w:t>(10),</w:t>
      </w:r>
      <w:r>
        <w:rPr>
          <w:sz w:val="24"/>
        </w:rPr>
        <w:t xml:space="preserve"> </w:t>
      </w:r>
      <w:r w:rsidRPr="0064769D">
        <w:rPr>
          <w:sz w:val="24"/>
        </w:rPr>
        <w:t>1642</w:t>
      </w:r>
      <w:r>
        <w:rPr>
          <w:sz w:val="24"/>
        </w:rPr>
        <w:t>-1650</w:t>
      </w:r>
      <w:r w:rsidRPr="0064769D">
        <w:rPr>
          <w:sz w:val="24"/>
        </w:rPr>
        <w:t>.</w:t>
      </w:r>
    </w:p>
    <w:p w14:paraId="7F2560E6" w14:textId="77777777" w:rsidR="008A75C9" w:rsidRPr="00015B11" w:rsidRDefault="008A75C9" w:rsidP="008A75C9">
      <w:pPr>
        <w:pStyle w:val="EndNoteBibliography"/>
        <w:spacing w:line="480" w:lineRule="auto"/>
        <w:ind w:left="720" w:hanging="720"/>
        <w:rPr>
          <w:sz w:val="24"/>
          <w:shd w:val="clear" w:color="auto" w:fill="FFFFFF"/>
        </w:rPr>
      </w:pPr>
      <w:r w:rsidRPr="00015B11">
        <w:rPr>
          <w:sz w:val="24"/>
          <w:shd w:val="clear" w:color="auto" w:fill="FFFFFF"/>
        </w:rPr>
        <w:t>First, M. B. (1995). Structured Clinical Interview for the DSM (SCID). New York (NY): John Wiley &amp; Sons, Inc.</w:t>
      </w:r>
    </w:p>
    <w:p w14:paraId="756E9D37" w14:textId="77777777" w:rsidR="008A75C9" w:rsidRDefault="008A75C9" w:rsidP="008A75C9">
      <w:pPr>
        <w:pStyle w:val="EndNoteBibliography"/>
        <w:spacing w:line="480" w:lineRule="auto"/>
        <w:ind w:left="720" w:hanging="720"/>
        <w:rPr>
          <w:sz w:val="24"/>
        </w:rPr>
      </w:pPr>
      <w:r>
        <w:rPr>
          <w:sz w:val="24"/>
        </w:rPr>
        <w:t>*</w:t>
      </w:r>
      <w:r w:rsidRPr="00CB6FD1">
        <w:rPr>
          <w:sz w:val="24"/>
        </w:rPr>
        <w:t xml:space="preserve">Fischer, </w:t>
      </w:r>
      <w:r>
        <w:rPr>
          <w:sz w:val="24"/>
        </w:rPr>
        <w:t xml:space="preserve">H. </w:t>
      </w:r>
      <w:r w:rsidRPr="00CB6FD1">
        <w:rPr>
          <w:sz w:val="24"/>
        </w:rPr>
        <w:t xml:space="preserve">F., Klug, C., Roeper, K., Blozik, E., Edelmann, F., Eisele, M., </w:t>
      </w:r>
      <w:r>
        <w:rPr>
          <w:sz w:val="24"/>
        </w:rPr>
        <w:t>…</w:t>
      </w:r>
      <w:r w:rsidRPr="00CB6FD1">
        <w:rPr>
          <w:sz w:val="24"/>
        </w:rPr>
        <w:t xml:space="preserve"> &amp; Herrmann-Lingen, C. (2014). Screening for mental disorders in heart failure patients using computer-adaptive tests. </w:t>
      </w:r>
      <w:r w:rsidRPr="001F2EFC">
        <w:rPr>
          <w:i/>
          <w:iCs/>
          <w:sz w:val="24"/>
        </w:rPr>
        <w:t xml:space="preserve">Quality of </w:t>
      </w:r>
      <w:r>
        <w:rPr>
          <w:i/>
          <w:iCs/>
          <w:sz w:val="24"/>
        </w:rPr>
        <w:t>L</w:t>
      </w:r>
      <w:r w:rsidRPr="001F2EFC">
        <w:rPr>
          <w:i/>
          <w:iCs/>
          <w:sz w:val="24"/>
        </w:rPr>
        <w:t xml:space="preserve">ife </w:t>
      </w:r>
      <w:r>
        <w:rPr>
          <w:i/>
          <w:iCs/>
          <w:sz w:val="24"/>
        </w:rPr>
        <w:t>R</w:t>
      </w:r>
      <w:r w:rsidRPr="001F2EFC">
        <w:rPr>
          <w:i/>
          <w:iCs/>
          <w:sz w:val="24"/>
        </w:rPr>
        <w:t>esearch, 23</w:t>
      </w:r>
      <w:r w:rsidRPr="00CB6FD1">
        <w:rPr>
          <w:sz w:val="24"/>
        </w:rPr>
        <w:t xml:space="preserve">(5), 1609–1618. </w:t>
      </w:r>
    </w:p>
    <w:p w14:paraId="01C5291A" w14:textId="77777777" w:rsidR="008A75C9" w:rsidRPr="0064769D" w:rsidRDefault="008A75C9" w:rsidP="008A75C9">
      <w:pPr>
        <w:pStyle w:val="EndNoteBibliography"/>
        <w:spacing w:line="480" w:lineRule="auto"/>
        <w:ind w:left="720" w:hanging="720"/>
        <w:rPr>
          <w:sz w:val="24"/>
        </w:rPr>
      </w:pPr>
      <w:r>
        <w:rPr>
          <w:sz w:val="24"/>
        </w:rPr>
        <w:t>*</w:t>
      </w:r>
      <w:r w:rsidRPr="001F2EFC">
        <w:rPr>
          <w:sz w:val="24"/>
        </w:rPr>
        <w:t xml:space="preserve">Gagnon, N., Flint, A. J., Naglie, G., &amp; Devins, G. M. (2005). Affective correlates of fear of falling in elderly persons. </w:t>
      </w:r>
      <w:r w:rsidRPr="001F2EFC">
        <w:rPr>
          <w:i/>
          <w:iCs/>
          <w:sz w:val="24"/>
        </w:rPr>
        <w:t xml:space="preserve">The American </w:t>
      </w:r>
      <w:r>
        <w:rPr>
          <w:i/>
          <w:iCs/>
          <w:sz w:val="24"/>
        </w:rPr>
        <w:t>J</w:t>
      </w:r>
      <w:r w:rsidRPr="001F2EFC">
        <w:rPr>
          <w:i/>
          <w:iCs/>
          <w:sz w:val="24"/>
        </w:rPr>
        <w:t xml:space="preserve">ournal of </w:t>
      </w:r>
      <w:r>
        <w:rPr>
          <w:i/>
          <w:iCs/>
          <w:sz w:val="24"/>
        </w:rPr>
        <w:t>G</w:t>
      </w:r>
      <w:r w:rsidRPr="001F2EFC">
        <w:rPr>
          <w:i/>
          <w:iCs/>
          <w:sz w:val="24"/>
        </w:rPr>
        <w:t xml:space="preserve">eriatric </w:t>
      </w:r>
      <w:r>
        <w:rPr>
          <w:i/>
          <w:iCs/>
          <w:sz w:val="24"/>
        </w:rPr>
        <w:t>P</w:t>
      </w:r>
      <w:r w:rsidRPr="001F2EFC">
        <w:rPr>
          <w:i/>
          <w:iCs/>
          <w:sz w:val="24"/>
        </w:rPr>
        <w:t>sychiatry, 13</w:t>
      </w:r>
      <w:r w:rsidRPr="001F2EFC">
        <w:rPr>
          <w:sz w:val="24"/>
        </w:rPr>
        <w:t>(1), 7–14.</w:t>
      </w:r>
    </w:p>
    <w:p w14:paraId="3C1AF1BD" w14:textId="77777777" w:rsidR="00910DA3" w:rsidRPr="0064769D" w:rsidRDefault="00910DA3" w:rsidP="00910DA3">
      <w:pPr>
        <w:pStyle w:val="EndNoteBibliography"/>
        <w:spacing w:line="480" w:lineRule="auto"/>
        <w:ind w:left="720" w:hanging="720"/>
        <w:rPr>
          <w:sz w:val="24"/>
        </w:rPr>
      </w:pPr>
      <w:r>
        <w:rPr>
          <w:sz w:val="24"/>
        </w:rPr>
        <w:t>*</w:t>
      </w:r>
      <w:r w:rsidRPr="00D13B1F">
        <w:rPr>
          <w:sz w:val="24"/>
        </w:rPr>
        <w:t xml:space="preserve">Gandy, M., Sharpe, L., Perry, K. N., Miller, L., Thayer, Z., Boserio, J., &amp; Mohamed, A. (2012). Assessing the efficacy of 2 screening measures for depression in people with epilepsy. </w:t>
      </w:r>
      <w:r w:rsidRPr="00D13B1F">
        <w:rPr>
          <w:i/>
          <w:iCs/>
          <w:sz w:val="24"/>
        </w:rPr>
        <w:t>Neurology, 79</w:t>
      </w:r>
      <w:r w:rsidRPr="00D13B1F">
        <w:rPr>
          <w:sz w:val="24"/>
        </w:rPr>
        <w:t>(4), 371–375.</w:t>
      </w:r>
    </w:p>
    <w:p w14:paraId="03C66E91" w14:textId="77777777" w:rsidR="008A75C9" w:rsidRDefault="008A75C9" w:rsidP="008A75C9">
      <w:pPr>
        <w:pStyle w:val="EndNoteBibliography"/>
        <w:spacing w:line="480" w:lineRule="auto"/>
        <w:ind w:left="720" w:hanging="720"/>
        <w:rPr>
          <w:sz w:val="24"/>
        </w:rPr>
      </w:pPr>
      <w:r>
        <w:rPr>
          <w:sz w:val="24"/>
        </w:rPr>
        <w:t>*</w:t>
      </w:r>
      <w:r w:rsidRPr="0018671D">
        <w:rPr>
          <w:sz w:val="24"/>
        </w:rPr>
        <w:t xml:space="preserve">Golden, J., Conroy, R. M., &amp; O'Dwyer, A. M. (2007). Reliability and validity of the Hospital Anxiety and Depression Scale and the Beck Depression Inventory (Full and FastScreen scales) in detecting depression in persons with hepatitis C. </w:t>
      </w:r>
      <w:r w:rsidRPr="0018671D">
        <w:rPr>
          <w:i/>
          <w:iCs/>
          <w:sz w:val="24"/>
        </w:rPr>
        <w:t xml:space="preserve">Journal of </w:t>
      </w:r>
      <w:r>
        <w:rPr>
          <w:i/>
          <w:iCs/>
          <w:sz w:val="24"/>
        </w:rPr>
        <w:t>A</w:t>
      </w:r>
      <w:r w:rsidRPr="0018671D">
        <w:rPr>
          <w:i/>
          <w:iCs/>
          <w:sz w:val="24"/>
        </w:rPr>
        <w:t xml:space="preserve">ffective </w:t>
      </w:r>
      <w:r>
        <w:rPr>
          <w:i/>
          <w:iCs/>
          <w:sz w:val="24"/>
        </w:rPr>
        <w:t>D</w:t>
      </w:r>
      <w:r w:rsidRPr="0018671D">
        <w:rPr>
          <w:i/>
          <w:iCs/>
          <w:sz w:val="24"/>
        </w:rPr>
        <w:t>isorders, 100</w:t>
      </w:r>
      <w:r w:rsidRPr="0018671D">
        <w:rPr>
          <w:sz w:val="24"/>
        </w:rPr>
        <w:t xml:space="preserve">(1-3), 265–269. </w:t>
      </w:r>
    </w:p>
    <w:p w14:paraId="6E8C52EB" w14:textId="77777777" w:rsidR="008A75C9" w:rsidRDefault="008A75C9" w:rsidP="008A75C9">
      <w:pPr>
        <w:pStyle w:val="EndNoteBibliography"/>
        <w:spacing w:line="480" w:lineRule="auto"/>
        <w:ind w:left="720" w:hanging="720"/>
        <w:rPr>
          <w:sz w:val="24"/>
        </w:rPr>
      </w:pPr>
      <w:r>
        <w:rPr>
          <w:sz w:val="24"/>
        </w:rPr>
        <w:t>*</w:t>
      </w:r>
      <w:r w:rsidRPr="00853644">
        <w:rPr>
          <w:sz w:val="24"/>
        </w:rPr>
        <w:t xml:space="preserve">Gould, K. R., Ponsford, J. L., Johnston, L., &amp; Schönberger, M. (2011). Predictive and associated factors of psychiatric disorders after traumatic brain injury: a prospective study. </w:t>
      </w:r>
      <w:r w:rsidRPr="00853644">
        <w:rPr>
          <w:i/>
          <w:iCs/>
          <w:sz w:val="24"/>
        </w:rPr>
        <w:t xml:space="preserve">Journal of </w:t>
      </w:r>
      <w:r>
        <w:rPr>
          <w:i/>
          <w:iCs/>
          <w:sz w:val="24"/>
        </w:rPr>
        <w:t>N</w:t>
      </w:r>
      <w:r w:rsidRPr="00853644">
        <w:rPr>
          <w:i/>
          <w:iCs/>
          <w:sz w:val="24"/>
        </w:rPr>
        <w:t>eurotrauma, 28</w:t>
      </w:r>
      <w:r w:rsidRPr="00853644">
        <w:rPr>
          <w:sz w:val="24"/>
        </w:rPr>
        <w:t xml:space="preserve">(7), 1155–1163. </w:t>
      </w:r>
    </w:p>
    <w:p w14:paraId="3EC55623" w14:textId="77777777" w:rsidR="00E35661" w:rsidRDefault="00E35661" w:rsidP="00E35661">
      <w:pPr>
        <w:pStyle w:val="EndNoteBibliography"/>
        <w:spacing w:line="480" w:lineRule="auto"/>
        <w:ind w:left="720" w:hanging="720"/>
        <w:rPr>
          <w:sz w:val="24"/>
        </w:rPr>
      </w:pPr>
      <w:r>
        <w:rPr>
          <w:sz w:val="24"/>
        </w:rPr>
        <w:lastRenderedPageBreak/>
        <w:t>*</w:t>
      </w:r>
      <w:r w:rsidRPr="009F5460">
        <w:rPr>
          <w:sz w:val="24"/>
        </w:rPr>
        <w:t xml:space="preserve">Grassi, L., Sabato, S., Rossi, E., Marmai, L., &amp; Biancosino, B. (2009). Affective syndromes and their screening in cancer patients with early and stable disease: Italian ICD-10 data and performance of the Distress Thermometer from the Southern European Psycho-Oncology Study (SEPOS). </w:t>
      </w:r>
      <w:r w:rsidRPr="009F5460">
        <w:rPr>
          <w:i/>
          <w:iCs/>
          <w:sz w:val="24"/>
        </w:rPr>
        <w:t xml:space="preserve">Journal of </w:t>
      </w:r>
      <w:r>
        <w:rPr>
          <w:i/>
          <w:iCs/>
          <w:sz w:val="24"/>
        </w:rPr>
        <w:t>A</w:t>
      </w:r>
      <w:r w:rsidRPr="009F5460">
        <w:rPr>
          <w:i/>
          <w:iCs/>
          <w:sz w:val="24"/>
        </w:rPr>
        <w:t xml:space="preserve">ffective </w:t>
      </w:r>
      <w:r>
        <w:rPr>
          <w:i/>
          <w:iCs/>
          <w:sz w:val="24"/>
        </w:rPr>
        <w:t>D</w:t>
      </w:r>
      <w:r w:rsidRPr="009F5460">
        <w:rPr>
          <w:i/>
          <w:iCs/>
          <w:sz w:val="24"/>
        </w:rPr>
        <w:t>isorders, 114</w:t>
      </w:r>
      <w:r w:rsidRPr="009F5460">
        <w:rPr>
          <w:sz w:val="24"/>
        </w:rPr>
        <w:t>(1-3), 193–199.</w:t>
      </w:r>
    </w:p>
    <w:p w14:paraId="33864B47" w14:textId="77777777" w:rsidR="00E35661" w:rsidRPr="0064769D" w:rsidRDefault="00E35661" w:rsidP="00E35661">
      <w:pPr>
        <w:pStyle w:val="EndNoteBibliography"/>
        <w:spacing w:line="480" w:lineRule="auto"/>
        <w:ind w:left="720" w:hanging="720"/>
        <w:rPr>
          <w:sz w:val="24"/>
        </w:rPr>
      </w:pPr>
      <w:r>
        <w:rPr>
          <w:sz w:val="24"/>
        </w:rPr>
        <w:t>*</w:t>
      </w:r>
      <w:r w:rsidRPr="009F5460">
        <w:rPr>
          <w:sz w:val="24"/>
        </w:rPr>
        <w:t xml:space="preserve">Hahn, D., Reuter, K., &amp; Härter, M. (2006). Screening for affective and anxiety disorders in medical patients - comparison of HADS, GHQ-12 and Brief-PHQ. </w:t>
      </w:r>
      <w:r w:rsidRPr="009F5460">
        <w:rPr>
          <w:i/>
          <w:iCs/>
          <w:sz w:val="24"/>
        </w:rPr>
        <w:t>GMS Psycho-Social Medicine, 3</w:t>
      </w:r>
      <w:r w:rsidRPr="009F5460">
        <w:rPr>
          <w:sz w:val="24"/>
        </w:rPr>
        <w:t>.</w:t>
      </w:r>
    </w:p>
    <w:p w14:paraId="5B52465C" w14:textId="44D40AA4" w:rsidR="00784459" w:rsidRPr="00015B11" w:rsidRDefault="00784459" w:rsidP="0007567D">
      <w:pPr>
        <w:pStyle w:val="EndNoteBibliography"/>
        <w:spacing w:line="480" w:lineRule="auto"/>
        <w:ind w:left="720" w:hanging="720"/>
        <w:rPr>
          <w:sz w:val="24"/>
        </w:rPr>
      </w:pPr>
      <w:r w:rsidRPr="00015B11">
        <w:rPr>
          <w:sz w:val="24"/>
        </w:rPr>
        <w:t xml:space="preserve">Harel, D., Levis, B., Ishihara, M., Levis, A. W., Vigod, S. N., Howard, L. M., . . . </w:t>
      </w:r>
      <w:r w:rsidR="001B0B35" w:rsidRPr="001B0B35">
        <w:t xml:space="preserve"> </w:t>
      </w:r>
      <w:r w:rsidR="001B0B35" w:rsidRPr="001B0B35">
        <w:rPr>
          <w:sz w:val="24"/>
        </w:rPr>
        <w:t>DEPRESsion Screening Data (DEPRESSD) EPDS Collaboration</w:t>
      </w:r>
      <w:r w:rsidRPr="00015B11">
        <w:rPr>
          <w:sz w:val="24"/>
        </w:rPr>
        <w:t xml:space="preserve">. (2021). Shortening the Edinburgh postnatal depression scale using optimal test assembly methods: Development of the EPDS-Dep-5. </w:t>
      </w:r>
      <w:r w:rsidR="00440DF1" w:rsidRPr="00015B11">
        <w:rPr>
          <w:i/>
          <w:sz w:val="24"/>
        </w:rPr>
        <w:t>Acta Psychiatrica Scandinavica</w:t>
      </w:r>
      <w:r w:rsidRPr="00015B11">
        <w:rPr>
          <w:i/>
          <w:sz w:val="24"/>
        </w:rPr>
        <w:t>, 143</w:t>
      </w:r>
      <w:r w:rsidRPr="00015B11">
        <w:rPr>
          <w:sz w:val="24"/>
        </w:rPr>
        <w:t>(4), 348-362. doi:10.1111/acps.13272</w:t>
      </w:r>
      <w:bookmarkEnd w:id="17"/>
    </w:p>
    <w:p w14:paraId="4CE7013D" w14:textId="77777777" w:rsidR="00E35661" w:rsidRPr="0064769D" w:rsidRDefault="00E35661" w:rsidP="00E35661">
      <w:pPr>
        <w:pStyle w:val="EndNoteBibliography"/>
        <w:spacing w:line="480" w:lineRule="auto"/>
        <w:ind w:left="720" w:hanging="720"/>
        <w:rPr>
          <w:sz w:val="24"/>
        </w:rPr>
      </w:pPr>
      <w:bookmarkStart w:id="18" w:name="_ENREF_8"/>
      <w:r>
        <w:rPr>
          <w:sz w:val="24"/>
        </w:rPr>
        <w:t>*</w:t>
      </w:r>
      <w:r w:rsidRPr="00D84EFE">
        <w:rPr>
          <w:sz w:val="24"/>
        </w:rPr>
        <w:t xml:space="preserve">Härter, M., Woll, S., Wunsch, A., Bengel, J., &amp; Reuter, K. (2005). Screening for mental disorders in cancer, cardiovascular and musculoskeletal diseases. </w:t>
      </w:r>
      <w:r w:rsidRPr="00D84EFE">
        <w:rPr>
          <w:i/>
          <w:iCs/>
          <w:sz w:val="24"/>
        </w:rPr>
        <w:t>Social Psychiatry and Psychiatric Epidemiology, 41</w:t>
      </w:r>
      <w:r w:rsidRPr="00D84EFE">
        <w:rPr>
          <w:sz w:val="24"/>
        </w:rPr>
        <w:t>, 56-62.</w:t>
      </w:r>
    </w:p>
    <w:p w14:paraId="55274F16" w14:textId="77777777" w:rsidR="00E35661" w:rsidRPr="0064769D" w:rsidRDefault="00E35661" w:rsidP="00E35661">
      <w:pPr>
        <w:pStyle w:val="EndNoteBibliography"/>
        <w:spacing w:line="480" w:lineRule="auto"/>
        <w:ind w:left="720" w:hanging="720"/>
        <w:rPr>
          <w:sz w:val="24"/>
        </w:rPr>
      </w:pPr>
      <w:r>
        <w:rPr>
          <w:sz w:val="24"/>
        </w:rPr>
        <w:t>*</w:t>
      </w:r>
      <w:r w:rsidRPr="00C04F10">
        <w:rPr>
          <w:sz w:val="24"/>
        </w:rPr>
        <w:t xml:space="preserve">Hartung, T. J., Friedrich, M., Johansen, C., Wittchen, H. U., Faller, H., Koch, U., Brähler, E., </w:t>
      </w:r>
      <w:r>
        <w:rPr>
          <w:sz w:val="24"/>
        </w:rPr>
        <w:t>…</w:t>
      </w:r>
      <w:r w:rsidRPr="00C04F10">
        <w:rPr>
          <w:sz w:val="24"/>
        </w:rPr>
        <w:t xml:space="preserve"> &amp; Mehnert, A. (2017). The Hospital Anxiety and Depression Scale (HADS) and the 9-item Patient Health Questionnaire (PHQ-9) as screening instruments for depression in patients with cancer. </w:t>
      </w:r>
      <w:r w:rsidRPr="00C04F10">
        <w:rPr>
          <w:i/>
          <w:iCs/>
          <w:sz w:val="24"/>
        </w:rPr>
        <w:t>Cancer, 123</w:t>
      </w:r>
      <w:r w:rsidRPr="00C04F10">
        <w:rPr>
          <w:sz w:val="24"/>
        </w:rPr>
        <w:t>(21), 4236–4243.</w:t>
      </w:r>
    </w:p>
    <w:p w14:paraId="7E622D6E" w14:textId="126037B6" w:rsidR="00784459" w:rsidRPr="00015B11" w:rsidRDefault="00784459" w:rsidP="0007567D">
      <w:pPr>
        <w:pStyle w:val="EndNoteBibliography"/>
        <w:spacing w:line="480" w:lineRule="auto"/>
        <w:ind w:left="720" w:hanging="720"/>
        <w:rPr>
          <w:sz w:val="24"/>
        </w:rPr>
      </w:pPr>
      <w:r w:rsidRPr="00015B11">
        <w:rPr>
          <w:sz w:val="24"/>
        </w:rPr>
        <w:t xml:space="preserve">Higgins, J. P. T., &amp; Thompson, S. G. (2002). Quantifying heterogeneity in a meta-analysis. </w:t>
      </w:r>
      <w:r w:rsidR="009B4C46" w:rsidRPr="00015B11">
        <w:rPr>
          <w:i/>
          <w:sz w:val="24"/>
        </w:rPr>
        <w:t>Statistics In Medicine</w:t>
      </w:r>
      <w:r w:rsidRPr="00015B11">
        <w:rPr>
          <w:i/>
          <w:sz w:val="24"/>
        </w:rPr>
        <w:t>, 21</w:t>
      </w:r>
      <w:r w:rsidRPr="00015B11">
        <w:rPr>
          <w:sz w:val="24"/>
        </w:rPr>
        <w:t>(11), 1539-1558. doi:10.1002/sim.1186</w:t>
      </w:r>
      <w:bookmarkEnd w:id="18"/>
    </w:p>
    <w:p w14:paraId="665DC16D" w14:textId="77777777" w:rsidR="008A75C9" w:rsidRDefault="008A75C9" w:rsidP="008A75C9">
      <w:pPr>
        <w:pStyle w:val="EndNoteBibliography"/>
        <w:spacing w:line="480" w:lineRule="auto"/>
        <w:ind w:left="720" w:hanging="720"/>
        <w:rPr>
          <w:sz w:val="24"/>
        </w:rPr>
      </w:pPr>
      <w:bookmarkStart w:id="19" w:name="_ENREF_9"/>
      <w:r>
        <w:rPr>
          <w:sz w:val="24"/>
        </w:rPr>
        <w:t>*</w:t>
      </w:r>
      <w:r w:rsidRPr="00BA6801">
        <w:rPr>
          <w:sz w:val="24"/>
        </w:rPr>
        <w:t xml:space="preserve">Hitchon, C. A., Zhang, L., Peschken, C. A., Lix, L. M., Graff, L. A., Fisk, J. D., Patten, S. B., Bolton, J., Sareen, J., El-Gabalawy, R., Marriott, J., Bernstein, C. N., &amp; Marrie, R. A. </w:t>
      </w:r>
      <w:r w:rsidRPr="00BA6801">
        <w:rPr>
          <w:sz w:val="24"/>
        </w:rPr>
        <w:lastRenderedPageBreak/>
        <w:t xml:space="preserve">(2020). Validity and Reliability of Screening Measures for Depression and Anxiety Disorders in Rheumatoid Arthritis. </w:t>
      </w:r>
      <w:r w:rsidRPr="00BA6801">
        <w:rPr>
          <w:i/>
          <w:iCs/>
          <w:sz w:val="24"/>
        </w:rPr>
        <w:t xml:space="preserve">Arthritis </w:t>
      </w:r>
      <w:r>
        <w:rPr>
          <w:i/>
          <w:iCs/>
          <w:sz w:val="24"/>
        </w:rPr>
        <w:t>C</w:t>
      </w:r>
      <w:r w:rsidRPr="00BA6801">
        <w:rPr>
          <w:i/>
          <w:iCs/>
          <w:sz w:val="24"/>
        </w:rPr>
        <w:t xml:space="preserve">are &amp; </w:t>
      </w:r>
      <w:r>
        <w:rPr>
          <w:i/>
          <w:iCs/>
          <w:sz w:val="24"/>
        </w:rPr>
        <w:t>R</w:t>
      </w:r>
      <w:r w:rsidRPr="00BA6801">
        <w:rPr>
          <w:i/>
          <w:iCs/>
          <w:sz w:val="24"/>
        </w:rPr>
        <w:t>esearch, 72</w:t>
      </w:r>
      <w:r w:rsidRPr="00BA6801">
        <w:rPr>
          <w:sz w:val="24"/>
        </w:rPr>
        <w:t>(8), 1130–1139.</w:t>
      </w:r>
    </w:p>
    <w:p w14:paraId="35D25880" w14:textId="77777777" w:rsidR="008A75C9" w:rsidRDefault="008A75C9" w:rsidP="008A75C9">
      <w:pPr>
        <w:pStyle w:val="EndNoteBibliography"/>
        <w:spacing w:line="480" w:lineRule="auto"/>
        <w:ind w:left="720" w:hanging="720"/>
        <w:rPr>
          <w:sz w:val="24"/>
        </w:rPr>
      </w:pPr>
      <w:r>
        <w:rPr>
          <w:sz w:val="24"/>
        </w:rPr>
        <w:t>*</w:t>
      </w:r>
      <w:r w:rsidRPr="00BA6801">
        <w:rPr>
          <w:sz w:val="24"/>
        </w:rPr>
        <w:t xml:space="preserve">Honarmand, K., &amp; Feinstein, A. (2009). Validation of the Hospital Anxiety and Depression Scale for use with multiple sclerosis patients. </w:t>
      </w:r>
      <w:r w:rsidRPr="00BA6801">
        <w:rPr>
          <w:i/>
          <w:iCs/>
          <w:sz w:val="24"/>
        </w:rPr>
        <w:t>Multiple Sclerosis, 15</w:t>
      </w:r>
      <w:r w:rsidRPr="00BA6801">
        <w:rPr>
          <w:sz w:val="24"/>
        </w:rPr>
        <w:t xml:space="preserve">(12), 1518–1524. </w:t>
      </w:r>
    </w:p>
    <w:p w14:paraId="619A0189" w14:textId="77777777" w:rsidR="008A75C9" w:rsidRDefault="008A75C9" w:rsidP="008A75C9">
      <w:pPr>
        <w:pStyle w:val="EndNoteBibliography"/>
        <w:spacing w:line="480" w:lineRule="auto"/>
        <w:ind w:left="720" w:hanging="720"/>
        <w:rPr>
          <w:sz w:val="24"/>
        </w:rPr>
      </w:pPr>
      <w:r>
        <w:rPr>
          <w:sz w:val="24"/>
        </w:rPr>
        <w:t>*</w:t>
      </w:r>
      <w:r w:rsidRPr="004A1469">
        <w:rPr>
          <w:sz w:val="24"/>
        </w:rPr>
        <w:t xml:space="preserve">Huey, N. S., Guan, N. C., Gill, J. S., Hui, K. O., Sulaiman, A. H., &amp; Kunagasundram, S. (2018). Core Symptoms of Major Depressive Disorder among Palliative Care Patients. </w:t>
      </w:r>
      <w:r w:rsidRPr="004A1469">
        <w:rPr>
          <w:i/>
          <w:iCs/>
          <w:sz w:val="24"/>
        </w:rPr>
        <w:t xml:space="preserve">International </w:t>
      </w:r>
      <w:r>
        <w:rPr>
          <w:i/>
          <w:iCs/>
          <w:sz w:val="24"/>
        </w:rPr>
        <w:t>J</w:t>
      </w:r>
      <w:r w:rsidRPr="004A1469">
        <w:rPr>
          <w:i/>
          <w:iCs/>
          <w:sz w:val="24"/>
        </w:rPr>
        <w:t xml:space="preserve">ournal of </w:t>
      </w:r>
      <w:r>
        <w:rPr>
          <w:i/>
          <w:iCs/>
          <w:sz w:val="24"/>
        </w:rPr>
        <w:t>E</w:t>
      </w:r>
      <w:r w:rsidRPr="004A1469">
        <w:rPr>
          <w:i/>
          <w:iCs/>
          <w:sz w:val="24"/>
        </w:rPr>
        <w:t xml:space="preserve">nvironmental </w:t>
      </w:r>
      <w:r>
        <w:rPr>
          <w:i/>
          <w:iCs/>
          <w:sz w:val="24"/>
        </w:rPr>
        <w:t>R</w:t>
      </w:r>
      <w:r w:rsidRPr="004A1469">
        <w:rPr>
          <w:i/>
          <w:iCs/>
          <w:sz w:val="24"/>
        </w:rPr>
        <w:t xml:space="preserve">esearch and </w:t>
      </w:r>
      <w:r>
        <w:rPr>
          <w:i/>
          <w:iCs/>
          <w:sz w:val="24"/>
        </w:rPr>
        <w:t>P</w:t>
      </w:r>
      <w:r w:rsidRPr="004A1469">
        <w:rPr>
          <w:i/>
          <w:iCs/>
          <w:sz w:val="24"/>
        </w:rPr>
        <w:t xml:space="preserve">ublic </w:t>
      </w:r>
      <w:r>
        <w:rPr>
          <w:i/>
          <w:iCs/>
          <w:sz w:val="24"/>
        </w:rPr>
        <w:t>H</w:t>
      </w:r>
      <w:r w:rsidRPr="004A1469">
        <w:rPr>
          <w:i/>
          <w:iCs/>
          <w:sz w:val="24"/>
        </w:rPr>
        <w:t>ealth, 15</w:t>
      </w:r>
      <w:r w:rsidRPr="004A1469">
        <w:rPr>
          <w:sz w:val="24"/>
        </w:rPr>
        <w:t>(8), 1758.</w:t>
      </w:r>
    </w:p>
    <w:p w14:paraId="1775D863" w14:textId="280E57AF" w:rsidR="00784459" w:rsidRPr="00015B11" w:rsidRDefault="00784459" w:rsidP="0007567D">
      <w:pPr>
        <w:pStyle w:val="EndNoteBibliography"/>
        <w:spacing w:line="480" w:lineRule="auto"/>
        <w:ind w:left="720" w:hanging="720"/>
        <w:rPr>
          <w:sz w:val="24"/>
        </w:rPr>
      </w:pPr>
      <w:r w:rsidRPr="00015B11">
        <w:rPr>
          <w:sz w:val="24"/>
        </w:rPr>
        <w:t xml:space="preserve">Ishihara, M., Harel, D., Levis, B., Levis, A. W., Riehm, K. E., Saadat, N., . . . Thombs, B. D. (2019). Shortening self-report mental health symptom measures through optimal test assembly methods: Development and validation of the Patient Health Questionnaire-Depression-4. </w:t>
      </w:r>
      <w:r w:rsidR="00440DF1" w:rsidRPr="00015B11">
        <w:rPr>
          <w:i/>
          <w:sz w:val="24"/>
        </w:rPr>
        <w:t>Depression and Anxiety</w:t>
      </w:r>
      <w:r w:rsidRPr="00015B11">
        <w:rPr>
          <w:i/>
          <w:sz w:val="24"/>
        </w:rPr>
        <w:t>, 36</w:t>
      </w:r>
      <w:r w:rsidRPr="00015B11">
        <w:rPr>
          <w:sz w:val="24"/>
        </w:rPr>
        <w:t>(1), 82-92. doi:10.1002/da.22841</w:t>
      </w:r>
      <w:bookmarkEnd w:id="19"/>
    </w:p>
    <w:p w14:paraId="06F66598" w14:textId="3950B456" w:rsidR="008A75C9" w:rsidRDefault="008A75C9" w:rsidP="008A75C9">
      <w:pPr>
        <w:pStyle w:val="EndNoteBibliography"/>
        <w:spacing w:line="480" w:lineRule="auto"/>
        <w:ind w:left="720" w:hanging="720"/>
        <w:rPr>
          <w:sz w:val="24"/>
        </w:rPr>
      </w:pPr>
      <w:bookmarkStart w:id="20" w:name="_ENREF_10"/>
      <w:r>
        <w:rPr>
          <w:sz w:val="24"/>
        </w:rPr>
        <w:t>*</w:t>
      </w:r>
      <w:r w:rsidRPr="004A1469">
        <w:rPr>
          <w:sz w:val="24"/>
        </w:rPr>
        <w:t xml:space="preserve">Jackson, M. L., Tolson, J., Schembri, R., Bartlett, D., Rayner, G., Lee, V. V., &amp; Barnes, M. (2021). Does continuous positive airways pressure treatment improve clinical depression in obstructive sleep apnea? A randomized wait-list controlled study. </w:t>
      </w:r>
      <w:r w:rsidRPr="004A1469">
        <w:rPr>
          <w:i/>
          <w:iCs/>
          <w:sz w:val="24"/>
        </w:rPr>
        <w:t xml:space="preserve">Depression and </w:t>
      </w:r>
      <w:r>
        <w:rPr>
          <w:i/>
          <w:iCs/>
          <w:sz w:val="24"/>
        </w:rPr>
        <w:t>A</w:t>
      </w:r>
      <w:r w:rsidRPr="004A1469">
        <w:rPr>
          <w:i/>
          <w:iCs/>
          <w:sz w:val="24"/>
        </w:rPr>
        <w:t>nxiety, 38</w:t>
      </w:r>
      <w:r w:rsidRPr="004A1469">
        <w:rPr>
          <w:sz w:val="24"/>
        </w:rPr>
        <w:t>(5), 498–507.</w:t>
      </w:r>
    </w:p>
    <w:p w14:paraId="68232A98" w14:textId="182E847B" w:rsidR="00910DA3" w:rsidRDefault="00910DA3" w:rsidP="00910DA3">
      <w:pPr>
        <w:pStyle w:val="EndNoteBibliography"/>
        <w:spacing w:line="480" w:lineRule="auto"/>
        <w:ind w:left="720" w:hanging="720"/>
        <w:rPr>
          <w:sz w:val="24"/>
        </w:rPr>
      </w:pPr>
      <w:r>
        <w:rPr>
          <w:sz w:val="24"/>
        </w:rPr>
        <w:t>*</w:t>
      </w:r>
      <w:r w:rsidRPr="003E799F">
        <w:rPr>
          <w:sz w:val="24"/>
        </w:rPr>
        <w:t xml:space="preserve">Jang, J. E., Kim, S. W., Kim, S. Y., Kim, J. M., Park, M. H., Yoon, J. H., </w:t>
      </w:r>
      <w:r>
        <w:rPr>
          <w:sz w:val="24"/>
        </w:rPr>
        <w:t>…</w:t>
      </w:r>
      <w:r w:rsidRPr="003E799F">
        <w:rPr>
          <w:sz w:val="24"/>
        </w:rPr>
        <w:t xml:space="preserve"> &amp; Yoon, J. S. (2013). Religiosity, depression, and quality of life in Korean patients with breast cancer: a 1-year prospective longitudinal study. </w:t>
      </w:r>
      <w:r w:rsidRPr="003E799F">
        <w:rPr>
          <w:i/>
          <w:iCs/>
          <w:sz w:val="24"/>
        </w:rPr>
        <w:t>Psycho-Oncology, 22</w:t>
      </w:r>
      <w:r w:rsidRPr="003E799F">
        <w:rPr>
          <w:sz w:val="24"/>
        </w:rPr>
        <w:t>(4), 922–929.</w:t>
      </w:r>
    </w:p>
    <w:p w14:paraId="1C6E3263" w14:textId="4F1D1309" w:rsidR="00D72E6F" w:rsidRDefault="00D72E6F" w:rsidP="0007567D">
      <w:pPr>
        <w:pStyle w:val="EndNoteBibliography"/>
        <w:spacing w:line="480" w:lineRule="auto"/>
        <w:ind w:left="720" w:hanging="720"/>
        <w:rPr>
          <w:sz w:val="24"/>
        </w:rPr>
      </w:pPr>
      <w:r>
        <w:rPr>
          <w:sz w:val="24"/>
        </w:rPr>
        <w:t>J</w:t>
      </w:r>
      <w:r w:rsidRPr="00D72E6F">
        <w:rPr>
          <w:sz w:val="24"/>
        </w:rPr>
        <w:t xml:space="preserve">offres, M., Jaramillo, A., Dickinson, J., Lewin, G., Pottie, K., Shaw, E., Gorber, S. C., &amp; Tonelli, M. (2013). Recommendations on screening for depression in adults. </w:t>
      </w:r>
      <w:r w:rsidRPr="00D72E6F">
        <w:rPr>
          <w:i/>
          <w:iCs/>
          <w:sz w:val="24"/>
        </w:rPr>
        <w:t>CMAJ : Canadian Medical Association Journal</w:t>
      </w:r>
      <w:r w:rsidRPr="00D72E6F">
        <w:rPr>
          <w:sz w:val="24"/>
        </w:rPr>
        <w:t xml:space="preserve">, </w:t>
      </w:r>
      <w:r w:rsidRPr="00D72E6F">
        <w:rPr>
          <w:i/>
          <w:iCs/>
          <w:sz w:val="24"/>
        </w:rPr>
        <w:t>185</w:t>
      </w:r>
      <w:r w:rsidRPr="00D72E6F">
        <w:rPr>
          <w:sz w:val="24"/>
        </w:rPr>
        <w:t>(9), 775–782. https://doi.org/10.1503/cmaj.130403</w:t>
      </w:r>
    </w:p>
    <w:p w14:paraId="4A50B9F9" w14:textId="77777777" w:rsidR="008A75C9" w:rsidRDefault="008A75C9" w:rsidP="008A75C9">
      <w:pPr>
        <w:pStyle w:val="EndNoteBibliography"/>
        <w:spacing w:line="480" w:lineRule="auto"/>
        <w:ind w:left="720" w:hanging="720"/>
        <w:rPr>
          <w:sz w:val="24"/>
        </w:rPr>
      </w:pPr>
      <w:r>
        <w:rPr>
          <w:sz w:val="24"/>
        </w:rPr>
        <w:lastRenderedPageBreak/>
        <w:t>*</w:t>
      </w:r>
      <w:r w:rsidRPr="009011ED">
        <w:rPr>
          <w:sz w:val="24"/>
        </w:rPr>
        <w:t>Juli</w:t>
      </w:r>
      <w:r>
        <w:rPr>
          <w:sz w:val="24"/>
        </w:rPr>
        <w:t>a</w:t>
      </w:r>
      <w:r w:rsidRPr="009011ED">
        <w:rPr>
          <w:sz w:val="24"/>
        </w:rPr>
        <w:t xml:space="preserve">o, M., Barbosa, A., Oliveira, F., &amp; Nunes, B. (2013). Prevalence and factors associated with desire for death in patients with advanced disease: results from a Portuguese cross-sectional study. </w:t>
      </w:r>
      <w:r w:rsidRPr="009011ED">
        <w:rPr>
          <w:i/>
          <w:iCs/>
          <w:sz w:val="24"/>
        </w:rPr>
        <w:t>Psychosomatics, 54</w:t>
      </w:r>
      <w:r w:rsidRPr="009011ED">
        <w:rPr>
          <w:sz w:val="24"/>
        </w:rPr>
        <w:t>(5), 451–457.</w:t>
      </w:r>
    </w:p>
    <w:p w14:paraId="46353804" w14:textId="77777777" w:rsidR="00910DA3" w:rsidRDefault="00910DA3" w:rsidP="00910DA3">
      <w:pPr>
        <w:pStyle w:val="EndNoteBibliography"/>
        <w:spacing w:line="480" w:lineRule="auto"/>
        <w:ind w:left="720" w:hanging="720"/>
        <w:rPr>
          <w:sz w:val="24"/>
        </w:rPr>
      </w:pPr>
      <w:r>
        <w:rPr>
          <w:sz w:val="24"/>
        </w:rPr>
        <w:t>*</w:t>
      </w:r>
      <w:r w:rsidRPr="00360825">
        <w:rPr>
          <w:sz w:val="24"/>
        </w:rPr>
        <w:t xml:space="preserve">Kang, H. J., Stewart, R., Kim, J. M., Jang, J. E., Kim, S. Y., Bae, K. Y., </w:t>
      </w:r>
      <w:r>
        <w:rPr>
          <w:sz w:val="24"/>
        </w:rPr>
        <w:t>…</w:t>
      </w:r>
      <w:r w:rsidRPr="00360825">
        <w:rPr>
          <w:sz w:val="24"/>
        </w:rPr>
        <w:t xml:space="preserve"> &amp; Yoon, J. S. (2013). Comparative validity of depression assessment scales for screening poststroke depression. </w:t>
      </w:r>
      <w:r w:rsidRPr="00360825">
        <w:rPr>
          <w:i/>
          <w:iCs/>
          <w:sz w:val="24"/>
        </w:rPr>
        <w:t xml:space="preserve">Journal of </w:t>
      </w:r>
      <w:r>
        <w:rPr>
          <w:i/>
          <w:iCs/>
          <w:sz w:val="24"/>
        </w:rPr>
        <w:t>A</w:t>
      </w:r>
      <w:r w:rsidRPr="00360825">
        <w:rPr>
          <w:i/>
          <w:iCs/>
          <w:sz w:val="24"/>
        </w:rPr>
        <w:t xml:space="preserve">ffective </w:t>
      </w:r>
      <w:r>
        <w:rPr>
          <w:i/>
          <w:iCs/>
          <w:sz w:val="24"/>
        </w:rPr>
        <w:t>D</w:t>
      </w:r>
      <w:r w:rsidRPr="00360825">
        <w:rPr>
          <w:i/>
          <w:iCs/>
          <w:sz w:val="24"/>
        </w:rPr>
        <w:t>isorders, 147</w:t>
      </w:r>
      <w:r w:rsidRPr="00360825">
        <w:rPr>
          <w:sz w:val="24"/>
        </w:rPr>
        <w:t>(1-3), 186–191.</w:t>
      </w:r>
    </w:p>
    <w:p w14:paraId="3A9DD23E" w14:textId="77777777" w:rsidR="008A75C9" w:rsidRPr="0064769D" w:rsidRDefault="008A75C9" w:rsidP="008A75C9">
      <w:pPr>
        <w:pStyle w:val="EndNoteBibliography"/>
        <w:spacing w:line="480" w:lineRule="auto"/>
        <w:ind w:left="720" w:hanging="720"/>
        <w:rPr>
          <w:sz w:val="24"/>
        </w:rPr>
      </w:pPr>
      <w:r>
        <w:rPr>
          <w:sz w:val="24"/>
        </w:rPr>
        <w:t>*</w:t>
      </w:r>
      <w:r w:rsidRPr="0064769D">
        <w:rPr>
          <w:sz w:val="24"/>
        </w:rPr>
        <w:t>Keller</w:t>
      </w:r>
      <w:r>
        <w:rPr>
          <w:sz w:val="24"/>
        </w:rPr>
        <w:t>,</w:t>
      </w:r>
      <w:r w:rsidRPr="0064769D">
        <w:rPr>
          <w:sz w:val="24"/>
        </w:rPr>
        <w:t xml:space="preserve"> M</w:t>
      </w:r>
      <w:r>
        <w:rPr>
          <w:sz w:val="24"/>
        </w:rPr>
        <w:t>.</w:t>
      </w:r>
      <w:r w:rsidRPr="0064769D">
        <w:rPr>
          <w:sz w:val="24"/>
        </w:rPr>
        <w:t>, Sommerfeldt</w:t>
      </w:r>
      <w:r>
        <w:rPr>
          <w:sz w:val="24"/>
        </w:rPr>
        <w:t>,</w:t>
      </w:r>
      <w:r w:rsidRPr="0064769D">
        <w:rPr>
          <w:sz w:val="24"/>
        </w:rPr>
        <w:t xml:space="preserve"> S</w:t>
      </w:r>
      <w:r>
        <w:rPr>
          <w:sz w:val="24"/>
        </w:rPr>
        <w:t>.</w:t>
      </w:r>
      <w:r w:rsidRPr="0064769D">
        <w:rPr>
          <w:sz w:val="24"/>
        </w:rPr>
        <w:t>, Fischer</w:t>
      </w:r>
      <w:r>
        <w:rPr>
          <w:sz w:val="24"/>
        </w:rPr>
        <w:t>,</w:t>
      </w:r>
      <w:r w:rsidRPr="0064769D">
        <w:rPr>
          <w:sz w:val="24"/>
        </w:rPr>
        <w:t xml:space="preserve"> C</w:t>
      </w:r>
      <w:r>
        <w:rPr>
          <w:sz w:val="24"/>
        </w:rPr>
        <w:t>.</w:t>
      </w:r>
      <w:r w:rsidRPr="0064769D">
        <w:rPr>
          <w:sz w:val="24"/>
        </w:rPr>
        <w:t>, Knight</w:t>
      </w:r>
      <w:r>
        <w:rPr>
          <w:sz w:val="24"/>
        </w:rPr>
        <w:t>,</w:t>
      </w:r>
      <w:r w:rsidRPr="0064769D">
        <w:rPr>
          <w:sz w:val="24"/>
        </w:rPr>
        <w:t xml:space="preserve"> L</w:t>
      </w:r>
      <w:r>
        <w:rPr>
          <w:sz w:val="24"/>
        </w:rPr>
        <w:t>.</w:t>
      </w:r>
      <w:r w:rsidRPr="0064769D">
        <w:rPr>
          <w:sz w:val="24"/>
        </w:rPr>
        <w:t>, Riesbeck</w:t>
      </w:r>
      <w:r>
        <w:rPr>
          <w:sz w:val="24"/>
        </w:rPr>
        <w:t>,</w:t>
      </w:r>
      <w:r w:rsidRPr="0064769D">
        <w:rPr>
          <w:sz w:val="24"/>
        </w:rPr>
        <w:t xml:space="preserve"> M</w:t>
      </w:r>
      <w:r>
        <w:rPr>
          <w:sz w:val="24"/>
        </w:rPr>
        <w:t>.</w:t>
      </w:r>
      <w:r w:rsidRPr="0064769D">
        <w:rPr>
          <w:sz w:val="24"/>
        </w:rPr>
        <w:t>, Lowe</w:t>
      </w:r>
      <w:r>
        <w:rPr>
          <w:sz w:val="24"/>
        </w:rPr>
        <w:t>,</w:t>
      </w:r>
      <w:r w:rsidRPr="0064769D">
        <w:rPr>
          <w:sz w:val="24"/>
        </w:rPr>
        <w:t xml:space="preserve"> B</w:t>
      </w:r>
      <w:r>
        <w:rPr>
          <w:sz w:val="24"/>
        </w:rPr>
        <w:t>.</w:t>
      </w:r>
      <w:r w:rsidRPr="0064769D">
        <w:rPr>
          <w:sz w:val="24"/>
        </w:rPr>
        <w:t xml:space="preserve">, </w:t>
      </w:r>
      <w:r>
        <w:rPr>
          <w:sz w:val="24"/>
        </w:rPr>
        <w:t>… &amp;</w:t>
      </w:r>
      <w:r w:rsidRPr="0064769D">
        <w:rPr>
          <w:sz w:val="24"/>
        </w:rPr>
        <w:t xml:space="preserve"> Lehnert</w:t>
      </w:r>
      <w:r>
        <w:rPr>
          <w:sz w:val="24"/>
        </w:rPr>
        <w:t>,</w:t>
      </w:r>
      <w:r w:rsidRPr="0064769D">
        <w:rPr>
          <w:sz w:val="24"/>
        </w:rPr>
        <w:t xml:space="preserve"> T</w:t>
      </w:r>
      <w:r>
        <w:rPr>
          <w:sz w:val="24"/>
        </w:rPr>
        <w:t>. (2004)</w:t>
      </w:r>
      <w:r w:rsidRPr="0064769D">
        <w:rPr>
          <w:sz w:val="24"/>
        </w:rPr>
        <w:t>. Recognition of distress and psychiatric morbidity in cancer patients: a multi-method approach.</w:t>
      </w:r>
      <w:r w:rsidRPr="0064769D">
        <w:rPr>
          <w:i/>
          <w:iCs/>
          <w:sz w:val="24"/>
        </w:rPr>
        <w:t xml:space="preserve"> Annals of Oncology</w:t>
      </w:r>
      <w:r>
        <w:rPr>
          <w:i/>
          <w:iCs/>
          <w:sz w:val="24"/>
        </w:rPr>
        <w:t>,</w:t>
      </w:r>
      <w:r w:rsidRPr="001F6EE8">
        <w:rPr>
          <w:i/>
          <w:iCs/>
          <w:sz w:val="24"/>
        </w:rPr>
        <w:t xml:space="preserve"> 15</w:t>
      </w:r>
      <w:r>
        <w:rPr>
          <w:sz w:val="24"/>
        </w:rPr>
        <w:t>(8),</w:t>
      </w:r>
      <w:r w:rsidRPr="0064769D">
        <w:rPr>
          <w:sz w:val="24"/>
        </w:rPr>
        <w:t>1243.</w:t>
      </w:r>
    </w:p>
    <w:p w14:paraId="53976CCA" w14:textId="77777777" w:rsidR="008A75C9" w:rsidRPr="0064769D" w:rsidRDefault="008A75C9" w:rsidP="008A75C9">
      <w:pPr>
        <w:pStyle w:val="EndNoteBibliography"/>
        <w:spacing w:line="480" w:lineRule="auto"/>
        <w:ind w:left="720" w:hanging="720"/>
        <w:rPr>
          <w:sz w:val="24"/>
        </w:rPr>
      </w:pPr>
      <w:r>
        <w:rPr>
          <w:sz w:val="24"/>
        </w:rPr>
        <w:t>*</w:t>
      </w:r>
      <w:r w:rsidRPr="00750243">
        <w:rPr>
          <w:sz w:val="24"/>
        </w:rPr>
        <w:t xml:space="preserve">Kjaergaard, M., Arfwedson Wang, C. E., Waterloo, K., &amp; Jorde, R. (2014). A study of the psychometric properties of the Beck Depression Inventory-II, the Montgomery and Åsberg Depression Rating Scale, and the Hospital Anxiety and Depression Scale in a sample from a healthy population. </w:t>
      </w:r>
      <w:r w:rsidRPr="00750243">
        <w:rPr>
          <w:i/>
          <w:iCs/>
          <w:sz w:val="24"/>
        </w:rPr>
        <w:t>Scandinavian Journal of Psychology, 55</w:t>
      </w:r>
      <w:r w:rsidRPr="00750243">
        <w:rPr>
          <w:sz w:val="24"/>
        </w:rPr>
        <w:t>(1), 83–89.</w:t>
      </w:r>
    </w:p>
    <w:p w14:paraId="73355A2C" w14:textId="77777777" w:rsidR="008A75C9" w:rsidRDefault="008A75C9" w:rsidP="008A75C9">
      <w:pPr>
        <w:pStyle w:val="EndNoteBibliography"/>
        <w:spacing w:line="480" w:lineRule="auto"/>
        <w:ind w:left="720" w:hanging="720"/>
        <w:rPr>
          <w:sz w:val="24"/>
        </w:rPr>
      </w:pPr>
      <w:r>
        <w:rPr>
          <w:sz w:val="24"/>
        </w:rPr>
        <w:t>*</w:t>
      </w:r>
      <w:r w:rsidRPr="00584BD8">
        <w:rPr>
          <w:sz w:val="24"/>
        </w:rPr>
        <w:t xml:space="preserve">Kugaya, A., Akechi, T., Okuyama, T., Nakano, T., Mikami, I., Okamura, H., &amp; Uchitomi, Y. (2000). Prevalence, predictive factors, and screening for psychologic distress in patients with newly diagnosed head and neck cancer. </w:t>
      </w:r>
      <w:r w:rsidRPr="00584BD8">
        <w:rPr>
          <w:i/>
          <w:iCs/>
          <w:sz w:val="24"/>
        </w:rPr>
        <w:t>Cancer, 88</w:t>
      </w:r>
      <w:r w:rsidRPr="00584BD8">
        <w:rPr>
          <w:sz w:val="24"/>
        </w:rPr>
        <w:t>(12), 2817–2823.</w:t>
      </w:r>
    </w:p>
    <w:p w14:paraId="60D12D30" w14:textId="77777777" w:rsidR="008A75C9" w:rsidRPr="0064769D" w:rsidRDefault="008A75C9" w:rsidP="008A75C9">
      <w:pPr>
        <w:pStyle w:val="EndNoteBibliography"/>
        <w:spacing w:line="480" w:lineRule="auto"/>
        <w:ind w:left="720" w:hanging="720"/>
        <w:rPr>
          <w:sz w:val="24"/>
        </w:rPr>
      </w:pPr>
      <w:r>
        <w:rPr>
          <w:sz w:val="24"/>
        </w:rPr>
        <w:t>*</w:t>
      </w:r>
      <w:r w:rsidRPr="0064769D">
        <w:rPr>
          <w:sz w:val="24"/>
        </w:rPr>
        <w:t>Lambert</w:t>
      </w:r>
      <w:r>
        <w:rPr>
          <w:sz w:val="24"/>
        </w:rPr>
        <w:t>,</w:t>
      </w:r>
      <w:r w:rsidRPr="0064769D">
        <w:rPr>
          <w:sz w:val="24"/>
        </w:rPr>
        <w:t xml:space="preserve"> S</w:t>
      </w:r>
      <w:r>
        <w:rPr>
          <w:sz w:val="24"/>
        </w:rPr>
        <w:t xml:space="preserve">. </w:t>
      </w:r>
      <w:r w:rsidRPr="0064769D">
        <w:rPr>
          <w:sz w:val="24"/>
        </w:rPr>
        <w:t>D</w:t>
      </w:r>
      <w:r>
        <w:rPr>
          <w:sz w:val="24"/>
        </w:rPr>
        <w:t>.</w:t>
      </w:r>
      <w:r w:rsidRPr="0064769D">
        <w:rPr>
          <w:sz w:val="24"/>
        </w:rPr>
        <w:t>, Clover</w:t>
      </w:r>
      <w:r>
        <w:rPr>
          <w:sz w:val="24"/>
        </w:rPr>
        <w:t>,</w:t>
      </w:r>
      <w:r w:rsidRPr="0064769D">
        <w:rPr>
          <w:sz w:val="24"/>
        </w:rPr>
        <w:t xml:space="preserve"> K</w:t>
      </w:r>
      <w:r>
        <w:rPr>
          <w:sz w:val="24"/>
        </w:rPr>
        <w:t>.</w:t>
      </w:r>
      <w:r w:rsidRPr="0064769D">
        <w:rPr>
          <w:sz w:val="24"/>
        </w:rPr>
        <w:t>, Pallant</w:t>
      </w:r>
      <w:r>
        <w:rPr>
          <w:sz w:val="24"/>
        </w:rPr>
        <w:t>,</w:t>
      </w:r>
      <w:r w:rsidRPr="0064769D">
        <w:rPr>
          <w:sz w:val="24"/>
        </w:rPr>
        <w:t xml:space="preserve"> J</w:t>
      </w:r>
      <w:r>
        <w:rPr>
          <w:sz w:val="24"/>
        </w:rPr>
        <w:t xml:space="preserve">. </w:t>
      </w:r>
      <w:r w:rsidRPr="0064769D">
        <w:rPr>
          <w:sz w:val="24"/>
        </w:rPr>
        <w:t>F</w:t>
      </w:r>
      <w:r>
        <w:rPr>
          <w:sz w:val="24"/>
        </w:rPr>
        <w:t>.</w:t>
      </w:r>
      <w:r w:rsidRPr="0064769D">
        <w:rPr>
          <w:sz w:val="24"/>
        </w:rPr>
        <w:t>, Britton</w:t>
      </w:r>
      <w:r>
        <w:rPr>
          <w:sz w:val="24"/>
        </w:rPr>
        <w:t>,</w:t>
      </w:r>
      <w:r w:rsidRPr="0064769D">
        <w:rPr>
          <w:sz w:val="24"/>
        </w:rPr>
        <w:t xml:space="preserve"> B</w:t>
      </w:r>
      <w:r>
        <w:rPr>
          <w:sz w:val="24"/>
        </w:rPr>
        <w:t>.</w:t>
      </w:r>
      <w:r w:rsidRPr="0064769D">
        <w:rPr>
          <w:sz w:val="24"/>
        </w:rPr>
        <w:t>, King</w:t>
      </w:r>
      <w:r>
        <w:rPr>
          <w:sz w:val="24"/>
        </w:rPr>
        <w:t>,</w:t>
      </w:r>
      <w:r w:rsidRPr="0064769D">
        <w:rPr>
          <w:sz w:val="24"/>
        </w:rPr>
        <w:t xml:space="preserve"> M</w:t>
      </w:r>
      <w:r>
        <w:rPr>
          <w:sz w:val="24"/>
        </w:rPr>
        <w:t xml:space="preserve">. </w:t>
      </w:r>
      <w:r w:rsidRPr="0064769D">
        <w:rPr>
          <w:sz w:val="24"/>
        </w:rPr>
        <w:t>T</w:t>
      </w:r>
      <w:r>
        <w:rPr>
          <w:sz w:val="24"/>
        </w:rPr>
        <w:t>.</w:t>
      </w:r>
      <w:r w:rsidRPr="0064769D">
        <w:rPr>
          <w:sz w:val="24"/>
        </w:rPr>
        <w:t>,  Mitchell</w:t>
      </w:r>
      <w:r>
        <w:rPr>
          <w:sz w:val="24"/>
        </w:rPr>
        <w:t>,</w:t>
      </w:r>
      <w:r w:rsidRPr="0064769D">
        <w:rPr>
          <w:sz w:val="24"/>
        </w:rPr>
        <w:t xml:space="preserve"> A</w:t>
      </w:r>
      <w:r>
        <w:rPr>
          <w:sz w:val="24"/>
        </w:rPr>
        <w:t xml:space="preserve">. </w:t>
      </w:r>
      <w:r w:rsidRPr="0064769D">
        <w:rPr>
          <w:sz w:val="24"/>
        </w:rPr>
        <w:t>J</w:t>
      </w:r>
      <w:r>
        <w:rPr>
          <w:sz w:val="24"/>
        </w:rPr>
        <w:t>.</w:t>
      </w:r>
      <w:r w:rsidRPr="0064769D">
        <w:rPr>
          <w:sz w:val="24"/>
        </w:rPr>
        <w:t>, Carter</w:t>
      </w:r>
      <w:r>
        <w:rPr>
          <w:sz w:val="24"/>
        </w:rPr>
        <w:t>,</w:t>
      </w:r>
      <w:r w:rsidRPr="0064769D">
        <w:rPr>
          <w:sz w:val="24"/>
        </w:rPr>
        <w:t xml:space="preserve"> G</w:t>
      </w:r>
      <w:r>
        <w:rPr>
          <w:sz w:val="24"/>
        </w:rPr>
        <w:t>. (2015)</w:t>
      </w:r>
      <w:r w:rsidRPr="0064769D">
        <w:rPr>
          <w:sz w:val="24"/>
        </w:rPr>
        <w:t>. Making Sense of Variations in Prevalence Estimates of Depression in Cancer: A Co-Calibration of Commonly Used Depression Scales Using Rasch Analysis.</w:t>
      </w:r>
      <w:r w:rsidRPr="0064769D">
        <w:rPr>
          <w:i/>
          <w:iCs/>
          <w:sz w:val="24"/>
        </w:rPr>
        <w:t xml:space="preserve"> Journal of the National Comprehensive Cancer Network</w:t>
      </w:r>
      <w:r>
        <w:rPr>
          <w:i/>
          <w:iCs/>
          <w:sz w:val="24"/>
        </w:rPr>
        <w:t>,</w:t>
      </w:r>
      <w:r w:rsidRPr="00911019">
        <w:rPr>
          <w:i/>
          <w:iCs/>
          <w:sz w:val="24"/>
        </w:rPr>
        <w:t xml:space="preserve"> 13</w:t>
      </w:r>
      <w:r>
        <w:rPr>
          <w:sz w:val="24"/>
        </w:rPr>
        <w:t>(10),</w:t>
      </w:r>
      <w:r w:rsidRPr="0064769D">
        <w:rPr>
          <w:sz w:val="24"/>
        </w:rPr>
        <w:t>1203.</w:t>
      </w:r>
    </w:p>
    <w:p w14:paraId="3E29A21F" w14:textId="77777777" w:rsidR="00910DA3" w:rsidRPr="0064769D" w:rsidRDefault="00910DA3" w:rsidP="00910DA3">
      <w:pPr>
        <w:pStyle w:val="EndNoteBibliography"/>
        <w:spacing w:line="480" w:lineRule="auto"/>
        <w:ind w:left="720" w:hanging="720"/>
        <w:rPr>
          <w:sz w:val="24"/>
        </w:rPr>
      </w:pPr>
      <w:r>
        <w:rPr>
          <w:sz w:val="24"/>
        </w:rPr>
        <w:t>*</w:t>
      </w:r>
      <w:r w:rsidRPr="004A5B3E">
        <w:rPr>
          <w:sz w:val="24"/>
        </w:rPr>
        <w:t xml:space="preserve">Law, M., Naughton, M. T., Dhar, A., Barton, D., &amp; Dabscheck, E. (2014). Validation of two depression screening instruments in a sleep disorders clinic. </w:t>
      </w:r>
      <w:r w:rsidRPr="004A5B3E">
        <w:rPr>
          <w:i/>
          <w:iCs/>
          <w:sz w:val="24"/>
        </w:rPr>
        <w:t>Journal of Clinical Sleep Medicine, 10</w:t>
      </w:r>
      <w:r w:rsidRPr="004A5B3E">
        <w:rPr>
          <w:sz w:val="24"/>
        </w:rPr>
        <w:t>(6), 683–688.</w:t>
      </w:r>
    </w:p>
    <w:p w14:paraId="1EFB1885" w14:textId="08CC3086" w:rsidR="00784459" w:rsidRPr="00015B11" w:rsidRDefault="00784459" w:rsidP="0007567D">
      <w:pPr>
        <w:pStyle w:val="EndNoteBibliography"/>
        <w:spacing w:line="480" w:lineRule="auto"/>
        <w:ind w:left="720" w:hanging="720"/>
        <w:rPr>
          <w:sz w:val="24"/>
        </w:rPr>
      </w:pPr>
      <w:r w:rsidRPr="00015B11">
        <w:rPr>
          <w:sz w:val="24"/>
        </w:rPr>
        <w:lastRenderedPageBreak/>
        <w:t xml:space="preserve">Lecrubier, Y., Sheehan, D. V., Weiller, E., Amorim, P., Bonora, I., Sheehan, K. H., . . . Dunbar, G. C. (1997). The Mini International Neuropsychiatric Interview (MINI). A short diagnostic structured interview: Reliability and validity according to the CIDI. </w:t>
      </w:r>
      <w:r w:rsidR="00440DF1" w:rsidRPr="00015B11">
        <w:rPr>
          <w:i/>
          <w:sz w:val="24"/>
        </w:rPr>
        <w:t>European Psychiatry</w:t>
      </w:r>
      <w:r w:rsidRPr="00015B11">
        <w:rPr>
          <w:i/>
          <w:sz w:val="24"/>
        </w:rPr>
        <w:t>, 12</w:t>
      </w:r>
      <w:r w:rsidRPr="00015B11">
        <w:rPr>
          <w:sz w:val="24"/>
        </w:rPr>
        <w:t>(5), 224-231. doi:10.1016/S0924-9338(97)83296-8</w:t>
      </w:r>
      <w:bookmarkEnd w:id="20"/>
    </w:p>
    <w:p w14:paraId="187670EB" w14:textId="77777777" w:rsidR="008A75C9" w:rsidRDefault="008A75C9" w:rsidP="008A75C9">
      <w:pPr>
        <w:pStyle w:val="EndNoteBibliography"/>
        <w:spacing w:line="480" w:lineRule="auto"/>
        <w:ind w:left="720" w:hanging="720"/>
        <w:rPr>
          <w:sz w:val="24"/>
        </w:rPr>
      </w:pPr>
      <w:bookmarkStart w:id="21" w:name="_ENREF_11"/>
      <w:r>
        <w:rPr>
          <w:sz w:val="24"/>
        </w:rPr>
        <w:t>*</w:t>
      </w:r>
      <w:r w:rsidRPr="00D81152">
        <w:rPr>
          <w:sz w:val="24"/>
        </w:rPr>
        <w:t xml:space="preserve">Lee, Y., Wu, Y. S., Chien, C. Y., Fang, F. M., &amp; Hung, C. F. (2016). Use of the Hospital Anxiety and Depression Scale and the Taiwanese Depression Questionnaire for screening depression in head and neck cancer patients in Taiwan. </w:t>
      </w:r>
      <w:r w:rsidRPr="00D81152">
        <w:rPr>
          <w:i/>
          <w:iCs/>
          <w:sz w:val="24"/>
        </w:rPr>
        <w:t>Neuropsychiatric Disease and Treatment, 12</w:t>
      </w:r>
      <w:r w:rsidRPr="00D81152">
        <w:rPr>
          <w:sz w:val="24"/>
        </w:rPr>
        <w:t>, 2649–2657.</w:t>
      </w:r>
    </w:p>
    <w:p w14:paraId="12D69C93" w14:textId="77777777" w:rsidR="008A75C9" w:rsidRDefault="008A75C9" w:rsidP="008A75C9">
      <w:pPr>
        <w:pStyle w:val="EndNoteBibliography"/>
        <w:spacing w:line="480" w:lineRule="auto"/>
        <w:ind w:left="720" w:hanging="720"/>
        <w:rPr>
          <w:sz w:val="24"/>
        </w:rPr>
      </w:pPr>
      <w:r>
        <w:rPr>
          <w:sz w:val="24"/>
        </w:rPr>
        <w:t>*</w:t>
      </w:r>
      <w:r w:rsidRPr="00E256F5">
        <w:rPr>
          <w:sz w:val="24"/>
        </w:rPr>
        <w:t xml:space="preserve">Lee, C. Y., Lee, Y., Wang, L. J., Chien, C. Y., Fang, F. M., &amp; Lin, P. Y. (2017). Depression, anxiety, quality of life, and predictors of depressive disorders in caregivers of patients with head and neck cancer: A six-month follow-up study. </w:t>
      </w:r>
      <w:r w:rsidRPr="00E256F5">
        <w:rPr>
          <w:i/>
          <w:iCs/>
          <w:sz w:val="24"/>
        </w:rPr>
        <w:t xml:space="preserve">Journal of </w:t>
      </w:r>
      <w:r>
        <w:rPr>
          <w:i/>
          <w:iCs/>
          <w:sz w:val="24"/>
        </w:rPr>
        <w:t>P</w:t>
      </w:r>
      <w:r w:rsidRPr="00E256F5">
        <w:rPr>
          <w:i/>
          <w:iCs/>
          <w:sz w:val="24"/>
        </w:rPr>
        <w:t xml:space="preserve">sychosomatic </w:t>
      </w:r>
      <w:r>
        <w:rPr>
          <w:i/>
          <w:iCs/>
          <w:sz w:val="24"/>
        </w:rPr>
        <w:t>R</w:t>
      </w:r>
      <w:r w:rsidRPr="00E256F5">
        <w:rPr>
          <w:i/>
          <w:iCs/>
          <w:sz w:val="24"/>
        </w:rPr>
        <w:t>esearch, 100</w:t>
      </w:r>
      <w:r w:rsidRPr="00E256F5">
        <w:rPr>
          <w:sz w:val="24"/>
        </w:rPr>
        <w:t>, 29–34.</w:t>
      </w:r>
    </w:p>
    <w:p w14:paraId="547AF5F0" w14:textId="77777777" w:rsidR="00910DA3" w:rsidRDefault="00910DA3" w:rsidP="00910DA3">
      <w:pPr>
        <w:pStyle w:val="EndNoteBibliography"/>
        <w:spacing w:line="480" w:lineRule="auto"/>
        <w:ind w:left="720" w:hanging="720"/>
        <w:rPr>
          <w:sz w:val="24"/>
        </w:rPr>
      </w:pPr>
      <w:r>
        <w:rPr>
          <w:sz w:val="24"/>
        </w:rPr>
        <w:t>*</w:t>
      </w:r>
      <w:r w:rsidRPr="00B436F2">
        <w:rPr>
          <w:sz w:val="24"/>
        </w:rPr>
        <w:t xml:space="preserve">Lees, R.A., Stott, D.J., Quinn, T.J., &amp; Broomfield, N.M. (2014). Feasibility and Diagnostic Accuracy of Early Mood Screening to Diagnose Persisting Clinical Depression/Anxiety Disorder after Stroke. </w:t>
      </w:r>
      <w:r w:rsidRPr="00B436F2">
        <w:rPr>
          <w:i/>
          <w:iCs/>
          <w:sz w:val="24"/>
        </w:rPr>
        <w:t>Cerebrovascular Diseases, 37</w:t>
      </w:r>
      <w:r w:rsidRPr="00B436F2">
        <w:rPr>
          <w:sz w:val="24"/>
        </w:rPr>
        <w:t>, 323 - 329.</w:t>
      </w:r>
    </w:p>
    <w:p w14:paraId="21E875E4" w14:textId="188EFAFC" w:rsidR="00784459" w:rsidRPr="00015B11" w:rsidRDefault="00784459" w:rsidP="0007567D">
      <w:pPr>
        <w:pStyle w:val="EndNoteBibliography"/>
        <w:spacing w:line="480" w:lineRule="auto"/>
        <w:ind w:left="720" w:hanging="720"/>
        <w:rPr>
          <w:sz w:val="24"/>
        </w:rPr>
      </w:pPr>
      <w:r w:rsidRPr="00015B11">
        <w:rPr>
          <w:sz w:val="24"/>
        </w:rPr>
        <w:t xml:space="preserve">Levis, B., Benedetti, A., Levis, A. W., Ioannidis, J. P. A., Shrier, I., Cuijpers, P., . . . Thombs, B. D. (2017). Selective Cutoff Reporting in Studies of Diagnostic Test Accuracy: A Comparison of Conventional and Individual-Patient-Data Meta-Analyses of the Patient Health Questionnaire-9 Depression Screening Tool. </w:t>
      </w:r>
      <w:r w:rsidRPr="00015B11">
        <w:rPr>
          <w:i/>
          <w:sz w:val="24"/>
        </w:rPr>
        <w:t>A</w:t>
      </w:r>
      <w:r w:rsidR="00440DF1" w:rsidRPr="00015B11">
        <w:rPr>
          <w:i/>
          <w:sz w:val="24"/>
        </w:rPr>
        <w:t>merican Journal of Epidemiology,</w:t>
      </w:r>
      <w:r w:rsidRPr="00015B11">
        <w:rPr>
          <w:i/>
          <w:sz w:val="24"/>
        </w:rPr>
        <w:t xml:space="preserve"> 185</w:t>
      </w:r>
      <w:r w:rsidRPr="00015B11">
        <w:rPr>
          <w:sz w:val="24"/>
        </w:rPr>
        <w:t>(10), 954-964. doi:10.1093/aje/kww191</w:t>
      </w:r>
      <w:bookmarkEnd w:id="21"/>
    </w:p>
    <w:p w14:paraId="6DFF81EB" w14:textId="4231D975" w:rsidR="00784459" w:rsidRPr="00015B11" w:rsidRDefault="00784459" w:rsidP="0007567D">
      <w:pPr>
        <w:pStyle w:val="EndNoteBibliography"/>
        <w:spacing w:line="480" w:lineRule="auto"/>
        <w:ind w:left="720" w:hanging="720"/>
        <w:rPr>
          <w:sz w:val="24"/>
        </w:rPr>
      </w:pPr>
      <w:bookmarkStart w:id="22" w:name="_ENREF_12"/>
      <w:r w:rsidRPr="00015B11">
        <w:rPr>
          <w:sz w:val="24"/>
        </w:rPr>
        <w:t xml:space="preserve">Levis, B., Benedetti, A., Riehm, K. E., Saadat, N., Levis, A. W., Azar, M., . . . Thombs, B. D. (2018). Probability of major depression diagnostic classification using semi-structured </w:t>
      </w:r>
      <w:r w:rsidRPr="00015B11">
        <w:rPr>
          <w:sz w:val="24"/>
        </w:rPr>
        <w:lastRenderedPageBreak/>
        <w:t xml:space="preserve">versus fully structured diagnostic interviews. </w:t>
      </w:r>
      <w:r w:rsidR="00440DF1" w:rsidRPr="00015B11">
        <w:rPr>
          <w:i/>
          <w:sz w:val="24"/>
        </w:rPr>
        <w:t>British Journal of Psychiatry</w:t>
      </w:r>
      <w:r w:rsidRPr="00015B11">
        <w:rPr>
          <w:i/>
          <w:sz w:val="24"/>
        </w:rPr>
        <w:t>, 212</w:t>
      </w:r>
      <w:r w:rsidRPr="00015B11">
        <w:rPr>
          <w:sz w:val="24"/>
        </w:rPr>
        <w:t>(6), 377-385. doi:10.1192/bjp.2018.54</w:t>
      </w:r>
      <w:bookmarkEnd w:id="22"/>
    </w:p>
    <w:p w14:paraId="7E280941" w14:textId="2C2B56E9" w:rsidR="00784459" w:rsidRPr="00015B11" w:rsidRDefault="00784459" w:rsidP="0007567D">
      <w:pPr>
        <w:pStyle w:val="EndNoteBibliography"/>
        <w:spacing w:line="480" w:lineRule="auto"/>
        <w:ind w:left="720" w:hanging="720"/>
        <w:rPr>
          <w:sz w:val="24"/>
        </w:rPr>
      </w:pPr>
      <w:bookmarkStart w:id="23" w:name="_ENREF_13"/>
      <w:r w:rsidRPr="00015B11">
        <w:rPr>
          <w:sz w:val="24"/>
        </w:rPr>
        <w:t xml:space="preserve">Levis, B., Benedetti, A., Thombs, B. D., Akena, D. H., Arroll, B., Ayalon, L., . . . </w:t>
      </w:r>
      <w:r w:rsidR="001B0B35" w:rsidRPr="001B0B35">
        <w:rPr>
          <w:sz w:val="24"/>
        </w:rPr>
        <w:t>DEPRESsion Screening Data (DEPRESSD) Collaboration</w:t>
      </w:r>
      <w:r w:rsidRPr="00015B11">
        <w:rPr>
          <w:sz w:val="24"/>
        </w:rPr>
        <w:t xml:space="preserve">. (2019). Accuracy of Patient Health Questionnaire-9 (PHQ-9) for screening to detect major depression: individual participant data meta-analysis. </w:t>
      </w:r>
      <w:r w:rsidRPr="00015B11">
        <w:rPr>
          <w:i/>
          <w:sz w:val="24"/>
        </w:rPr>
        <w:t>BMJ, 365</w:t>
      </w:r>
      <w:r w:rsidRPr="00015B11">
        <w:rPr>
          <w:sz w:val="24"/>
        </w:rPr>
        <w:t>. doi:10.1136/bmj.l1476</w:t>
      </w:r>
      <w:bookmarkEnd w:id="23"/>
    </w:p>
    <w:p w14:paraId="60F8109A" w14:textId="7C8D710D" w:rsidR="00784459" w:rsidRPr="00015B11" w:rsidRDefault="00784459" w:rsidP="0007567D">
      <w:pPr>
        <w:pStyle w:val="EndNoteBibliography"/>
        <w:spacing w:line="480" w:lineRule="auto"/>
        <w:ind w:left="720" w:hanging="720"/>
        <w:rPr>
          <w:sz w:val="24"/>
        </w:rPr>
      </w:pPr>
      <w:bookmarkStart w:id="24" w:name="_ENREF_14"/>
      <w:r w:rsidRPr="00015B11">
        <w:rPr>
          <w:sz w:val="24"/>
        </w:rPr>
        <w:t xml:space="preserve">Levis, B., McMillan, D., Sun, Y., He, C., Rice, D. B., Krishnan, A., . . . Thombs, B. D. (2019). Comparison of major depression diagnostic classification probability using the SCID, CIDI, and MINI diagnostic interviews among women in pregnancy or postpartum: An individual participant data meta-analysis. </w:t>
      </w:r>
      <w:r w:rsidR="00440DF1" w:rsidRPr="00015B11">
        <w:rPr>
          <w:i/>
          <w:sz w:val="24"/>
        </w:rPr>
        <w:t>International Journal of Methods in Psychiatric Research</w:t>
      </w:r>
      <w:r w:rsidR="00440DF1" w:rsidRPr="00015B11">
        <w:rPr>
          <w:iCs/>
          <w:sz w:val="24"/>
        </w:rPr>
        <w:t>,</w:t>
      </w:r>
      <w:r w:rsidRPr="00015B11">
        <w:rPr>
          <w:i/>
          <w:sz w:val="24"/>
        </w:rPr>
        <w:t xml:space="preserve"> 28</w:t>
      </w:r>
      <w:r w:rsidRPr="00015B11">
        <w:rPr>
          <w:sz w:val="24"/>
        </w:rPr>
        <w:t>(4). doi:10.1002/mpr.1803</w:t>
      </w:r>
      <w:bookmarkEnd w:id="24"/>
    </w:p>
    <w:p w14:paraId="27A1C5E1" w14:textId="594351CD" w:rsidR="00784459" w:rsidRPr="00015B11" w:rsidRDefault="00784459" w:rsidP="0007567D">
      <w:pPr>
        <w:pStyle w:val="EndNoteBibliography"/>
        <w:spacing w:line="480" w:lineRule="auto"/>
        <w:ind w:left="720" w:hanging="720"/>
        <w:rPr>
          <w:sz w:val="24"/>
        </w:rPr>
      </w:pPr>
      <w:bookmarkStart w:id="25" w:name="_ENREF_15"/>
      <w:r w:rsidRPr="00015B11">
        <w:rPr>
          <w:sz w:val="24"/>
        </w:rPr>
        <w:t xml:space="preserve">Levis, B., Negeri, Z., Sun, Y., Benedetti, A., Thombs, B. D., &amp; </w:t>
      </w:r>
      <w:r w:rsidR="009C5889" w:rsidRPr="001B0B35">
        <w:rPr>
          <w:sz w:val="24"/>
        </w:rPr>
        <w:t xml:space="preserve">DEPRESsion Screening Data (DEPRESSD) </w:t>
      </w:r>
      <w:r w:rsidR="009C5889">
        <w:rPr>
          <w:sz w:val="24"/>
        </w:rPr>
        <w:t xml:space="preserve">EPDS </w:t>
      </w:r>
      <w:r w:rsidR="000550E7">
        <w:rPr>
          <w:sz w:val="24"/>
        </w:rPr>
        <w:t>Group</w:t>
      </w:r>
      <w:r w:rsidRPr="00015B11">
        <w:rPr>
          <w:sz w:val="24"/>
        </w:rPr>
        <w:t xml:space="preserve">. (2020). Accuracy of the Edinburgh Postnatal Depression Scale (EPDS) for screening to detect major depression among pregnant and postpartum women: systematic review and meta-analysis of individual participant data. </w:t>
      </w:r>
      <w:r w:rsidRPr="00015B11">
        <w:rPr>
          <w:i/>
          <w:sz w:val="24"/>
        </w:rPr>
        <w:t>BMJ, 371</w:t>
      </w:r>
      <w:r w:rsidRPr="00015B11">
        <w:rPr>
          <w:sz w:val="24"/>
        </w:rPr>
        <w:t>. doi:10.1136/bmj.m4022</w:t>
      </w:r>
      <w:bookmarkEnd w:id="25"/>
    </w:p>
    <w:p w14:paraId="0CE3FE2C" w14:textId="77777777" w:rsidR="00107433" w:rsidRDefault="00107433" w:rsidP="00107433">
      <w:pPr>
        <w:pStyle w:val="EndNoteBibliography"/>
        <w:spacing w:line="480" w:lineRule="auto"/>
        <w:ind w:left="720" w:hanging="720"/>
        <w:rPr>
          <w:sz w:val="24"/>
        </w:rPr>
      </w:pPr>
      <w:r>
        <w:rPr>
          <w:sz w:val="24"/>
        </w:rPr>
        <w:t>*</w:t>
      </w:r>
      <w:r w:rsidRPr="00942131">
        <w:rPr>
          <w:sz w:val="24"/>
        </w:rPr>
        <w:t xml:space="preserve">Loosman, W. L., Siegert, C. E., Korzec, A., &amp; Honig, A. (2010). Validity of the Hospital Anxiety and Depression Scale and the Beck Depression Inventory for use in end-stage renal disease patients. </w:t>
      </w:r>
      <w:r w:rsidRPr="00942131">
        <w:rPr>
          <w:i/>
          <w:iCs/>
          <w:sz w:val="24"/>
        </w:rPr>
        <w:t xml:space="preserve">The British </w:t>
      </w:r>
      <w:r>
        <w:rPr>
          <w:i/>
          <w:iCs/>
          <w:sz w:val="24"/>
        </w:rPr>
        <w:t>J</w:t>
      </w:r>
      <w:r w:rsidRPr="00942131">
        <w:rPr>
          <w:i/>
          <w:iCs/>
          <w:sz w:val="24"/>
        </w:rPr>
        <w:t xml:space="preserve">ournal of </w:t>
      </w:r>
      <w:r>
        <w:rPr>
          <w:i/>
          <w:iCs/>
          <w:sz w:val="24"/>
        </w:rPr>
        <w:t>C</w:t>
      </w:r>
      <w:r w:rsidRPr="00942131">
        <w:rPr>
          <w:i/>
          <w:iCs/>
          <w:sz w:val="24"/>
        </w:rPr>
        <w:t xml:space="preserve">linical </w:t>
      </w:r>
      <w:r>
        <w:rPr>
          <w:i/>
          <w:iCs/>
          <w:sz w:val="24"/>
        </w:rPr>
        <w:t>P</w:t>
      </w:r>
      <w:r w:rsidRPr="00942131">
        <w:rPr>
          <w:i/>
          <w:iCs/>
          <w:sz w:val="24"/>
        </w:rPr>
        <w:t>sychology, 49</w:t>
      </w:r>
      <w:r w:rsidRPr="00942131">
        <w:rPr>
          <w:sz w:val="24"/>
        </w:rPr>
        <w:t>(Pt 4), 507–516.</w:t>
      </w:r>
    </w:p>
    <w:p w14:paraId="3485E278" w14:textId="77777777" w:rsidR="008A75C9" w:rsidRPr="0064769D" w:rsidRDefault="008A75C9" w:rsidP="008A75C9">
      <w:pPr>
        <w:pStyle w:val="EndNoteBibliography"/>
        <w:spacing w:line="480" w:lineRule="auto"/>
        <w:ind w:left="720" w:hanging="720"/>
        <w:rPr>
          <w:sz w:val="24"/>
        </w:rPr>
      </w:pPr>
      <w:r>
        <w:rPr>
          <w:sz w:val="24"/>
        </w:rPr>
        <w:t>*</w:t>
      </w:r>
      <w:r w:rsidRPr="00E256F5">
        <w:rPr>
          <w:sz w:val="24"/>
        </w:rPr>
        <w:t xml:space="preserve">Love, A. W., Kissane, D. W., Bloch, S., &amp; Clarke, D. (2002). Diagnostic efficiency of the Hospital Anxiety and Depression Scale in women with early stage breast cancer. </w:t>
      </w:r>
      <w:r w:rsidRPr="00E256F5">
        <w:rPr>
          <w:i/>
          <w:iCs/>
          <w:sz w:val="24"/>
        </w:rPr>
        <w:t xml:space="preserve">The Australian and New Zealand </w:t>
      </w:r>
      <w:r>
        <w:rPr>
          <w:i/>
          <w:iCs/>
          <w:sz w:val="24"/>
        </w:rPr>
        <w:t>J</w:t>
      </w:r>
      <w:r w:rsidRPr="00E256F5">
        <w:rPr>
          <w:i/>
          <w:iCs/>
          <w:sz w:val="24"/>
        </w:rPr>
        <w:t xml:space="preserve">ournal of </w:t>
      </w:r>
      <w:r>
        <w:rPr>
          <w:i/>
          <w:iCs/>
          <w:sz w:val="24"/>
        </w:rPr>
        <w:t>P</w:t>
      </w:r>
      <w:r w:rsidRPr="00E256F5">
        <w:rPr>
          <w:i/>
          <w:iCs/>
          <w:sz w:val="24"/>
        </w:rPr>
        <w:t>sychiatry, 36</w:t>
      </w:r>
      <w:r w:rsidRPr="00E256F5">
        <w:rPr>
          <w:sz w:val="24"/>
        </w:rPr>
        <w:t>(2), 246–250.</w:t>
      </w:r>
    </w:p>
    <w:p w14:paraId="0F4DEBB1" w14:textId="77777777" w:rsidR="008A75C9" w:rsidRDefault="008A75C9" w:rsidP="008A75C9">
      <w:pPr>
        <w:pStyle w:val="EndNoteBibliography"/>
        <w:spacing w:line="480" w:lineRule="auto"/>
        <w:ind w:left="720" w:hanging="720"/>
        <w:rPr>
          <w:sz w:val="24"/>
        </w:rPr>
      </w:pPr>
      <w:r>
        <w:rPr>
          <w:sz w:val="24"/>
        </w:rPr>
        <w:lastRenderedPageBreak/>
        <w:t>*</w:t>
      </w:r>
      <w:r w:rsidRPr="00E514FF">
        <w:rPr>
          <w:sz w:val="24"/>
        </w:rPr>
        <w:t xml:space="preserve">Love, A. W., Grabsch, B., Clarke, D. M., Bloch, S., &amp; Kissane, D. W. (2004). Screening for depression in women with metastatic breast cancer: a comparison of the Beck Depression Inventory Short Form and the Hospital Anxiety and Depression Scale. </w:t>
      </w:r>
      <w:r w:rsidRPr="00E514FF">
        <w:rPr>
          <w:i/>
          <w:iCs/>
          <w:sz w:val="24"/>
        </w:rPr>
        <w:t>The Australian and New Zealand journal of psychiatry, 38</w:t>
      </w:r>
      <w:r w:rsidRPr="00E514FF">
        <w:rPr>
          <w:sz w:val="24"/>
        </w:rPr>
        <w:t xml:space="preserve">(7), 526–531. </w:t>
      </w:r>
    </w:p>
    <w:p w14:paraId="3B578D77" w14:textId="77777777" w:rsidR="008A75C9" w:rsidRPr="0064769D" w:rsidRDefault="008A75C9" w:rsidP="008A75C9">
      <w:pPr>
        <w:pStyle w:val="EndNoteBibliography"/>
        <w:spacing w:line="480" w:lineRule="auto"/>
        <w:ind w:left="720" w:hanging="720"/>
        <w:rPr>
          <w:sz w:val="24"/>
        </w:rPr>
      </w:pPr>
      <w:r>
        <w:rPr>
          <w:sz w:val="24"/>
        </w:rPr>
        <w:t>*</w:t>
      </w:r>
      <w:r w:rsidRPr="0072010E">
        <w:rPr>
          <w:sz w:val="24"/>
        </w:rPr>
        <w:t>L</w:t>
      </w:r>
      <w:r>
        <w:rPr>
          <w:sz w:val="24"/>
        </w:rPr>
        <w:t>o</w:t>
      </w:r>
      <w:r w:rsidRPr="0072010E">
        <w:rPr>
          <w:sz w:val="24"/>
        </w:rPr>
        <w:t xml:space="preserve">we, B., Gräfe, K., Zipfel, S., Spitzer, R. L., Herrmann-Lingen, C., Witte, S., &amp; Herzog, W. (2003). Detecting panic disorder in medical and psychosomatic outpatients: comparative validation of the Hospital Anxiety and Depression Scale, the Patient Health Questionnaire, a screening question, and physicians' diagnosis. </w:t>
      </w:r>
      <w:r w:rsidRPr="0072010E">
        <w:rPr>
          <w:i/>
          <w:iCs/>
          <w:sz w:val="24"/>
        </w:rPr>
        <w:t xml:space="preserve">Journal of Psychosomatic </w:t>
      </w:r>
      <w:r>
        <w:rPr>
          <w:i/>
          <w:iCs/>
          <w:sz w:val="24"/>
        </w:rPr>
        <w:t>R</w:t>
      </w:r>
      <w:r w:rsidRPr="0072010E">
        <w:rPr>
          <w:i/>
          <w:iCs/>
          <w:sz w:val="24"/>
        </w:rPr>
        <w:t>esearch, 55</w:t>
      </w:r>
      <w:r w:rsidRPr="0072010E">
        <w:rPr>
          <w:sz w:val="24"/>
        </w:rPr>
        <w:t>(6), 515–519.</w:t>
      </w:r>
    </w:p>
    <w:p w14:paraId="1070694A" w14:textId="77777777" w:rsidR="008A75C9" w:rsidRPr="0064769D" w:rsidRDefault="008A75C9" w:rsidP="008A75C9">
      <w:pPr>
        <w:pStyle w:val="EndNoteBibliography"/>
        <w:spacing w:line="480" w:lineRule="auto"/>
        <w:ind w:left="720" w:hanging="720"/>
        <w:rPr>
          <w:sz w:val="24"/>
        </w:rPr>
      </w:pPr>
      <w:r>
        <w:rPr>
          <w:sz w:val="24"/>
        </w:rPr>
        <w:t>*</w:t>
      </w:r>
      <w:r w:rsidRPr="00F04C78">
        <w:rPr>
          <w:sz w:val="24"/>
        </w:rPr>
        <w:t xml:space="preserve">Marrie, R. A., Zhang, L., Lix, L. M., Graff, L. A., Walker, J. R., Fisk, J. D., </w:t>
      </w:r>
      <w:r>
        <w:rPr>
          <w:sz w:val="24"/>
        </w:rPr>
        <w:t>…</w:t>
      </w:r>
      <w:r w:rsidRPr="00F04C78">
        <w:rPr>
          <w:sz w:val="24"/>
        </w:rPr>
        <w:t xml:space="preserve"> &amp; Bernstein, C. N. (2018). The validity and reliability of screening measures for depression and anxiety disorders in multiple sclerosis. </w:t>
      </w:r>
      <w:r w:rsidRPr="001A16E9">
        <w:rPr>
          <w:i/>
          <w:iCs/>
          <w:sz w:val="24"/>
        </w:rPr>
        <w:t>Multiple Sclerosis and Related Disorders, 20</w:t>
      </w:r>
      <w:r w:rsidRPr="00F04C78">
        <w:rPr>
          <w:sz w:val="24"/>
        </w:rPr>
        <w:t>, 9–15.</w:t>
      </w:r>
    </w:p>
    <w:p w14:paraId="195541C4" w14:textId="77777777" w:rsidR="00107433" w:rsidRDefault="00107433" w:rsidP="00107433">
      <w:pPr>
        <w:pStyle w:val="EndNoteBibliography"/>
        <w:spacing w:line="480" w:lineRule="auto"/>
        <w:ind w:left="720" w:hanging="720"/>
        <w:rPr>
          <w:sz w:val="24"/>
        </w:rPr>
      </w:pPr>
      <w:r>
        <w:rPr>
          <w:sz w:val="24"/>
        </w:rPr>
        <w:t>*</w:t>
      </w:r>
      <w:r w:rsidRPr="00691C5D">
        <w:rPr>
          <w:sz w:val="24"/>
        </w:rPr>
        <w:t xml:space="preserve">Massardo, L., Bravo-Zehnder, M., Calderón, J., Flores, P., Padilla, O., Aguirre, J. M., </w:t>
      </w:r>
      <w:r>
        <w:rPr>
          <w:sz w:val="24"/>
        </w:rPr>
        <w:t>…</w:t>
      </w:r>
      <w:r w:rsidRPr="00691C5D">
        <w:rPr>
          <w:sz w:val="24"/>
        </w:rPr>
        <w:t xml:space="preserve"> &amp; González, A. (2015). Anti-N-methyl-D-aspartate receptor and anti-ribosomal-P autoantibodies contribute to cognitive dysfunction in systemic lupus erythematosus. </w:t>
      </w:r>
      <w:r w:rsidRPr="00691C5D">
        <w:rPr>
          <w:i/>
          <w:iCs/>
          <w:sz w:val="24"/>
        </w:rPr>
        <w:t>Lupus, 24</w:t>
      </w:r>
      <w:r w:rsidRPr="00691C5D">
        <w:rPr>
          <w:sz w:val="24"/>
        </w:rPr>
        <w:t>(6), 558–568.</w:t>
      </w:r>
    </w:p>
    <w:p w14:paraId="76C8AF9A" w14:textId="77777777" w:rsidR="00107433" w:rsidRPr="0064769D" w:rsidRDefault="00107433" w:rsidP="00107433">
      <w:pPr>
        <w:pStyle w:val="EndNoteBibliography"/>
        <w:spacing w:line="480" w:lineRule="auto"/>
        <w:ind w:left="720" w:hanging="720"/>
        <w:rPr>
          <w:sz w:val="24"/>
        </w:rPr>
      </w:pPr>
      <w:r>
        <w:rPr>
          <w:sz w:val="24"/>
        </w:rPr>
        <w:t>*</w:t>
      </w:r>
      <w:r w:rsidRPr="00FB1A0D">
        <w:rPr>
          <w:sz w:val="24"/>
        </w:rPr>
        <w:t xml:space="preserve">Matsuoka, Y., Nishi, D., Nakajima, S., Yonemoto, N., Hashimoto, K., Noguchi, H., </w:t>
      </w:r>
      <w:r>
        <w:rPr>
          <w:sz w:val="24"/>
        </w:rPr>
        <w:t>…</w:t>
      </w:r>
      <w:r w:rsidRPr="00FB1A0D">
        <w:rPr>
          <w:sz w:val="24"/>
        </w:rPr>
        <w:t xml:space="preserve"> &amp; Kim, Y. (2009). The Tachikawa cohort of motor vehicle accident study investigating psychological distress: Design, methods and cohort profiles. </w:t>
      </w:r>
      <w:r w:rsidRPr="00FB1A0D">
        <w:rPr>
          <w:i/>
          <w:iCs/>
          <w:sz w:val="24"/>
        </w:rPr>
        <w:t>Social Psychiatry and Psychiatric Epidemiology, 44</w:t>
      </w:r>
      <w:r w:rsidRPr="00FB1A0D">
        <w:rPr>
          <w:sz w:val="24"/>
        </w:rPr>
        <w:t>(4), 333–340.</w:t>
      </w:r>
    </w:p>
    <w:p w14:paraId="0C059804" w14:textId="77777777" w:rsidR="00107433" w:rsidRDefault="00107433" w:rsidP="00107433">
      <w:pPr>
        <w:pStyle w:val="EndNoteBibliography"/>
        <w:spacing w:line="480" w:lineRule="auto"/>
        <w:ind w:left="720" w:hanging="720"/>
        <w:rPr>
          <w:sz w:val="24"/>
        </w:rPr>
      </w:pPr>
      <w:r>
        <w:rPr>
          <w:sz w:val="24"/>
        </w:rPr>
        <w:t>*</w:t>
      </w:r>
      <w:r w:rsidRPr="008A0062">
        <w:rPr>
          <w:sz w:val="24"/>
        </w:rPr>
        <w:t xml:space="preserve">McFarlane, A. C., Browne, D., Bryant, R. A., O'Donnell, M., Silove, D., Creamer, M., &amp; Horsley, K. (2009). A longitudinal analysis of alcohol consumption and the risk of posttraumatic symptoms. </w:t>
      </w:r>
      <w:r w:rsidRPr="008A0062">
        <w:rPr>
          <w:i/>
          <w:iCs/>
          <w:sz w:val="24"/>
        </w:rPr>
        <w:t>Journal of Affective Disorders, 118</w:t>
      </w:r>
      <w:r w:rsidRPr="008A0062">
        <w:rPr>
          <w:sz w:val="24"/>
        </w:rPr>
        <w:t xml:space="preserve">(1-3), 166–172. </w:t>
      </w:r>
    </w:p>
    <w:p w14:paraId="17F13554" w14:textId="77777777" w:rsidR="008A75C9" w:rsidRPr="00015B11" w:rsidRDefault="008A75C9" w:rsidP="008A75C9">
      <w:pPr>
        <w:pStyle w:val="EndNoteBibliography"/>
        <w:spacing w:line="480" w:lineRule="auto"/>
        <w:ind w:left="720" w:hanging="720"/>
        <w:rPr>
          <w:sz w:val="24"/>
        </w:rPr>
      </w:pPr>
      <w:r w:rsidRPr="00015B11">
        <w:rPr>
          <w:sz w:val="24"/>
        </w:rPr>
        <w:lastRenderedPageBreak/>
        <w:t>McGowan, J., Sampson, M., Salzwedel, D. M., Cogo, E., Foerster, V., &amp; Lefebvre, C. (2016). PRESS peer review of electronic search strategies: 2015 guideline statement. Journal of Clinical Epidemiology, 75, 40-46.</w:t>
      </w:r>
    </w:p>
    <w:p w14:paraId="4383F2A8" w14:textId="77777777" w:rsidR="008A75C9" w:rsidRPr="0064769D" w:rsidRDefault="008A75C9" w:rsidP="008A75C9">
      <w:pPr>
        <w:pStyle w:val="EndNoteBibliography"/>
        <w:spacing w:line="480" w:lineRule="auto"/>
        <w:ind w:left="720" w:hanging="720"/>
        <w:rPr>
          <w:sz w:val="24"/>
        </w:rPr>
      </w:pPr>
      <w:r>
        <w:rPr>
          <w:sz w:val="24"/>
        </w:rPr>
        <w:t>*</w:t>
      </w:r>
      <w:r w:rsidRPr="0064769D">
        <w:rPr>
          <w:sz w:val="24"/>
        </w:rPr>
        <w:t>Meyer</w:t>
      </w:r>
      <w:r>
        <w:rPr>
          <w:sz w:val="24"/>
        </w:rPr>
        <w:t>,</w:t>
      </w:r>
      <w:r w:rsidRPr="0064769D">
        <w:rPr>
          <w:sz w:val="24"/>
        </w:rPr>
        <w:t xml:space="preserve"> A</w:t>
      </w:r>
      <w:r>
        <w:rPr>
          <w:sz w:val="24"/>
        </w:rPr>
        <w:t>.</w:t>
      </w:r>
      <w:r w:rsidRPr="0064769D">
        <w:rPr>
          <w:sz w:val="24"/>
        </w:rPr>
        <w:t>, Wollbrück</w:t>
      </w:r>
      <w:r>
        <w:rPr>
          <w:sz w:val="24"/>
        </w:rPr>
        <w:t>,</w:t>
      </w:r>
      <w:r w:rsidRPr="0064769D">
        <w:rPr>
          <w:sz w:val="24"/>
        </w:rPr>
        <w:t xml:space="preserve"> D</w:t>
      </w:r>
      <w:r>
        <w:rPr>
          <w:sz w:val="24"/>
        </w:rPr>
        <w:t>.</w:t>
      </w:r>
      <w:r w:rsidRPr="0064769D">
        <w:rPr>
          <w:sz w:val="24"/>
        </w:rPr>
        <w:t>, Täschner</w:t>
      </w:r>
      <w:r>
        <w:rPr>
          <w:sz w:val="24"/>
        </w:rPr>
        <w:t>,</w:t>
      </w:r>
      <w:r w:rsidRPr="0064769D">
        <w:rPr>
          <w:sz w:val="24"/>
        </w:rPr>
        <w:t xml:space="preserve"> R</w:t>
      </w:r>
      <w:r>
        <w:rPr>
          <w:sz w:val="24"/>
        </w:rPr>
        <w:t>.</w:t>
      </w:r>
      <w:r w:rsidRPr="0064769D">
        <w:rPr>
          <w:sz w:val="24"/>
        </w:rPr>
        <w:t>, Singer</w:t>
      </w:r>
      <w:r>
        <w:rPr>
          <w:sz w:val="24"/>
        </w:rPr>
        <w:t>,</w:t>
      </w:r>
      <w:r w:rsidRPr="0064769D">
        <w:rPr>
          <w:sz w:val="24"/>
        </w:rPr>
        <w:t xml:space="preserve"> S</w:t>
      </w:r>
      <w:r>
        <w:rPr>
          <w:sz w:val="24"/>
        </w:rPr>
        <w:t>.</w:t>
      </w:r>
      <w:r w:rsidRPr="0064769D">
        <w:rPr>
          <w:sz w:val="24"/>
        </w:rPr>
        <w:t>, Ehrensperger</w:t>
      </w:r>
      <w:r>
        <w:rPr>
          <w:sz w:val="24"/>
        </w:rPr>
        <w:t>,</w:t>
      </w:r>
      <w:r w:rsidRPr="0064769D">
        <w:rPr>
          <w:sz w:val="24"/>
        </w:rPr>
        <w:t xml:space="preserve"> C</w:t>
      </w:r>
      <w:r>
        <w:rPr>
          <w:sz w:val="24"/>
        </w:rPr>
        <w:t>.</w:t>
      </w:r>
      <w:r w:rsidRPr="0064769D">
        <w:rPr>
          <w:sz w:val="24"/>
        </w:rPr>
        <w:t>, Danker</w:t>
      </w:r>
      <w:r>
        <w:rPr>
          <w:sz w:val="24"/>
        </w:rPr>
        <w:t>,</w:t>
      </w:r>
      <w:r w:rsidRPr="0064769D">
        <w:rPr>
          <w:sz w:val="24"/>
        </w:rPr>
        <w:t xml:space="preserve"> H</w:t>
      </w:r>
      <w:r>
        <w:rPr>
          <w:sz w:val="24"/>
        </w:rPr>
        <w:t>.</w:t>
      </w:r>
      <w:r w:rsidRPr="0064769D">
        <w:rPr>
          <w:sz w:val="24"/>
        </w:rPr>
        <w:t xml:space="preserve">, </w:t>
      </w:r>
      <w:r>
        <w:rPr>
          <w:sz w:val="24"/>
        </w:rPr>
        <w:t>… &amp;</w:t>
      </w:r>
      <w:r w:rsidRPr="0064769D">
        <w:rPr>
          <w:sz w:val="24"/>
        </w:rPr>
        <w:t xml:space="preserve"> Schwarz</w:t>
      </w:r>
      <w:r>
        <w:rPr>
          <w:sz w:val="24"/>
        </w:rPr>
        <w:t>,</w:t>
      </w:r>
      <w:r w:rsidRPr="0064769D">
        <w:rPr>
          <w:sz w:val="24"/>
        </w:rPr>
        <w:t xml:space="preserve"> R</w:t>
      </w:r>
      <w:r>
        <w:rPr>
          <w:sz w:val="24"/>
        </w:rPr>
        <w:t>. (2008)</w:t>
      </w:r>
      <w:r w:rsidRPr="0064769D">
        <w:rPr>
          <w:sz w:val="24"/>
        </w:rPr>
        <w:t>. Psychological status and morbidity of the spouses of laryngectomy patients.</w:t>
      </w:r>
      <w:r w:rsidRPr="0064769D">
        <w:rPr>
          <w:i/>
          <w:iCs/>
          <w:sz w:val="24"/>
        </w:rPr>
        <w:t xml:space="preserve"> Zeitschrift fur Klinische Psychologie und Psychotherapie: Forschung und Praxis</w:t>
      </w:r>
      <w:r>
        <w:rPr>
          <w:i/>
          <w:iCs/>
          <w:sz w:val="24"/>
        </w:rPr>
        <w:t>,</w:t>
      </w:r>
      <w:r w:rsidRPr="009807DC">
        <w:rPr>
          <w:i/>
          <w:iCs/>
          <w:sz w:val="24"/>
        </w:rPr>
        <w:t xml:space="preserve"> 37</w:t>
      </w:r>
      <w:r>
        <w:rPr>
          <w:sz w:val="24"/>
        </w:rPr>
        <w:t xml:space="preserve">, </w:t>
      </w:r>
      <w:r w:rsidRPr="0064769D">
        <w:rPr>
          <w:sz w:val="24"/>
        </w:rPr>
        <w:t>172.</w:t>
      </w:r>
    </w:p>
    <w:p w14:paraId="3800E867" w14:textId="77777777" w:rsidR="008A75C9" w:rsidRDefault="008A75C9" w:rsidP="008A75C9">
      <w:pPr>
        <w:pStyle w:val="EndNoteBibliography"/>
        <w:spacing w:line="480" w:lineRule="auto"/>
        <w:ind w:left="720" w:hanging="720"/>
        <w:rPr>
          <w:sz w:val="24"/>
        </w:rPr>
      </w:pPr>
      <w:r>
        <w:rPr>
          <w:sz w:val="24"/>
        </w:rPr>
        <w:t>*</w:t>
      </w:r>
      <w:r w:rsidRPr="009A4EEB">
        <w:rPr>
          <w:sz w:val="24"/>
        </w:rPr>
        <w:t xml:space="preserve">Michopoulos, I., Douzenis, A., Gournellis, R., Christodoulou, C., Kalkavoura, C., Michalopoulou, P.G., </w:t>
      </w:r>
      <w:r>
        <w:rPr>
          <w:sz w:val="24"/>
        </w:rPr>
        <w:t>…</w:t>
      </w:r>
      <w:r w:rsidRPr="009A4EEB">
        <w:rPr>
          <w:sz w:val="24"/>
        </w:rPr>
        <w:t xml:space="preserve"> &amp; Lykouras, L. (2010). Major depression in elderly medical inpatients in Greece, prevalence and identification. </w:t>
      </w:r>
      <w:r w:rsidRPr="009A4EEB">
        <w:rPr>
          <w:i/>
          <w:iCs/>
          <w:sz w:val="24"/>
        </w:rPr>
        <w:t>Aging Clinical and Experimental Research, 22</w:t>
      </w:r>
      <w:r w:rsidRPr="009A4EEB">
        <w:rPr>
          <w:sz w:val="24"/>
        </w:rPr>
        <w:t>, 148-151.</w:t>
      </w:r>
    </w:p>
    <w:p w14:paraId="3577CE6D" w14:textId="377A4482" w:rsidR="00784459" w:rsidRPr="00015B11" w:rsidRDefault="00784459" w:rsidP="0007567D">
      <w:pPr>
        <w:pStyle w:val="EndNoteBibliography"/>
        <w:spacing w:line="480" w:lineRule="auto"/>
        <w:ind w:left="720" w:hanging="720"/>
        <w:rPr>
          <w:sz w:val="24"/>
        </w:rPr>
      </w:pPr>
      <w:bookmarkStart w:id="26" w:name="_ENREF_16"/>
      <w:r w:rsidRPr="00015B11">
        <w:rPr>
          <w:sz w:val="24"/>
        </w:rPr>
        <w:t xml:space="preserve">Mitchell, A. J., Meader, N., &amp; Symonds, P. (2010). Diagnostic validity of the Hospital Anxiety and Depression Scale (HADS) in cancer and palliative settings: A meta-analysis. </w:t>
      </w:r>
      <w:r w:rsidR="00440DF1" w:rsidRPr="00015B11">
        <w:rPr>
          <w:i/>
          <w:sz w:val="24"/>
        </w:rPr>
        <w:t>Journal of Affective Disorders</w:t>
      </w:r>
      <w:r w:rsidRPr="00015B11">
        <w:rPr>
          <w:i/>
          <w:sz w:val="24"/>
        </w:rPr>
        <w:t>, 126</w:t>
      </w:r>
      <w:r w:rsidRPr="00015B11">
        <w:rPr>
          <w:sz w:val="24"/>
        </w:rPr>
        <w:t>(3), 335-348. doi:10.1016/j.jad.2010.01.067</w:t>
      </w:r>
      <w:bookmarkEnd w:id="26"/>
    </w:p>
    <w:p w14:paraId="245A8199" w14:textId="77777777" w:rsidR="00D72E6F" w:rsidRPr="00D72E6F" w:rsidRDefault="00D72E6F" w:rsidP="00D72E6F">
      <w:pPr>
        <w:pStyle w:val="Bibliography"/>
      </w:pPr>
      <w:r w:rsidRPr="00D72E6F">
        <w:t xml:space="preserve">National Collaborating Centre for Mental Health (UK). (2010). </w:t>
      </w:r>
      <w:r w:rsidRPr="00D72E6F">
        <w:rPr>
          <w:i/>
          <w:iCs/>
        </w:rPr>
        <w:t>Depression in Adults with a Chronic Physical Health Problem: Treatment and Management</w:t>
      </w:r>
      <w:r w:rsidRPr="00D72E6F">
        <w:t>. British Psychological Society (UK). http://www.ncbi.nlm.nih.gov/books/NBK82916/</w:t>
      </w:r>
    </w:p>
    <w:p w14:paraId="7E7EF023" w14:textId="2F98C1C9" w:rsidR="00CE49D8" w:rsidRPr="00015B11" w:rsidRDefault="00CE49D8" w:rsidP="0007567D">
      <w:pPr>
        <w:pStyle w:val="EndNoteBibliography"/>
        <w:spacing w:line="480" w:lineRule="auto"/>
        <w:ind w:left="720" w:hanging="720"/>
        <w:rPr>
          <w:sz w:val="24"/>
          <w:lang w:val="en-CA"/>
        </w:rPr>
      </w:pPr>
      <w:r w:rsidRPr="00015B11">
        <w:rPr>
          <w:sz w:val="24"/>
        </w:rPr>
        <w:t xml:space="preserve">NCSS. </w:t>
      </w:r>
      <w:r w:rsidR="002C6775" w:rsidRPr="00015B11">
        <w:rPr>
          <w:sz w:val="24"/>
        </w:rPr>
        <w:t>(2017)</w:t>
      </w:r>
      <w:r w:rsidR="00A42157" w:rsidRPr="00015B11">
        <w:rPr>
          <w:sz w:val="24"/>
        </w:rPr>
        <w:t>.</w:t>
      </w:r>
      <w:r w:rsidRPr="00015B11">
        <w:rPr>
          <w:sz w:val="24"/>
        </w:rPr>
        <w:t xml:space="preserve"> </w:t>
      </w:r>
      <w:r w:rsidR="00A42157" w:rsidRPr="00015B11">
        <w:rPr>
          <w:sz w:val="24"/>
        </w:rPr>
        <w:t>One ROC curve and cutoff analysis</w:t>
      </w:r>
      <w:r w:rsidR="002C6775" w:rsidRPr="00015B11">
        <w:rPr>
          <w:sz w:val="24"/>
        </w:rPr>
        <w:t>,</w:t>
      </w:r>
      <w:r w:rsidR="002C6775" w:rsidRPr="00015B11">
        <w:rPr>
          <w:sz w:val="24"/>
          <w:lang w:val="en-CA"/>
        </w:rPr>
        <w:t xml:space="preserve"> Chapter 546</w:t>
      </w:r>
      <w:r w:rsidR="00A42157" w:rsidRPr="00015B11">
        <w:rPr>
          <w:sz w:val="24"/>
        </w:rPr>
        <w:t xml:space="preserve">. </w:t>
      </w:r>
      <w:r w:rsidR="002C6775" w:rsidRPr="00015B11">
        <w:rPr>
          <w:sz w:val="24"/>
        </w:rPr>
        <w:t xml:space="preserve">Retrieved September 20, 2021, from </w:t>
      </w:r>
      <w:r w:rsidRPr="00015B11">
        <w:rPr>
          <w:sz w:val="24"/>
          <w:lang w:val="en-CA"/>
        </w:rPr>
        <w:t>https://www.ncss.com/software/ncss/roc-curves-ncss/</w:t>
      </w:r>
    </w:p>
    <w:p w14:paraId="3B297F26" w14:textId="58A203B2" w:rsidR="00F245B0" w:rsidRPr="00015B11" w:rsidRDefault="008D74C1" w:rsidP="0007567D">
      <w:pPr>
        <w:pStyle w:val="EndNoteBibliography"/>
        <w:spacing w:line="480" w:lineRule="auto"/>
        <w:ind w:left="720" w:hanging="720"/>
        <w:rPr>
          <w:iCs/>
          <w:sz w:val="24"/>
          <w:lang w:val="fr-CA"/>
        </w:rPr>
      </w:pPr>
      <w:r w:rsidRPr="008D74C1">
        <w:rPr>
          <w:sz w:val="24"/>
          <w:lang w:val="fr-CA"/>
        </w:rPr>
        <w:t xml:space="preserve">Negeri, Z. F., Levis, B., Sun, Y., He, C., Krishnan, A., Wu, Y., Thombs, B. D. </w:t>
      </w:r>
      <w:r w:rsidR="00CE4F47" w:rsidRPr="00015B11">
        <w:rPr>
          <w:sz w:val="24"/>
        </w:rPr>
        <w:t>. . .</w:t>
      </w:r>
      <w:r w:rsidRPr="008D74C1">
        <w:rPr>
          <w:sz w:val="24"/>
          <w:lang w:val="fr-CA"/>
        </w:rPr>
        <w:t xml:space="preserve"> </w:t>
      </w:r>
      <w:r w:rsidRPr="001B0B35">
        <w:rPr>
          <w:sz w:val="24"/>
        </w:rPr>
        <w:t xml:space="preserve">DEPRESsion Screening Data (DEPRESSD) </w:t>
      </w:r>
      <w:r>
        <w:rPr>
          <w:sz w:val="24"/>
        </w:rPr>
        <w:t>PHQ Group</w:t>
      </w:r>
      <w:r w:rsidR="00F245B0" w:rsidRPr="00015B11">
        <w:rPr>
          <w:sz w:val="24"/>
          <w:lang w:val="fr-CA"/>
        </w:rPr>
        <w:t xml:space="preserve">. </w:t>
      </w:r>
      <w:r w:rsidR="00F245B0" w:rsidRPr="00015B11">
        <w:rPr>
          <w:sz w:val="24"/>
        </w:rPr>
        <w:t>(</w:t>
      </w:r>
      <w:r w:rsidR="00032C0E" w:rsidRPr="00015B11">
        <w:rPr>
          <w:sz w:val="24"/>
        </w:rPr>
        <w:t>2021</w:t>
      </w:r>
      <w:r w:rsidR="00F245B0" w:rsidRPr="00015B11">
        <w:rPr>
          <w:sz w:val="24"/>
        </w:rPr>
        <w:t xml:space="preserve">). Accuracy of the Patient Health Questionnaire-9 (PHQ-9) for screening to detect major depression: an updated systematic </w:t>
      </w:r>
      <w:r w:rsidR="00F245B0" w:rsidRPr="00015B11">
        <w:rPr>
          <w:sz w:val="24"/>
        </w:rPr>
        <w:lastRenderedPageBreak/>
        <w:t xml:space="preserve">review and individual participant data meta-analysis. </w:t>
      </w:r>
      <w:r w:rsidR="00F245B0" w:rsidRPr="00015B11">
        <w:rPr>
          <w:i/>
          <w:sz w:val="24"/>
          <w:lang w:val="fr-CA"/>
        </w:rPr>
        <w:t>BMJ</w:t>
      </w:r>
      <w:r w:rsidR="00032C0E" w:rsidRPr="00015B11">
        <w:rPr>
          <w:iCs/>
          <w:sz w:val="24"/>
          <w:lang w:val="fr-CA"/>
        </w:rPr>
        <w:t>, 375:n2183</w:t>
      </w:r>
      <w:r w:rsidR="00E9077D" w:rsidRPr="00015B11">
        <w:rPr>
          <w:iCs/>
          <w:sz w:val="24"/>
          <w:lang w:val="fr-CA"/>
        </w:rPr>
        <w:t>. doi: https://doi.org/10.1136/bmj.n2183</w:t>
      </w:r>
    </w:p>
    <w:p w14:paraId="6F4C526E" w14:textId="6BE8936D" w:rsidR="001F3AD1" w:rsidRPr="00015B11" w:rsidRDefault="000D15AF" w:rsidP="0007567D">
      <w:pPr>
        <w:pStyle w:val="EndNoteBibliography"/>
        <w:spacing w:line="480" w:lineRule="auto"/>
        <w:ind w:left="720" w:hanging="720"/>
        <w:rPr>
          <w:sz w:val="24"/>
        </w:rPr>
      </w:pPr>
      <w:r w:rsidRPr="000D15AF">
        <w:rPr>
          <w:sz w:val="24"/>
          <w:lang w:val="fr-CA"/>
        </w:rPr>
        <w:t>Neupane, D., Levis, B., Bhandari, P. M., Thombs, B. D., Benedetti, A., &amp; DEPRESsion Screening Data (DEPRESSD) Collaboration</w:t>
      </w:r>
      <w:r w:rsidR="0068005C" w:rsidRPr="00015B11">
        <w:rPr>
          <w:sz w:val="24"/>
          <w:lang w:val="fr-CA"/>
        </w:rPr>
        <w:t>.</w:t>
      </w:r>
      <w:r w:rsidR="00F245B0" w:rsidRPr="00015B11">
        <w:rPr>
          <w:sz w:val="24"/>
          <w:lang w:val="fr-CA"/>
        </w:rPr>
        <w:t xml:space="preserve"> </w:t>
      </w:r>
      <w:r w:rsidR="00F245B0" w:rsidRPr="00015B11">
        <w:rPr>
          <w:sz w:val="24"/>
        </w:rPr>
        <w:t>(</w:t>
      </w:r>
      <w:r w:rsidR="001F3AD1" w:rsidRPr="00015B11">
        <w:rPr>
          <w:sz w:val="24"/>
        </w:rPr>
        <w:t>2021</w:t>
      </w:r>
      <w:r w:rsidR="00F245B0" w:rsidRPr="00015B11">
        <w:rPr>
          <w:sz w:val="24"/>
        </w:rPr>
        <w:t>).</w:t>
      </w:r>
      <w:r w:rsidR="0068005C" w:rsidRPr="00015B11">
        <w:rPr>
          <w:sz w:val="24"/>
        </w:rPr>
        <w:t xml:space="preserve"> Selective cutoff reporting in studies of the accuracy of the PHQ-9 and EPDS depressions screening tools: comparison of results based on published cutoffs versus all cutoffs using individual participant data meta-analysis. </w:t>
      </w:r>
      <w:r w:rsidR="0068005C" w:rsidRPr="00015B11">
        <w:rPr>
          <w:i/>
          <w:iCs/>
          <w:sz w:val="24"/>
        </w:rPr>
        <w:t>International Journal of Epidemiology</w:t>
      </w:r>
      <w:r w:rsidR="001F3AD1" w:rsidRPr="00015B11">
        <w:rPr>
          <w:sz w:val="24"/>
        </w:rPr>
        <w:t>, 30(3), e1873. doi: 10.1002/mpr.1873.</w:t>
      </w:r>
    </w:p>
    <w:p w14:paraId="592990ED" w14:textId="386C04FB" w:rsidR="00B243B0" w:rsidRPr="00015B11" w:rsidRDefault="00707AB7" w:rsidP="0007567D">
      <w:pPr>
        <w:pStyle w:val="EndNoteBibliography"/>
        <w:spacing w:line="480" w:lineRule="auto"/>
        <w:ind w:left="720" w:hanging="720"/>
        <w:rPr>
          <w:sz w:val="24"/>
          <w:lang w:val="en-CA"/>
        </w:rPr>
      </w:pPr>
      <w:bookmarkStart w:id="27" w:name="_ENREF_17"/>
      <w:r w:rsidRPr="00015B11">
        <w:rPr>
          <w:sz w:val="24"/>
          <w:lang w:val="en-CA"/>
        </w:rPr>
        <w:t>Nosen</w:t>
      </w:r>
      <w:r w:rsidR="00F245B0" w:rsidRPr="00015B11">
        <w:rPr>
          <w:sz w:val="24"/>
          <w:lang w:val="en-CA"/>
        </w:rPr>
        <w:t>,</w:t>
      </w:r>
      <w:r w:rsidRPr="00015B11">
        <w:rPr>
          <w:sz w:val="24"/>
          <w:lang w:val="en-CA"/>
        </w:rPr>
        <w:t xml:space="preserve"> E</w:t>
      </w:r>
      <w:r w:rsidR="00F245B0" w:rsidRPr="00015B11">
        <w:rPr>
          <w:sz w:val="24"/>
          <w:lang w:val="en-CA"/>
        </w:rPr>
        <w:t>.</w:t>
      </w:r>
      <w:r w:rsidRPr="00015B11">
        <w:rPr>
          <w:sz w:val="24"/>
          <w:lang w:val="en-CA"/>
        </w:rPr>
        <w:t xml:space="preserve">, </w:t>
      </w:r>
      <w:r w:rsidR="00F245B0" w:rsidRPr="00015B11">
        <w:rPr>
          <w:sz w:val="24"/>
          <w:lang w:val="en-CA"/>
        </w:rPr>
        <w:t xml:space="preserve">&amp; </w:t>
      </w:r>
      <w:r w:rsidRPr="00015B11">
        <w:rPr>
          <w:sz w:val="24"/>
          <w:lang w:val="en-CA"/>
        </w:rPr>
        <w:t>Woody</w:t>
      </w:r>
      <w:r w:rsidR="00F245B0" w:rsidRPr="00015B11">
        <w:rPr>
          <w:sz w:val="24"/>
          <w:lang w:val="en-CA"/>
        </w:rPr>
        <w:t>,</w:t>
      </w:r>
      <w:r w:rsidRPr="00015B11">
        <w:rPr>
          <w:sz w:val="24"/>
          <w:lang w:val="en-CA"/>
        </w:rPr>
        <w:t xml:space="preserve"> S</w:t>
      </w:r>
      <w:r w:rsidR="00F245B0" w:rsidRPr="00015B11">
        <w:rPr>
          <w:sz w:val="24"/>
          <w:lang w:val="en-CA"/>
        </w:rPr>
        <w:t xml:space="preserve">. </w:t>
      </w:r>
      <w:r w:rsidRPr="00015B11">
        <w:rPr>
          <w:sz w:val="24"/>
          <w:lang w:val="en-CA"/>
        </w:rPr>
        <w:t>R</w:t>
      </w:r>
      <w:r w:rsidR="00F245B0" w:rsidRPr="00015B11">
        <w:rPr>
          <w:sz w:val="24"/>
          <w:lang w:val="en-CA"/>
        </w:rPr>
        <w:t>.</w:t>
      </w:r>
      <w:r w:rsidRPr="00015B11">
        <w:rPr>
          <w:sz w:val="24"/>
          <w:lang w:val="en-CA"/>
        </w:rPr>
        <w:t xml:space="preserve"> (2008). Chapter 8: Diagnostic assessment in research. In </w:t>
      </w:r>
      <w:r w:rsidRPr="00015B11">
        <w:rPr>
          <w:i/>
          <w:sz w:val="24"/>
          <w:lang w:val="en-CA"/>
        </w:rPr>
        <w:t>Handbook of Research Methods in Abnormal and Clinical Psychology</w:t>
      </w:r>
      <w:r w:rsidRPr="00015B11">
        <w:rPr>
          <w:sz w:val="24"/>
          <w:lang w:val="en-CA"/>
        </w:rPr>
        <w:t xml:space="preserve"> (ed. D. McKay</w:t>
      </w:r>
      <w:r w:rsidRPr="00015B11">
        <w:rPr>
          <w:sz w:val="24"/>
          <w:lang w:val="nl-NL"/>
        </w:rPr>
        <w:t xml:space="preserve">), pp. 109-124. </w:t>
      </w:r>
      <w:r w:rsidRPr="00015B11">
        <w:rPr>
          <w:sz w:val="24"/>
          <w:lang w:val="en-CA"/>
        </w:rPr>
        <w:t xml:space="preserve"> Sage: Thousand Oaks.</w:t>
      </w:r>
    </w:p>
    <w:p w14:paraId="0B0ABFCD" w14:textId="77777777" w:rsidR="00334787" w:rsidRPr="0064769D" w:rsidRDefault="00334787" w:rsidP="00334787">
      <w:pPr>
        <w:pStyle w:val="EndNoteBibliography"/>
        <w:spacing w:line="480" w:lineRule="auto"/>
        <w:ind w:left="720" w:hanging="720"/>
        <w:rPr>
          <w:sz w:val="24"/>
        </w:rPr>
      </w:pPr>
      <w:r>
        <w:rPr>
          <w:sz w:val="24"/>
        </w:rPr>
        <w:t>*</w:t>
      </w:r>
      <w:r w:rsidRPr="0064769D">
        <w:rPr>
          <w:sz w:val="24"/>
        </w:rPr>
        <w:t>O'Rourke</w:t>
      </w:r>
      <w:r>
        <w:rPr>
          <w:sz w:val="24"/>
        </w:rPr>
        <w:t>,</w:t>
      </w:r>
      <w:r w:rsidRPr="0064769D">
        <w:rPr>
          <w:sz w:val="24"/>
        </w:rPr>
        <w:t xml:space="preserve"> S</w:t>
      </w:r>
      <w:r>
        <w:rPr>
          <w:sz w:val="24"/>
        </w:rPr>
        <w:t>.</w:t>
      </w:r>
      <w:r w:rsidRPr="0064769D">
        <w:rPr>
          <w:sz w:val="24"/>
        </w:rPr>
        <w:t>, MacHale</w:t>
      </w:r>
      <w:r>
        <w:rPr>
          <w:sz w:val="24"/>
        </w:rPr>
        <w:t>,</w:t>
      </w:r>
      <w:r w:rsidRPr="0064769D">
        <w:rPr>
          <w:sz w:val="24"/>
        </w:rPr>
        <w:t xml:space="preserve"> S</w:t>
      </w:r>
      <w:r>
        <w:rPr>
          <w:sz w:val="24"/>
        </w:rPr>
        <w:t>.</w:t>
      </w:r>
      <w:r w:rsidRPr="0064769D">
        <w:rPr>
          <w:sz w:val="24"/>
        </w:rPr>
        <w:t>, Signorini</w:t>
      </w:r>
      <w:r>
        <w:rPr>
          <w:sz w:val="24"/>
        </w:rPr>
        <w:t>,</w:t>
      </w:r>
      <w:r w:rsidRPr="0064769D">
        <w:rPr>
          <w:sz w:val="24"/>
        </w:rPr>
        <w:t xml:space="preserve"> D</w:t>
      </w:r>
      <w:r>
        <w:rPr>
          <w:sz w:val="24"/>
        </w:rPr>
        <w:t>.</w:t>
      </w:r>
      <w:r w:rsidRPr="0064769D">
        <w:rPr>
          <w:sz w:val="24"/>
        </w:rPr>
        <w:t>, Dennis</w:t>
      </w:r>
      <w:r>
        <w:rPr>
          <w:sz w:val="24"/>
        </w:rPr>
        <w:t>,</w:t>
      </w:r>
      <w:r w:rsidRPr="0064769D">
        <w:rPr>
          <w:sz w:val="24"/>
        </w:rPr>
        <w:t xml:space="preserve"> M</w:t>
      </w:r>
      <w:r>
        <w:rPr>
          <w:sz w:val="24"/>
        </w:rPr>
        <w:t>. (1998)</w:t>
      </w:r>
      <w:r w:rsidRPr="0064769D">
        <w:rPr>
          <w:sz w:val="24"/>
        </w:rPr>
        <w:t>. Detecting psychiatric morbidity after stroke: comparison of the GHQ and the HAD Scale</w:t>
      </w:r>
      <w:r w:rsidRPr="0064769D">
        <w:rPr>
          <w:i/>
          <w:iCs/>
          <w:sz w:val="24"/>
        </w:rPr>
        <w:t xml:space="preserve">. </w:t>
      </w:r>
      <w:r w:rsidRPr="008C0ED9">
        <w:rPr>
          <w:i/>
          <w:iCs/>
          <w:sz w:val="24"/>
        </w:rPr>
        <w:t>Stroke, 29</w:t>
      </w:r>
      <w:r w:rsidRPr="008C0ED9">
        <w:rPr>
          <w:sz w:val="24"/>
        </w:rPr>
        <w:t xml:space="preserve">, </w:t>
      </w:r>
      <w:r w:rsidRPr="0064769D">
        <w:rPr>
          <w:sz w:val="24"/>
        </w:rPr>
        <w:t>980</w:t>
      </w:r>
      <w:r>
        <w:rPr>
          <w:sz w:val="24"/>
        </w:rPr>
        <w:t>-985</w:t>
      </w:r>
      <w:r w:rsidRPr="0064769D">
        <w:rPr>
          <w:sz w:val="24"/>
        </w:rPr>
        <w:t>.</w:t>
      </w:r>
    </w:p>
    <w:p w14:paraId="366CD4F2" w14:textId="77777777" w:rsidR="00334787" w:rsidRDefault="00334787" w:rsidP="00334787">
      <w:pPr>
        <w:pStyle w:val="EndNoteBibliography"/>
        <w:spacing w:line="480" w:lineRule="auto"/>
        <w:ind w:left="720" w:hanging="720"/>
        <w:rPr>
          <w:sz w:val="24"/>
        </w:rPr>
      </w:pPr>
      <w:r>
        <w:rPr>
          <w:sz w:val="24"/>
        </w:rPr>
        <w:t>*</w:t>
      </w:r>
      <w:r w:rsidRPr="00614995">
        <w:rPr>
          <w:sz w:val="24"/>
        </w:rPr>
        <w:t xml:space="preserve">Öztürk, A., Deveci, E., Bağcıoğlu, E., Atalay, F. &amp; Serdar, Z. (2013). Anxiety, depression, social phobia, and quality of life in Turkish patients with acne and their relationships with the severity of acne. </w:t>
      </w:r>
      <w:r w:rsidRPr="00614995">
        <w:rPr>
          <w:i/>
          <w:iCs/>
          <w:sz w:val="24"/>
        </w:rPr>
        <w:t>Turkish Journal of Medical Sciences, 43</w:t>
      </w:r>
      <w:r w:rsidRPr="00614995">
        <w:rPr>
          <w:sz w:val="24"/>
        </w:rPr>
        <w:t xml:space="preserve"> (4), 660-666.</w:t>
      </w:r>
    </w:p>
    <w:p w14:paraId="66B0FA26" w14:textId="77777777" w:rsidR="00E35661" w:rsidRDefault="00E35661" w:rsidP="00E35661">
      <w:pPr>
        <w:pStyle w:val="EndNoteBibliography"/>
        <w:spacing w:line="480" w:lineRule="auto"/>
        <w:ind w:left="720" w:hanging="720"/>
        <w:rPr>
          <w:sz w:val="24"/>
        </w:rPr>
      </w:pPr>
      <w:r>
        <w:rPr>
          <w:sz w:val="24"/>
        </w:rPr>
        <w:t>*</w:t>
      </w:r>
      <w:r w:rsidRPr="00C04F10">
        <w:rPr>
          <w:sz w:val="24"/>
        </w:rPr>
        <w:t xml:space="preserve">Patel, D., Sharpe, L., Thewes, B., Rickard, J., Schnieden, V., &amp; Lewis, C. (2010). Feasibility of using risk factors to screen for psychological disorder during routine breast care nurse consultations. </w:t>
      </w:r>
      <w:r w:rsidRPr="00C04F10">
        <w:rPr>
          <w:i/>
          <w:iCs/>
          <w:sz w:val="24"/>
        </w:rPr>
        <w:t>Cancer Nursing, 33</w:t>
      </w:r>
      <w:r w:rsidRPr="00C04F10">
        <w:rPr>
          <w:sz w:val="24"/>
        </w:rPr>
        <w:t>(1), 19–27.</w:t>
      </w:r>
    </w:p>
    <w:p w14:paraId="2E7961D7" w14:textId="77777777" w:rsidR="00E35661" w:rsidRDefault="00E35661" w:rsidP="00E35661">
      <w:pPr>
        <w:pStyle w:val="EndNoteBibliography"/>
        <w:spacing w:line="480" w:lineRule="auto"/>
        <w:ind w:left="720" w:hanging="720"/>
        <w:rPr>
          <w:sz w:val="24"/>
        </w:rPr>
      </w:pPr>
      <w:r>
        <w:rPr>
          <w:sz w:val="24"/>
        </w:rPr>
        <w:t>*</w:t>
      </w:r>
      <w:r w:rsidRPr="004A27A5">
        <w:rPr>
          <w:sz w:val="24"/>
        </w:rPr>
        <w:t xml:space="preserve">Patel, D., Sharpe, L.A., Thewes, B., Bell, M.L., &amp; Clarke, S.J. (2011). Using the Distress Thermometer and Hospital Anxiety and Depression Scale to screen for psychosocial morbidity in patients diagnosed with colorectal cancer. </w:t>
      </w:r>
      <w:r w:rsidRPr="004A27A5">
        <w:rPr>
          <w:i/>
          <w:iCs/>
          <w:sz w:val="24"/>
        </w:rPr>
        <w:t xml:space="preserve">Journal of </w:t>
      </w:r>
      <w:r>
        <w:rPr>
          <w:i/>
          <w:iCs/>
          <w:sz w:val="24"/>
        </w:rPr>
        <w:t>A</w:t>
      </w:r>
      <w:r w:rsidRPr="004A27A5">
        <w:rPr>
          <w:i/>
          <w:iCs/>
          <w:sz w:val="24"/>
        </w:rPr>
        <w:t xml:space="preserve">ffective </w:t>
      </w:r>
      <w:r>
        <w:rPr>
          <w:i/>
          <w:iCs/>
          <w:sz w:val="24"/>
        </w:rPr>
        <w:t>D</w:t>
      </w:r>
      <w:r w:rsidRPr="004A27A5">
        <w:rPr>
          <w:i/>
          <w:iCs/>
          <w:sz w:val="24"/>
        </w:rPr>
        <w:t>isorders, 131</w:t>
      </w:r>
      <w:r w:rsidRPr="006C7D63">
        <w:rPr>
          <w:sz w:val="24"/>
        </w:rPr>
        <w:t>(1-3)</w:t>
      </w:r>
      <w:r w:rsidRPr="004A27A5">
        <w:rPr>
          <w:sz w:val="24"/>
        </w:rPr>
        <w:t>, 412-6.</w:t>
      </w:r>
    </w:p>
    <w:p w14:paraId="3F61E8A3" w14:textId="77777777" w:rsidR="00CF374C" w:rsidRPr="0064769D" w:rsidRDefault="00CF374C" w:rsidP="00CF374C">
      <w:pPr>
        <w:pStyle w:val="EndNoteBibliography"/>
        <w:spacing w:line="480" w:lineRule="auto"/>
        <w:ind w:left="720" w:hanging="720"/>
        <w:rPr>
          <w:sz w:val="24"/>
        </w:rPr>
      </w:pPr>
      <w:r>
        <w:rPr>
          <w:sz w:val="24"/>
        </w:rPr>
        <w:lastRenderedPageBreak/>
        <w:t>*</w:t>
      </w:r>
      <w:r w:rsidRPr="002E1A35">
        <w:rPr>
          <w:sz w:val="24"/>
        </w:rPr>
        <w:t xml:space="preserve">Patten, S. B., Burton, J. M., Fiest, K. M., Wiebe, S., Bulloch, A. G., Koch, M., </w:t>
      </w:r>
      <w:r>
        <w:rPr>
          <w:sz w:val="24"/>
        </w:rPr>
        <w:t>…</w:t>
      </w:r>
      <w:r w:rsidRPr="002E1A35">
        <w:rPr>
          <w:sz w:val="24"/>
        </w:rPr>
        <w:t xml:space="preserve"> &amp; Jetté, N. (2015). Validity of four screening scales for major depression in MS. </w:t>
      </w:r>
      <w:r w:rsidRPr="002E1A35">
        <w:rPr>
          <w:i/>
          <w:iCs/>
          <w:sz w:val="24"/>
        </w:rPr>
        <w:t>Multiple Sclerosis, 21</w:t>
      </w:r>
      <w:r w:rsidRPr="002E1A35">
        <w:rPr>
          <w:sz w:val="24"/>
        </w:rPr>
        <w:t>(8), 1064–1071.</w:t>
      </w:r>
    </w:p>
    <w:p w14:paraId="5B01E911" w14:textId="77777777" w:rsidR="00107433" w:rsidRPr="0064769D" w:rsidRDefault="00107433" w:rsidP="00107433">
      <w:pPr>
        <w:pStyle w:val="EndNoteBibliography"/>
        <w:spacing w:line="480" w:lineRule="auto"/>
        <w:ind w:left="720" w:hanging="720"/>
        <w:rPr>
          <w:sz w:val="24"/>
        </w:rPr>
      </w:pPr>
      <w:r>
        <w:rPr>
          <w:sz w:val="24"/>
        </w:rPr>
        <w:t>*</w:t>
      </w:r>
      <w:r w:rsidRPr="0064769D">
        <w:rPr>
          <w:sz w:val="24"/>
        </w:rPr>
        <w:t>Pedroso</w:t>
      </w:r>
      <w:r>
        <w:rPr>
          <w:sz w:val="24"/>
        </w:rPr>
        <w:t>,</w:t>
      </w:r>
      <w:r w:rsidRPr="0064769D">
        <w:rPr>
          <w:sz w:val="24"/>
        </w:rPr>
        <w:t xml:space="preserve"> V</w:t>
      </w:r>
      <w:r>
        <w:rPr>
          <w:sz w:val="24"/>
        </w:rPr>
        <w:t xml:space="preserve">. </w:t>
      </w:r>
      <w:r w:rsidRPr="0064769D">
        <w:rPr>
          <w:sz w:val="24"/>
        </w:rPr>
        <w:t>S</w:t>
      </w:r>
      <w:r>
        <w:rPr>
          <w:sz w:val="24"/>
        </w:rPr>
        <w:t>.</w:t>
      </w:r>
      <w:r w:rsidRPr="0064769D">
        <w:rPr>
          <w:sz w:val="24"/>
        </w:rPr>
        <w:t>, Vieira</w:t>
      </w:r>
      <w:r>
        <w:rPr>
          <w:sz w:val="24"/>
        </w:rPr>
        <w:t>,</w:t>
      </w:r>
      <w:r w:rsidRPr="0064769D">
        <w:rPr>
          <w:sz w:val="24"/>
        </w:rPr>
        <w:t xml:space="preserve"> É</w:t>
      </w:r>
      <w:r>
        <w:rPr>
          <w:sz w:val="24"/>
        </w:rPr>
        <w:t xml:space="preserve">. </w:t>
      </w:r>
      <w:r w:rsidRPr="0064769D">
        <w:rPr>
          <w:sz w:val="24"/>
        </w:rPr>
        <w:t>L</w:t>
      </w:r>
      <w:r>
        <w:rPr>
          <w:sz w:val="24"/>
        </w:rPr>
        <w:t>.</w:t>
      </w:r>
      <w:r w:rsidRPr="0064769D">
        <w:rPr>
          <w:sz w:val="24"/>
        </w:rPr>
        <w:t>, Brunoni</w:t>
      </w:r>
      <w:r>
        <w:rPr>
          <w:sz w:val="24"/>
        </w:rPr>
        <w:t>,</w:t>
      </w:r>
      <w:r w:rsidRPr="0064769D">
        <w:rPr>
          <w:sz w:val="24"/>
        </w:rPr>
        <w:t xml:space="preserve"> A</w:t>
      </w:r>
      <w:r>
        <w:rPr>
          <w:sz w:val="24"/>
        </w:rPr>
        <w:t xml:space="preserve">. </w:t>
      </w:r>
      <w:r w:rsidRPr="0064769D">
        <w:rPr>
          <w:sz w:val="24"/>
        </w:rPr>
        <w:t>R</w:t>
      </w:r>
      <w:r>
        <w:rPr>
          <w:sz w:val="24"/>
        </w:rPr>
        <w:t>.</w:t>
      </w:r>
      <w:r w:rsidRPr="0064769D">
        <w:rPr>
          <w:sz w:val="24"/>
        </w:rPr>
        <w:t>, Lauterbach</w:t>
      </w:r>
      <w:r>
        <w:rPr>
          <w:sz w:val="24"/>
        </w:rPr>
        <w:t>,</w:t>
      </w:r>
      <w:r w:rsidRPr="0064769D">
        <w:rPr>
          <w:sz w:val="24"/>
        </w:rPr>
        <w:t xml:space="preserve"> E</w:t>
      </w:r>
      <w:r>
        <w:rPr>
          <w:sz w:val="24"/>
        </w:rPr>
        <w:t xml:space="preserve">. </w:t>
      </w:r>
      <w:r w:rsidRPr="0064769D">
        <w:rPr>
          <w:sz w:val="24"/>
        </w:rPr>
        <w:t>C</w:t>
      </w:r>
      <w:r>
        <w:rPr>
          <w:sz w:val="24"/>
        </w:rPr>
        <w:t>.</w:t>
      </w:r>
      <w:r w:rsidRPr="0064769D">
        <w:rPr>
          <w:sz w:val="24"/>
        </w:rPr>
        <w:t>, Teixeira</w:t>
      </w:r>
      <w:r>
        <w:rPr>
          <w:sz w:val="24"/>
        </w:rPr>
        <w:t>,</w:t>
      </w:r>
      <w:r w:rsidRPr="0064769D">
        <w:rPr>
          <w:sz w:val="24"/>
        </w:rPr>
        <w:t xml:space="preserve"> A</w:t>
      </w:r>
      <w:r>
        <w:rPr>
          <w:sz w:val="24"/>
        </w:rPr>
        <w:t xml:space="preserve">. </w:t>
      </w:r>
      <w:r w:rsidRPr="0064769D">
        <w:rPr>
          <w:sz w:val="24"/>
        </w:rPr>
        <w:t>L</w:t>
      </w:r>
      <w:r>
        <w:rPr>
          <w:sz w:val="24"/>
        </w:rPr>
        <w:t>. (2016)</w:t>
      </w:r>
      <w:r w:rsidRPr="0064769D">
        <w:rPr>
          <w:sz w:val="24"/>
        </w:rPr>
        <w:t xml:space="preserve">. Psychopathological evaluation and use of the Hospital Anxiety and Depression Scale in a sample of Brazilian patients with post-stroke depression. </w:t>
      </w:r>
      <w:r w:rsidRPr="00D711E0">
        <w:rPr>
          <w:i/>
          <w:iCs/>
          <w:sz w:val="24"/>
        </w:rPr>
        <w:t>Archives of Clinical Psychiatry (São Paulo), 43</w:t>
      </w:r>
      <w:r>
        <w:rPr>
          <w:sz w:val="24"/>
        </w:rPr>
        <w:t xml:space="preserve">, </w:t>
      </w:r>
      <w:r w:rsidRPr="0064769D">
        <w:rPr>
          <w:sz w:val="24"/>
        </w:rPr>
        <w:t>147-50.</w:t>
      </w:r>
    </w:p>
    <w:p w14:paraId="73571C18" w14:textId="77777777" w:rsidR="00107433" w:rsidRPr="0064769D" w:rsidRDefault="00107433" w:rsidP="00107433">
      <w:pPr>
        <w:pStyle w:val="EndNoteBibliography"/>
        <w:spacing w:line="480" w:lineRule="auto"/>
        <w:ind w:left="720" w:hanging="720"/>
        <w:rPr>
          <w:sz w:val="24"/>
        </w:rPr>
      </w:pPr>
      <w:r>
        <w:rPr>
          <w:sz w:val="24"/>
        </w:rPr>
        <w:t>*</w:t>
      </w:r>
      <w:r w:rsidRPr="00725CBA">
        <w:rPr>
          <w:sz w:val="24"/>
        </w:rPr>
        <w:t xml:space="preserve">Phan, T., Carter, O., Adams, C., Waterer, G., Chung, L. P., Hawkins, M., </w:t>
      </w:r>
      <w:r>
        <w:rPr>
          <w:sz w:val="24"/>
        </w:rPr>
        <w:t>…</w:t>
      </w:r>
      <w:r w:rsidRPr="00725CBA">
        <w:rPr>
          <w:sz w:val="24"/>
        </w:rPr>
        <w:t xml:space="preserve"> &amp; Strobel, N. (2016). Discriminant validity of the Hospital Anxiety and Depression Scale, Beck Depression Inventory (II) and Beck Anxiety Inventory to confirmed clinical diagnosis of depression and anxiety in patients with chronic obstructive pulmonary disease. </w:t>
      </w:r>
      <w:r w:rsidRPr="00725CBA">
        <w:rPr>
          <w:i/>
          <w:iCs/>
          <w:sz w:val="24"/>
        </w:rPr>
        <w:t xml:space="preserve">Chronic </w:t>
      </w:r>
      <w:r>
        <w:rPr>
          <w:i/>
          <w:iCs/>
          <w:sz w:val="24"/>
        </w:rPr>
        <w:t>R</w:t>
      </w:r>
      <w:r w:rsidRPr="00725CBA">
        <w:rPr>
          <w:i/>
          <w:iCs/>
          <w:sz w:val="24"/>
        </w:rPr>
        <w:t xml:space="preserve">espiratory </w:t>
      </w:r>
      <w:r>
        <w:rPr>
          <w:i/>
          <w:iCs/>
          <w:sz w:val="24"/>
        </w:rPr>
        <w:t>D</w:t>
      </w:r>
      <w:r w:rsidRPr="00725CBA">
        <w:rPr>
          <w:i/>
          <w:iCs/>
          <w:sz w:val="24"/>
        </w:rPr>
        <w:t>isease, 13</w:t>
      </w:r>
      <w:r w:rsidRPr="00725CBA">
        <w:rPr>
          <w:sz w:val="24"/>
        </w:rPr>
        <w:t>(3), 220–228.</w:t>
      </w:r>
    </w:p>
    <w:p w14:paraId="2A269653" w14:textId="77777777" w:rsidR="00CF374C" w:rsidRDefault="00CF374C" w:rsidP="00CF374C">
      <w:pPr>
        <w:pStyle w:val="EndNoteBibliography"/>
        <w:spacing w:line="480" w:lineRule="auto"/>
        <w:ind w:left="720" w:hanging="720"/>
        <w:rPr>
          <w:sz w:val="24"/>
        </w:rPr>
      </w:pPr>
      <w:r>
        <w:rPr>
          <w:sz w:val="24"/>
        </w:rPr>
        <w:t>*</w:t>
      </w:r>
      <w:r w:rsidRPr="00D70AE5">
        <w:rPr>
          <w:sz w:val="24"/>
        </w:rPr>
        <w:t xml:space="preserve">Pintor, L., Fuente, E.D., Peri, J.M., Pérez-Villa, F., &amp; Roig, E. (2006). Evaluación psiquiátrica transversal en pacientes candidatos a un trasplante cardíaco. </w:t>
      </w:r>
      <w:r w:rsidRPr="00D70AE5">
        <w:rPr>
          <w:i/>
          <w:iCs/>
          <w:sz w:val="24"/>
        </w:rPr>
        <w:t>Psiquiatría Biológica, 13</w:t>
      </w:r>
      <w:r w:rsidRPr="00D70AE5">
        <w:rPr>
          <w:sz w:val="24"/>
        </w:rPr>
        <w:t>, 122-126.</w:t>
      </w:r>
    </w:p>
    <w:p w14:paraId="2561B137" w14:textId="77777777" w:rsidR="00CF374C" w:rsidRPr="0064769D" w:rsidRDefault="00CF374C" w:rsidP="00CF374C">
      <w:pPr>
        <w:pStyle w:val="EndNoteBibliography"/>
        <w:spacing w:line="480" w:lineRule="auto"/>
        <w:ind w:left="720" w:hanging="720"/>
        <w:rPr>
          <w:sz w:val="24"/>
        </w:rPr>
      </w:pPr>
      <w:r>
        <w:rPr>
          <w:sz w:val="24"/>
        </w:rPr>
        <w:t>*</w:t>
      </w:r>
      <w:r w:rsidRPr="0040435F">
        <w:rPr>
          <w:sz w:val="24"/>
        </w:rPr>
        <w:t xml:space="preserve">Prisnie, J. C., Fiest, K. M., Coutts, S. B., Patten, S. B., Atta, C. A., Blaikie, L., </w:t>
      </w:r>
      <w:r>
        <w:rPr>
          <w:sz w:val="24"/>
        </w:rPr>
        <w:t>…</w:t>
      </w:r>
      <w:r w:rsidRPr="0040435F">
        <w:rPr>
          <w:sz w:val="24"/>
        </w:rPr>
        <w:t xml:space="preserve"> &amp; Jetté, N. (2016). Validating screening tools for depression in stroke and transient ischemic attack patients. </w:t>
      </w:r>
      <w:r w:rsidRPr="0040435F">
        <w:rPr>
          <w:i/>
          <w:iCs/>
          <w:sz w:val="24"/>
        </w:rPr>
        <w:t xml:space="preserve">International </w:t>
      </w:r>
      <w:r>
        <w:rPr>
          <w:i/>
          <w:iCs/>
          <w:sz w:val="24"/>
        </w:rPr>
        <w:t>J</w:t>
      </w:r>
      <w:r w:rsidRPr="0040435F">
        <w:rPr>
          <w:i/>
          <w:iCs/>
          <w:sz w:val="24"/>
        </w:rPr>
        <w:t xml:space="preserve">ournal of </w:t>
      </w:r>
      <w:r>
        <w:rPr>
          <w:i/>
          <w:iCs/>
          <w:sz w:val="24"/>
        </w:rPr>
        <w:t>P</w:t>
      </w:r>
      <w:r w:rsidRPr="0040435F">
        <w:rPr>
          <w:i/>
          <w:iCs/>
          <w:sz w:val="24"/>
        </w:rPr>
        <w:t xml:space="preserve">sychiatry in </w:t>
      </w:r>
      <w:r>
        <w:rPr>
          <w:i/>
          <w:iCs/>
          <w:sz w:val="24"/>
        </w:rPr>
        <w:t>M</w:t>
      </w:r>
      <w:r w:rsidRPr="0040435F">
        <w:rPr>
          <w:i/>
          <w:iCs/>
          <w:sz w:val="24"/>
        </w:rPr>
        <w:t>edicine, 51</w:t>
      </w:r>
      <w:r w:rsidRPr="0040435F">
        <w:rPr>
          <w:sz w:val="24"/>
        </w:rPr>
        <w:t>(3), 262–277.</w:t>
      </w:r>
    </w:p>
    <w:p w14:paraId="776DAE73" w14:textId="4379CD36" w:rsidR="00B243B0" w:rsidRPr="00015B11" w:rsidRDefault="00B243B0" w:rsidP="0007567D">
      <w:pPr>
        <w:pStyle w:val="EndNoteBibliography"/>
        <w:spacing w:line="480" w:lineRule="auto"/>
        <w:ind w:left="720" w:hanging="720"/>
        <w:rPr>
          <w:sz w:val="24"/>
          <w:lang w:val="en-CA"/>
        </w:rPr>
      </w:pPr>
      <w:r w:rsidRPr="00015B11">
        <w:rPr>
          <w:sz w:val="24"/>
        </w:rPr>
        <w:t xml:space="preserve">R Core Team. (2020). R: A language and environment for statistical computing. R Foundation for Statistical Computing, Vienna, Austria. </w:t>
      </w:r>
      <w:hyperlink r:id="rId9" w:history="1">
        <w:r w:rsidRPr="00015B11">
          <w:rPr>
            <w:rStyle w:val="Hyperlink"/>
            <w:color w:val="auto"/>
            <w:sz w:val="24"/>
          </w:rPr>
          <w:t>https://www.R-project.org/</w:t>
        </w:r>
      </w:hyperlink>
      <w:r w:rsidRPr="00015B11">
        <w:rPr>
          <w:sz w:val="24"/>
        </w:rPr>
        <w:t xml:space="preserve">. </w:t>
      </w:r>
    </w:p>
    <w:p w14:paraId="013608ED" w14:textId="34451F48" w:rsidR="00B243B0" w:rsidRPr="00015B11" w:rsidRDefault="00B243B0" w:rsidP="0007567D">
      <w:pPr>
        <w:pStyle w:val="EndNoteBibliography"/>
        <w:spacing w:line="480" w:lineRule="auto"/>
        <w:ind w:left="720" w:hanging="720"/>
        <w:rPr>
          <w:sz w:val="24"/>
        </w:rPr>
      </w:pPr>
      <w:r w:rsidRPr="00015B11">
        <w:rPr>
          <w:sz w:val="24"/>
        </w:rPr>
        <w:t xml:space="preserve">RStudio Team. (2020). RStudio: Integrated Development for R. RStudio, Inc., Boston, MA </w:t>
      </w:r>
      <w:hyperlink r:id="rId10" w:history="1">
        <w:r w:rsidRPr="00015B11">
          <w:rPr>
            <w:rStyle w:val="Hyperlink"/>
            <w:color w:val="auto"/>
            <w:sz w:val="24"/>
          </w:rPr>
          <w:t>http://www.rstudio.com/</w:t>
        </w:r>
      </w:hyperlink>
      <w:r w:rsidRPr="00015B11">
        <w:rPr>
          <w:sz w:val="24"/>
        </w:rPr>
        <w:t>.</w:t>
      </w:r>
    </w:p>
    <w:p w14:paraId="7BE00B4B" w14:textId="77777777" w:rsidR="00607996" w:rsidRDefault="00607996" w:rsidP="00607996">
      <w:pPr>
        <w:pStyle w:val="EndNoteBibliography"/>
        <w:spacing w:line="480" w:lineRule="auto"/>
        <w:ind w:left="720" w:hanging="720"/>
        <w:rPr>
          <w:sz w:val="24"/>
        </w:rPr>
      </w:pPr>
      <w:r>
        <w:rPr>
          <w:sz w:val="24"/>
        </w:rPr>
        <w:lastRenderedPageBreak/>
        <w:t>*</w:t>
      </w:r>
      <w:r w:rsidRPr="00725CBA">
        <w:rPr>
          <w:sz w:val="24"/>
        </w:rPr>
        <w:t xml:space="preserve">Reme, S. E., Lie, S. A., &amp; Eriksen, H. R. (2014). Are 2 questions enough to screen for depression and anxiety in patients with chronic low back pain?. </w:t>
      </w:r>
      <w:r w:rsidRPr="00725CBA">
        <w:rPr>
          <w:i/>
          <w:iCs/>
          <w:sz w:val="24"/>
        </w:rPr>
        <w:t>Spine, 39</w:t>
      </w:r>
      <w:r w:rsidRPr="00725CBA">
        <w:rPr>
          <w:sz w:val="24"/>
        </w:rPr>
        <w:t xml:space="preserve">(7), E455–E462. </w:t>
      </w:r>
    </w:p>
    <w:p w14:paraId="5036FAA5" w14:textId="19416048" w:rsidR="00784459" w:rsidRPr="00015B11" w:rsidRDefault="00784459" w:rsidP="0007567D">
      <w:pPr>
        <w:pStyle w:val="EndNoteBibliography"/>
        <w:spacing w:line="480" w:lineRule="auto"/>
        <w:ind w:left="720" w:hanging="720"/>
        <w:rPr>
          <w:sz w:val="24"/>
        </w:rPr>
      </w:pPr>
      <w:r w:rsidRPr="00015B11">
        <w:rPr>
          <w:sz w:val="24"/>
        </w:rPr>
        <w:t xml:space="preserve">Rice, D. B., &amp; Thombs, B. D. (2016). Risk of Bias from Inclusion of Currently Diagnosed or Treated Patients in Studies of Depression Screening Tool Accuracy: A Cross-Sectional Analysis of Recently Published Primary Studies and Meta-Analyses. </w:t>
      </w:r>
      <w:r w:rsidR="00440DF1" w:rsidRPr="00015B11">
        <w:rPr>
          <w:i/>
          <w:sz w:val="24"/>
        </w:rPr>
        <w:t>Plos One</w:t>
      </w:r>
      <w:r w:rsidRPr="00015B11">
        <w:rPr>
          <w:i/>
          <w:sz w:val="24"/>
        </w:rPr>
        <w:t>, 11</w:t>
      </w:r>
      <w:r w:rsidRPr="00015B11">
        <w:rPr>
          <w:sz w:val="24"/>
        </w:rPr>
        <w:t>(2). doi:10.1371/journal.pone.0150067</w:t>
      </w:r>
      <w:bookmarkEnd w:id="27"/>
    </w:p>
    <w:p w14:paraId="683A7DFB" w14:textId="4748416E" w:rsidR="00784459" w:rsidRPr="00015B11" w:rsidRDefault="00784459" w:rsidP="0007567D">
      <w:pPr>
        <w:pStyle w:val="EndNoteBibliography"/>
        <w:spacing w:line="480" w:lineRule="auto"/>
        <w:ind w:left="720" w:hanging="720"/>
        <w:rPr>
          <w:sz w:val="24"/>
        </w:rPr>
      </w:pPr>
      <w:bookmarkStart w:id="28" w:name="_ENREF_18"/>
      <w:r w:rsidRPr="00015B11">
        <w:rPr>
          <w:sz w:val="24"/>
        </w:rPr>
        <w:t xml:space="preserve">Riley, R. D., Dodd, S. R., Craig, J. V., Thompson, J. R., &amp; Williamson, P. R. (2008). Meta-analysis of diagnostic test studies using individual patient data and aggregate data. </w:t>
      </w:r>
      <w:r w:rsidR="00440DF1" w:rsidRPr="00015B11">
        <w:rPr>
          <w:i/>
          <w:sz w:val="24"/>
        </w:rPr>
        <w:t>Statistics in Medicine</w:t>
      </w:r>
      <w:r w:rsidRPr="00015B11">
        <w:rPr>
          <w:i/>
          <w:sz w:val="24"/>
        </w:rPr>
        <w:t>, 27</w:t>
      </w:r>
      <w:r w:rsidRPr="00015B11">
        <w:rPr>
          <w:sz w:val="24"/>
        </w:rPr>
        <w:t>(29), 6111-6136. doi:10.1002/sim.3441</w:t>
      </w:r>
      <w:bookmarkEnd w:id="28"/>
    </w:p>
    <w:p w14:paraId="43E2B997" w14:textId="730B5D3E" w:rsidR="00784459" w:rsidRPr="00015B11" w:rsidRDefault="00784459" w:rsidP="0007567D">
      <w:pPr>
        <w:pStyle w:val="EndNoteBibliography"/>
        <w:spacing w:line="480" w:lineRule="auto"/>
        <w:ind w:left="720" w:hanging="720"/>
        <w:rPr>
          <w:sz w:val="24"/>
        </w:rPr>
      </w:pPr>
      <w:bookmarkStart w:id="29" w:name="_ENREF_19"/>
      <w:r w:rsidRPr="00015B11">
        <w:rPr>
          <w:sz w:val="24"/>
        </w:rPr>
        <w:t xml:space="preserve">Riley, R. D., Lambert, P. C., &amp; Abo-Zaid, G. (2010). Meta-analysis of individual participant data: rationale, conduct, and reporting. </w:t>
      </w:r>
      <w:r w:rsidRPr="00015B11">
        <w:rPr>
          <w:i/>
          <w:sz w:val="24"/>
        </w:rPr>
        <w:t>BMJ, 340</w:t>
      </w:r>
      <w:r w:rsidRPr="00015B11">
        <w:rPr>
          <w:sz w:val="24"/>
        </w:rPr>
        <w:t>. doi:10.1136/bmj.c221</w:t>
      </w:r>
      <w:bookmarkStart w:id="30" w:name="_ENREF_20"/>
      <w:bookmarkEnd w:id="29"/>
      <w:r w:rsidRPr="00015B11">
        <w:rPr>
          <w:sz w:val="24"/>
        </w:rPr>
        <w:t xml:space="preserve"> </w:t>
      </w:r>
      <w:bookmarkEnd w:id="30"/>
    </w:p>
    <w:p w14:paraId="6BF6A9FF" w14:textId="7141BD0C" w:rsidR="00784459" w:rsidRPr="00015B11" w:rsidRDefault="00784459" w:rsidP="0007567D">
      <w:pPr>
        <w:pStyle w:val="EndNoteBibliography"/>
        <w:spacing w:line="480" w:lineRule="auto"/>
        <w:ind w:left="720" w:hanging="720"/>
        <w:rPr>
          <w:sz w:val="24"/>
        </w:rPr>
      </w:pPr>
      <w:bookmarkStart w:id="31" w:name="_ENREF_21"/>
      <w:r w:rsidRPr="00015B11">
        <w:rPr>
          <w:sz w:val="24"/>
        </w:rPr>
        <w:t xml:space="preserve">Robins, L. N., Wing, J., Wittchen, H. U., Helzer, J. E., Babor, T. F., Burke, J., . . . Towle, L. H. (1988). </w:t>
      </w:r>
      <w:r w:rsidR="00867C48" w:rsidRPr="00015B11">
        <w:rPr>
          <w:sz w:val="24"/>
          <w:shd w:val="clear" w:color="auto" w:fill="FFFFFF"/>
        </w:rPr>
        <w:t>The Composite International Diagnostic Interview: an epidemiologic instrument suitable for use in conjunction with different diagnostic systems and in different cultures</w:t>
      </w:r>
      <w:r w:rsidRPr="00015B11">
        <w:rPr>
          <w:sz w:val="24"/>
        </w:rPr>
        <w:t xml:space="preserve">. </w:t>
      </w:r>
      <w:r w:rsidR="00867C48" w:rsidRPr="00015B11">
        <w:rPr>
          <w:i/>
          <w:sz w:val="24"/>
        </w:rPr>
        <w:t>Archives Of General Psychiatry</w:t>
      </w:r>
      <w:r w:rsidRPr="00015B11">
        <w:rPr>
          <w:i/>
          <w:sz w:val="24"/>
        </w:rPr>
        <w:t>, 45</w:t>
      </w:r>
      <w:r w:rsidRPr="00015B11">
        <w:rPr>
          <w:sz w:val="24"/>
        </w:rPr>
        <w:t xml:space="preserve">(12), 1069-1077. </w:t>
      </w:r>
      <w:bookmarkEnd w:id="31"/>
    </w:p>
    <w:p w14:paraId="785052F8" w14:textId="77777777" w:rsidR="00CA3936" w:rsidRDefault="00CA3936" w:rsidP="00CA3936">
      <w:pPr>
        <w:pStyle w:val="EndNoteBibliography"/>
        <w:spacing w:line="480" w:lineRule="auto"/>
        <w:ind w:left="720" w:hanging="720"/>
        <w:rPr>
          <w:sz w:val="24"/>
        </w:rPr>
      </w:pPr>
      <w:bookmarkStart w:id="32" w:name="_ENREF_22"/>
      <w:r>
        <w:rPr>
          <w:sz w:val="24"/>
        </w:rPr>
        <w:t>*</w:t>
      </w:r>
      <w:r w:rsidRPr="00DD681C">
        <w:rPr>
          <w:sz w:val="24"/>
        </w:rPr>
        <w:t xml:space="preserve">Rooney, A. G., McNamara, S., Mackinnon, M., Fraser, M., Rampling, R., Carson, A., &amp; Grant, R. (2013). Screening for major depressive disorder in adults with cerebral glioma: an initial validation of 3 self-report instruments. </w:t>
      </w:r>
      <w:r w:rsidRPr="00DD681C">
        <w:rPr>
          <w:i/>
          <w:iCs/>
          <w:sz w:val="24"/>
        </w:rPr>
        <w:t>Neuro-Oncology, 15</w:t>
      </w:r>
      <w:r w:rsidRPr="00DD681C">
        <w:rPr>
          <w:sz w:val="24"/>
        </w:rPr>
        <w:t>(1), 122-129.</w:t>
      </w:r>
    </w:p>
    <w:p w14:paraId="3C8BE89C" w14:textId="77777777" w:rsidR="00CA3936" w:rsidRPr="0064769D" w:rsidRDefault="00CA3936" w:rsidP="00CA3936">
      <w:pPr>
        <w:pStyle w:val="EndNoteBibliography"/>
        <w:spacing w:line="480" w:lineRule="auto"/>
        <w:ind w:left="720" w:hanging="720"/>
        <w:rPr>
          <w:sz w:val="24"/>
        </w:rPr>
      </w:pPr>
      <w:r>
        <w:rPr>
          <w:sz w:val="24"/>
        </w:rPr>
        <w:t>*</w:t>
      </w:r>
      <w:r w:rsidRPr="0064769D">
        <w:rPr>
          <w:sz w:val="24"/>
        </w:rPr>
        <w:t>Ryan</w:t>
      </w:r>
      <w:r>
        <w:rPr>
          <w:sz w:val="24"/>
        </w:rPr>
        <w:t>,</w:t>
      </w:r>
      <w:r w:rsidRPr="0064769D">
        <w:rPr>
          <w:sz w:val="24"/>
        </w:rPr>
        <w:t xml:space="preserve"> D</w:t>
      </w:r>
      <w:r>
        <w:rPr>
          <w:sz w:val="24"/>
        </w:rPr>
        <w:t xml:space="preserve">. </w:t>
      </w:r>
      <w:r w:rsidRPr="0064769D">
        <w:rPr>
          <w:sz w:val="24"/>
        </w:rPr>
        <w:t>A</w:t>
      </w:r>
      <w:r>
        <w:rPr>
          <w:sz w:val="24"/>
        </w:rPr>
        <w:t>.</w:t>
      </w:r>
      <w:r w:rsidRPr="0064769D">
        <w:rPr>
          <w:sz w:val="24"/>
        </w:rPr>
        <w:t>, Gallagher</w:t>
      </w:r>
      <w:r>
        <w:rPr>
          <w:sz w:val="24"/>
        </w:rPr>
        <w:t>,</w:t>
      </w:r>
      <w:r w:rsidRPr="0064769D">
        <w:rPr>
          <w:sz w:val="24"/>
        </w:rPr>
        <w:t xml:space="preserve"> P</w:t>
      </w:r>
      <w:r>
        <w:rPr>
          <w:sz w:val="24"/>
        </w:rPr>
        <w:t>.</w:t>
      </w:r>
      <w:r w:rsidRPr="0064769D">
        <w:rPr>
          <w:sz w:val="24"/>
        </w:rPr>
        <w:t>, Wright</w:t>
      </w:r>
      <w:r>
        <w:rPr>
          <w:sz w:val="24"/>
        </w:rPr>
        <w:t>,</w:t>
      </w:r>
      <w:r w:rsidRPr="0064769D">
        <w:rPr>
          <w:sz w:val="24"/>
        </w:rPr>
        <w:t xml:space="preserve"> S</w:t>
      </w:r>
      <w:r>
        <w:rPr>
          <w:sz w:val="24"/>
        </w:rPr>
        <w:t>.</w:t>
      </w:r>
      <w:r w:rsidRPr="0064769D">
        <w:rPr>
          <w:sz w:val="24"/>
        </w:rPr>
        <w:t>, Cassidy</w:t>
      </w:r>
      <w:r>
        <w:rPr>
          <w:sz w:val="24"/>
        </w:rPr>
        <w:t>,</w:t>
      </w:r>
      <w:r w:rsidRPr="0064769D">
        <w:rPr>
          <w:sz w:val="24"/>
        </w:rPr>
        <w:t xml:space="preserve"> E</w:t>
      </w:r>
      <w:r>
        <w:rPr>
          <w:sz w:val="24"/>
        </w:rPr>
        <w:t xml:space="preserve">. </w:t>
      </w:r>
      <w:r w:rsidRPr="0064769D">
        <w:rPr>
          <w:sz w:val="24"/>
        </w:rPr>
        <w:t>M</w:t>
      </w:r>
      <w:r>
        <w:rPr>
          <w:sz w:val="24"/>
        </w:rPr>
        <w:t>. (2012)</w:t>
      </w:r>
      <w:r w:rsidRPr="0064769D">
        <w:rPr>
          <w:sz w:val="24"/>
        </w:rPr>
        <w:t xml:space="preserve">. Sensitivity and specificity of the Distress Thermometer and a two-item depression screen (Patient Health Questionnaire-2) with a 'help' question for psychological distress and psychiatric morbidity in patients with advanced cancer. </w:t>
      </w:r>
      <w:r w:rsidRPr="0064769D">
        <w:rPr>
          <w:i/>
          <w:iCs/>
          <w:sz w:val="24"/>
        </w:rPr>
        <w:t>Psycho-</w:t>
      </w:r>
      <w:r>
        <w:rPr>
          <w:i/>
          <w:iCs/>
          <w:sz w:val="24"/>
        </w:rPr>
        <w:t>O</w:t>
      </w:r>
      <w:r w:rsidRPr="0064769D">
        <w:rPr>
          <w:i/>
          <w:iCs/>
          <w:sz w:val="24"/>
        </w:rPr>
        <w:t>ncology</w:t>
      </w:r>
      <w:r>
        <w:rPr>
          <w:i/>
          <w:iCs/>
          <w:sz w:val="24"/>
        </w:rPr>
        <w:t>, 21</w:t>
      </w:r>
      <w:r w:rsidRPr="00AC009E">
        <w:rPr>
          <w:sz w:val="24"/>
        </w:rPr>
        <w:t xml:space="preserve">(12), </w:t>
      </w:r>
      <w:r w:rsidRPr="0064769D">
        <w:rPr>
          <w:sz w:val="24"/>
        </w:rPr>
        <w:t>1275.</w:t>
      </w:r>
    </w:p>
    <w:p w14:paraId="32A8EF75" w14:textId="77777777" w:rsidR="00CA3936" w:rsidRPr="0064769D" w:rsidRDefault="00CA3936" w:rsidP="00CA3936">
      <w:pPr>
        <w:pStyle w:val="EndNoteBibliography"/>
        <w:spacing w:line="480" w:lineRule="auto"/>
        <w:ind w:left="720" w:hanging="720"/>
        <w:rPr>
          <w:sz w:val="24"/>
        </w:rPr>
      </w:pPr>
      <w:r>
        <w:rPr>
          <w:sz w:val="24"/>
        </w:rPr>
        <w:lastRenderedPageBreak/>
        <w:t>*</w:t>
      </w:r>
      <w:r w:rsidRPr="00FD7B86">
        <w:rPr>
          <w:sz w:val="24"/>
        </w:rPr>
        <w:t xml:space="preserve">Sanchez-Gistau, V., Sugranyes, G., Baillés, E., Carreño, M., Donaire, A., Bargalló, N., &amp; Pintor, L. (2012). Is major depressive disorder specifically associated with mesial temporal sclerosis?. </w:t>
      </w:r>
      <w:r w:rsidRPr="00FD7B86">
        <w:rPr>
          <w:i/>
          <w:iCs/>
          <w:sz w:val="24"/>
        </w:rPr>
        <w:t>Epilepsia, 53</w:t>
      </w:r>
      <w:r w:rsidRPr="00FD7B86">
        <w:rPr>
          <w:sz w:val="24"/>
        </w:rPr>
        <w:t>(2), 386–392.</w:t>
      </w:r>
    </w:p>
    <w:p w14:paraId="15F72204" w14:textId="77777777" w:rsidR="00CA3936" w:rsidRPr="0064769D" w:rsidRDefault="00CA3936" w:rsidP="00CA3936">
      <w:pPr>
        <w:pStyle w:val="EndNoteBibliography"/>
        <w:spacing w:line="480" w:lineRule="auto"/>
        <w:ind w:left="720" w:hanging="720"/>
        <w:rPr>
          <w:sz w:val="24"/>
        </w:rPr>
      </w:pPr>
      <w:r>
        <w:rPr>
          <w:sz w:val="24"/>
        </w:rPr>
        <w:t>*</w:t>
      </w:r>
      <w:r w:rsidRPr="0064769D">
        <w:rPr>
          <w:sz w:val="24"/>
        </w:rPr>
        <w:t>Sánchez</w:t>
      </w:r>
      <w:r>
        <w:rPr>
          <w:sz w:val="24"/>
        </w:rPr>
        <w:t>,</w:t>
      </w:r>
      <w:r w:rsidRPr="0064769D">
        <w:rPr>
          <w:sz w:val="24"/>
        </w:rPr>
        <w:t xml:space="preserve"> R</w:t>
      </w:r>
      <w:r>
        <w:rPr>
          <w:sz w:val="24"/>
        </w:rPr>
        <w:t>.</w:t>
      </w:r>
      <w:r w:rsidRPr="0064769D">
        <w:rPr>
          <w:sz w:val="24"/>
        </w:rPr>
        <w:t>, Peri</w:t>
      </w:r>
      <w:r>
        <w:rPr>
          <w:sz w:val="24"/>
        </w:rPr>
        <w:t>,</w:t>
      </w:r>
      <w:r w:rsidRPr="0064769D">
        <w:rPr>
          <w:sz w:val="24"/>
        </w:rPr>
        <w:t xml:space="preserve"> J</w:t>
      </w:r>
      <w:r>
        <w:rPr>
          <w:sz w:val="24"/>
        </w:rPr>
        <w:t xml:space="preserve">. </w:t>
      </w:r>
      <w:r w:rsidRPr="0064769D">
        <w:rPr>
          <w:sz w:val="24"/>
        </w:rPr>
        <w:t>M</w:t>
      </w:r>
      <w:r>
        <w:rPr>
          <w:sz w:val="24"/>
        </w:rPr>
        <w:t>.</w:t>
      </w:r>
      <w:r w:rsidRPr="0064769D">
        <w:rPr>
          <w:sz w:val="24"/>
        </w:rPr>
        <w:t>, Baillés</w:t>
      </w:r>
      <w:r>
        <w:rPr>
          <w:sz w:val="24"/>
        </w:rPr>
        <w:t>,</w:t>
      </w:r>
      <w:r w:rsidRPr="0064769D">
        <w:rPr>
          <w:sz w:val="24"/>
        </w:rPr>
        <w:t xml:space="preserve"> E</w:t>
      </w:r>
      <w:r>
        <w:rPr>
          <w:sz w:val="24"/>
        </w:rPr>
        <w:t>.</w:t>
      </w:r>
      <w:r w:rsidRPr="0064769D">
        <w:rPr>
          <w:sz w:val="24"/>
        </w:rPr>
        <w:t>, Bastidas</w:t>
      </w:r>
      <w:r>
        <w:rPr>
          <w:sz w:val="24"/>
        </w:rPr>
        <w:t>,</w:t>
      </w:r>
      <w:r w:rsidRPr="0064769D">
        <w:rPr>
          <w:sz w:val="24"/>
        </w:rPr>
        <w:t xml:space="preserve"> A</w:t>
      </w:r>
      <w:r>
        <w:rPr>
          <w:sz w:val="24"/>
        </w:rPr>
        <w:t>.</w:t>
      </w:r>
      <w:r w:rsidRPr="0064769D">
        <w:rPr>
          <w:sz w:val="24"/>
        </w:rPr>
        <w:t>, Pérez-Villa</w:t>
      </w:r>
      <w:r>
        <w:rPr>
          <w:sz w:val="24"/>
        </w:rPr>
        <w:t>,</w:t>
      </w:r>
      <w:r w:rsidRPr="0064769D">
        <w:rPr>
          <w:sz w:val="24"/>
        </w:rPr>
        <w:t xml:space="preserve"> F</w:t>
      </w:r>
      <w:r>
        <w:rPr>
          <w:sz w:val="24"/>
        </w:rPr>
        <w:t>.</w:t>
      </w:r>
      <w:r w:rsidRPr="0064769D">
        <w:rPr>
          <w:sz w:val="24"/>
        </w:rPr>
        <w:t>, Bulbena</w:t>
      </w:r>
      <w:r>
        <w:rPr>
          <w:sz w:val="24"/>
        </w:rPr>
        <w:t>,</w:t>
      </w:r>
      <w:r w:rsidRPr="0064769D">
        <w:rPr>
          <w:sz w:val="24"/>
        </w:rPr>
        <w:t xml:space="preserve"> A</w:t>
      </w:r>
      <w:r>
        <w:rPr>
          <w:sz w:val="24"/>
        </w:rPr>
        <w:t>.</w:t>
      </w:r>
      <w:r w:rsidRPr="0064769D">
        <w:rPr>
          <w:sz w:val="24"/>
        </w:rPr>
        <w:t>,</w:t>
      </w:r>
      <w:r>
        <w:rPr>
          <w:sz w:val="24"/>
        </w:rPr>
        <w:t xml:space="preserve"> &amp;</w:t>
      </w:r>
      <w:r w:rsidRPr="0064769D">
        <w:rPr>
          <w:sz w:val="24"/>
        </w:rPr>
        <w:t xml:space="preserve"> Pintor</w:t>
      </w:r>
      <w:r>
        <w:rPr>
          <w:sz w:val="24"/>
        </w:rPr>
        <w:t>,</w:t>
      </w:r>
      <w:r w:rsidRPr="0064769D">
        <w:rPr>
          <w:sz w:val="24"/>
        </w:rPr>
        <w:t xml:space="preserve"> L. </w:t>
      </w:r>
      <w:r>
        <w:rPr>
          <w:sz w:val="24"/>
        </w:rPr>
        <w:t xml:space="preserve">(2012). </w:t>
      </w:r>
      <w:r w:rsidRPr="0064769D">
        <w:rPr>
          <w:sz w:val="24"/>
        </w:rPr>
        <w:t xml:space="preserve">Evaluación de psicopatología, afrontamiento y apoyo familiar en el cumplimiento de pautas médicas en los 12 meses posteriores a un trasplante cardiaco. </w:t>
      </w:r>
      <w:r w:rsidRPr="00FD7B86">
        <w:rPr>
          <w:i/>
          <w:iCs/>
          <w:sz w:val="24"/>
        </w:rPr>
        <w:t>Psiquiatría Biológica, 19</w:t>
      </w:r>
      <w:r>
        <w:rPr>
          <w:sz w:val="24"/>
        </w:rPr>
        <w:t xml:space="preserve">, </w:t>
      </w:r>
      <w:r w:rsidRPr="0064769D">
        <w:rPr>
          <w:sz w:val="24"/>
        </w:rPr>
        <w:t>1-5.</w:t>
      </w:r>
    </w:p>
    <w:p w14:paraId="44E0A402" w14:textId="77777777" w:rsidR="00CA3936" w:rsidRDefault="00CA3936" w:rsidP="00CA3936">
      <w:pPr>
        <w:pStyle w:val="EndNoteBibliography"/>
        <w:spacing w:line="480" w:lineRule="auto"/>
        <w:ind w:left="720" w:hanging="720"/>
        <w:rPr>
          <w:sz w:val="24"/>
        </w:rPr>
      </w:pPr>
      <w:r>
        <w:rPr>
          <w:sz w:val="24"/>
        </w:rPr>
        <w:t>*</w:t>
      </w:r>
      <w:r w:rsidRPr="00B76939">
        <w:rPr>
          <w:sz w:val="24"/>
        </w:rPr>
        <w:t xml:space="preserve">Sánchez, R., Baillés, E., Peri, J.M., Bastidas, A., Pérez-Villa, F., Bulbena, A., &amp; Pintor, L. (2014). Cross-sectional psychosocial evaluation of heart transplantation candidates. </w:t>
      </w:r>
      <w:r w:rsidRPr="00B76939">
        <w:rPr>
          <w:i/>
          <w:iCs/>
          <w:sz w:val="24"/>
        </w:rPr>
        <w:t>General Hospital Psychiatry, 36</w:t>
      </w:r>
      <w:r>
        <w:rPr>
          <w:sz w:val="24"/>
        </w:rPr>
        <w:t>(6)</w:t>
      </w:r>
      <w:r w:rsidRPr="00B76939">
        <w:rPr>
          <w:sz w:val="24"/>
        </w:rPr>
        <w:t>, 680-5.</w:t>
      </w:r>
    </w:p>
    <w:p w14:paraId="7900AF2C" w14:textId="77777777" w:rsidR="00CA3936" w:rsidRDefault="00CA3936" w:rsidP="00CA3936">
      <w:pPr>
        <w:pStyle w:val="EndNoteBibliography"/>
        <w:spacing w:line="480" w:lineRule="auto"/>
        <w:ind w:left="720" w:hanging="720"/>
        <w:rPr>
          <w:sz w:val="24"/>
        </w:rPr>
      </w:pPr>
      <w:r>
        <w:rPr>
          <w:sz w:val="24"/>
        </w:rPr>
        <w:t>*</w:t>
      </w:r>
      <w:r w:rsidRPr="0012040D">
        <w:rPr>
          <w:sz w:val="24"/>
        </w:rPr>
        <w:t xml:space="preserve">Saracino, R.M., Weinberger, M.I., Roth, A.J., Hurria, A., &amp; Nelson, C.J. (2017). Assessing depression in a geriatric cancer population. </w:t>
      </w:r>
      <w:r w:rsidRPr="0012040D">
        <w:rPr>
          <w:i/>
          <w:iCs/>
          <w:sz w:val="24"/>
        </w:rPr>
        <w:t>Psycho‐Oncology, 26</w:t>
      </w:r>
      <w:r w:rsidRPr="0012040D">
        <w:rPr>
          <w:sz w:val="24"/>
        </w:rPr>
        <w:t>, 1484 - 1490.</w:t>
      </w:r>
    </w:p>
    <w:p w14:paraId="15650C9D" w14:textId="77777777" w:rsidR="00CA3936" w:rsidRPr="00015B11" w:rsidRDefault="00CA3936" w:rsidP="00CA3936">
      <w:pPr>
        <w:pStyle w:val="EndNoteBibliography"/>
        <w:spacing w:line="480" w:lineRule="auto"/>
        <w:ind w:left="720" w:hanging="720"/>
        <w:rPr>
          <w:sz w:val="24"/>
        </w:rPr>
      </w:pPr>
      <w:r w:rsidRPr="00015B11">
        <w:rPr>
          <w:sz w:val="24"/>
        </w:rPr>
        <w:t xml:space="preserve">Schatzberg, A. F. (2019). Scientific Issues Relevant to Improving the Diagnosis, Risk Assessment, and Treatment of Major Depression. </w:t>
      </w:r>
      <w:r w:rsidRPr="00015B11">
        <w:rPr>
          <w:i/>
          <w:sz w:val="24"/>
        </w:rPr>
        <w:t>American Journal of Psychiatry, 176</w:t>
      </w:r>
      <w:r w:rsidRPr="00015B11">
        <w:rPr>
          <w:sz w:val="24"/>
        </w:rPr>
        <w:t>(5), 342-347. doi:10.1176/appi.ajp.2019.19030273</w:t>
      </w:r>
    </w:p>
    <w:p w14:paraId="2A4D3202" w14:textId="77777777" w:rsidR="00CA3936" w:rsidRPr="0064769D" w:rsidRDefault="00CA3936" w:rsidP="00CA3936">
      <w:pPr>
        <w:pStyle w:val="EndNoteBibliography"/>
        <w:spacing w:line="480" w:lineRule="auto"/>
        <w:ind w:left="720" w:hanging="720"/>
        <w:rPr>
          <w:sz w:val="24"/>
        </w:rPr>
      </w:pPr>
      <w:r>
        <w:rPr>
          <w:sz w:val="24"/>
        </w:rPr>
        <w:t>*</w:t>
      </w:r>
      <w:r w:rsidRPr="001C6901">
        <w:rPr>
          <w:sz w:val="24"/>
        </w:rPr>
        <w:t xml:space="preserve">Schellekens, M.P., van den Hurk, D.G., Prins, J.B., Molema, J., van der Drift, M.A., &amp; Speckens, A.E. (2016). The suitability of the Hospital Anxiety and Depression Scale, Distress Thermometer and other instruments to screen for psychiatric disorders in both lung cancer patients and their partners. </w:t>
      </w:r>
      <w:r w:rsidRPr="001C6901">
        <w:rPr>
          <w:i/>
          <w:iCs/>
          <w:sz w:val="24"/>
        </w:rPr>
        <w:t>Journal of Affective Disorders, 203</w:t>
      </w:r>
      <w:r w:rsidRPr="001C6901">
        <w:rPr>
          <w:sz w:val="24"/>
        </w:rPr>
        <w:t>, 176-183 .</w:t>
      </w:r>
    </w:p>
    <w:p w14:paraId="6E84367D" w14:textId="77777777" w:rsidR="00CA3936" w:rsidRDefault="00CA3936" w:rsidP="00CA3936">
      <w:pPr>
        <w:pStyle w:val="EndNoteBibliography"/>
        <w:spacing w:line="480" w:lineRule="auto"/>
        <w:ind w:left="720" w:hanging="720"/>
        <w:rPr>
          <w:sz w:val="24"/>
        </w:rPr>
      </w:pPr>
      <w:r>
        <w:rPr>
          <w:sz w:val="24"/>
        </w:rPr>
        <w:t>*</w:t>
      </w:r>
      <w:r w:rsidRPr="008F34C9">
        <w:rPr>
          <w:sz w:val="24"/>
        </w:rPr>
        <w:t xml:space="preserve">Schwarzbold, M.L., Diaz, A.P., Nunes, J.C., Sousa, D.S., Hohl, A., Guarnieri, R., </w:t>
      </w:r>
      <w:r>
        <w:rPr>
          <w:sz w:val="24"/>
        </w:rPr>
        <w:t>…</w:t>
      </w:r>
      <w:r w:rsidRPr="008F34C9">
        <w:rPr>
          <w:sz w:val="24"/>
        </w:rPr>
        <w:t xml:space="preserve"> &amp; Walz, R. (2014). Validity and screening properties of three depression rating scales in a prospective sample of patients with severe traumatic brain injury. </w:t>
      </w:r>
      <w:r w:rsidRPr="008F34C9">
        <w:rPr>
          <w:i/>
          <w:iCs/>
          <w:sz w:val="24"/>
        </w:rPr>
        <w:t>Revista brasileira de psiquiatria, 36</w:t>
      </w:r>
      <w:r w:rsidRPr="008F34C9">
        <w:rPr>
          <w:sz w:val="24"/>
        </w:rPr>
        <w:t>, 206-12 .</w:t>
      </w:r>
    </w:p>
    <w:p w14:paraId="4A9FC22F" w14:textId="77777777" w:rsidR="00EB51D0" w:rsidRPr="0064769D" w:rsidRDefault="00EB51D0" w:rsidP="00EB51D0">
      <w:pPr>
        <w:pStyle w:val="EndNoteBibliography"/>
        <w:spacing w:line="480" w:lineRule="auto"/>
        <w:ind w:left="720" w:hanging="720"/>
        <w:rPr>
          <w:sz w:val="24"/>
        </w:rPr>
      </w:pPr>
      <w:r>
        <w:rPr>
          <w:sz w:val="24"/>
        </w:rPr>
        <w:lastRenderedPageBreak/>
        <w:t>*</w:t>
      </w:r>
      <w:r w:rsidRPr="006C7D63">
        <w:rPr>
          <w:sz w:val="24"/>
        </w:rPr>
        <w:t xml:space="preserve">Senturk, V., Stewart, R.J., &amp; Saǧduyu, A. (2007). Screening for mental disorders in leprosy patients: comparing the internal consistency and screening properties of HADS and GHQ-12. </w:t>
      </w:r>
      <w:r w:rsidRPr="006C7D63">
        <w:rPr>
          <w:i/>
          <w:iCs/>
          <w:sz w:val="24"/>
        </w:rPr>
        <w:t>Leprosy Review, 78</w:t>
      </w:r>
      <w:r>
        <w:rPr>
          <w:sz w:val="24"/>
        </w:rPr>
        <w:t>(3)</w:t>
      </w:r>
      <w:r w:rsidRPr="006C7D63">
        <w:rPr>
          <w:sz w:val="24"/>
        </w:rPr>
        <w:t>, 231-42 .</w:t>
      </w:r>
    </w:p>
    <w:p w14:paraId="36DB73C4" w14:textId="77777777" w:rsidR="00CA3936" w:rsidRPr="00015B11" w:rsidRDefault="00CA3936" w:rsidP="00CA3936">
      <w:pPr>
        <w:pStyle w:val="EndNoteBibliography"/>
        <w:spacing w:line="480" w:lineRule="auto"/>
        <w:ind w:left="720" w:hanging="720"/>
        <w:rPr>
          <w:sz w:val="24"/>
        </w:rPr>
      </w:pPr>
      <w:r w:rsidRPr="00015B11">
        <w:rPr>
          <w:sz w:val="24"/>
        </w:rPr>
        <w:t xml:space="preserve">Sheehan, D. V., Lecrubier, Y., Sheehan, K. H., Janavs, J., Weiller, E., Keskiner, A., . . . Dunbar, G. C. (1997). The validity of the Mini International Neuropsychiatric Interview (MINI) according to the SCID-P and its reliability. </w:t>
      </w:r>
      <w:r w:rsidRPr="00015B11">
        <w:rPr>
          <w:i/>
          <w:sz w:val="24"/>
        </w:rPr>
        <w:t>European Psychiatry, 12</w:t>
      </w:r>
      <w:r w:rsidRPr="00015B11">
        <w:rPr>
          <w:sz w:val="24"/>
        </w:rPr>
        <w:t>(5), 232-241. doi:10.1016/S0924-9338(97)83297-X</w:t>
      </w:r>
    </w:p>
    <w:p w14:paraId="612B495A" w14:textId="77777777" w:rsidR="00CA3936" w:rsidRPr="0064769D" w:rsidRDefault="00CA3936" w:rsidP="00CA3936">
      <w:pPr>
        <w:pStyle w:val="EndNoteBibliography"/>
        <w:spacing w:line="480" w:lineRule="auto"/>
        <w:ind w:left="720" w:hanging="720"/>
        <w:rPr>
          <w:sz w:val="24"/>
        </w:rPr>
      </w:pPr>
      <w:r>
        <w:rPr>
          <w:sz w:val="24"/>
        </w:rPr>
        <w:t>*</w:t>
      </w:r>
      <w:r w:rsidRPr="008F34C9">
        <w:rPr>
          <w:sz w:val="24"/>
        </w:rPr>
        <w:t xml:space="preserve">Sia, A.D., Williams, L.J., Pasco, J.A., Jacka, F.N., Brennan-Olsen, S.L., &amp; Veerman, J.L. (2018). The Population Mean Mood Predicts The Prevalence of Depression in an Australian Context. </w:t>
      </w:r>
      <w:r w:rsidRPr="008F34C9">
        <w:rPr>
          <w:i/>
          <w:iCs/>
          <w:sz w:val="24"/>
        </w:rPr>
        <w:t>Australian &amp; New Zealand Journal of Psychiatry, 52</w:t>
      </w:r>
      <w:r w:rsidRPr="008F34C9">
        <w:rPr>
          <w:sz w:val="24"/>
        </w:rPr>
        <w:t>, 461 - 472.</w:t>
      </w:r>
    </w:p>
    <w:p w14:paraId="54A9E9EB" w14:textId="77777777" w:rsidR="00CA3936" w:rsidRPr="0064769D" w:rsidRDefault="00CA3936" w:rsidP="00CA3936">
      <w:pPr>
        <w:pStyle w:val="EndNoteBibliography"/>
        <w:spacing w:line="480" w:lineRule="auto"/>
        <w:ind w:left="720" w:hanging="720"/>
        <w:rPr>
          <w:sz w:val="24"/>
        </w:rPr>
      </w:pPr>
      <w:r>
        <w:rPr>
          <w:sz w:val="24"/>
        </w:rPr>
        <w:t>*</w:t>
      </w:r>
      <w:r w:rsidRPr="008F34C9">
        <w:rPr>
          <w:sz w:val="24"/>
        </w:rPr>
        <w:t xml:space="preserve">Simard, S., &amp; Savard, J. (2015). Screening and comorbidity of clinical levels of fear of cancer recurrence. </w:t>
      </w:r>
      <w:r w:rsidRPr="008F34C9">
        <w:rPr>
          <w:i/>
          <w:iCs/>
          <w:sz w:val="24"/>
        </w:rPr>
        <w:t>Journal of Cancer Survivorship, 9</w:t>
      </w:r>
      <w:r w:rsidRPr="008F34C9">
        <w:rPr>
          <w:sz w:val="24"/>
        </w:rPr>
        <w:t>, 481-491.</w:t>
      </w:r>
    </w:p>
    <w:p w14:paraId="157FCF9D" w14:textId="77777777" w:rsidR="00CA3936" w:rsidRPr="00A732A6" w:rsidRDefault="00CA3936" w:rsidP="00CA3936">
      <w:pPr>
        <w:pStyle w:val="EndNoteBibliography"/>
        <w:spacing w:line="480" w:lineRule="auto"/>
        <w:ind w:left="720" w:hanging="720"/>
        <w:rPr>
          <w:i/>
          <w:iCs/>
          <w:sz w:val="24"/>
        </w:rPr>
      </w:pPr>
      <w:r>
        <w:rPr>
          <w:sz w:val="24"/>
        </w:rPr>
        <w:t>*</w:t>
      </w:r>
      <w:r w:rsidRPr="00A732A6">
        <w:rPr>
          <w:sz w:val="24"/>
        </w:rPr>
        <w:t xml:space="preserve">Singer, S., Danker, H., Dietz, A., Hornemann, B., Koscielny, S., Oeken, J., </w:t>
      </w:r>
      <w:r>
        <w:rPr>
          <w:sz w:val="24"/>
        </w:rPr>
        <w:t>…</w:t>
      </w:r>
      <w:r w:rsidRPr="00A732A6">
        <w:rPr>
          <w:sz w:val="24"/>
        </w:rPr>
        <w:t xml:space="preserve"> &amp; Krauss, O. (2008). Screening for mental disorders in laryngeal cancer patients: a comparison of 6 methods. </w:t>
      </w:r>
      <w:r w:rsidRPr="00A732A6">
        <w:rPr>
          <w:i/>
          <w:iCs/>
          <w:sz w:val="24"/>
        </w:rPr>
        <w:t>Psycho‐Oncology, 17.</w:t>
      </w:r>
    </w:p>
    <w:p w14:paraId="634C7B72" w14:textId="77777777" w:rsidR="00CA3936" w:rsidRDefault="00CA3936" w:rsidP="00CA3936">
      <w:pPr>
        <w:pStyle w:val="EndNoteBibliography"/>
        <w:spacing w:line="480" w:lineRule="auto"/>
        <w:ind w:left="720" w:hanging="720"/>
        <w:rPr>
          <w:sz w:val="24"/>
        </w:rPr>
      </w:pPr>
      <w:r>
        <w:rPr>
          <w:sz w:val="24"/>
        </w:rPr>
        <w:t>*</w:t>
      </w:r>
      <w:r w:rsidRPr="007232C2">
        <w:rPr>
          <w:sz w:val="24"/>
        </w:rPr>
        <w:t xml:space="preserve">Singer, S., Kuhnt, S., Götze, H., Hauss, J., Hinz, A., Liebmann, A., Krauss, O., Lehmann, A., &amp; Schwarz, R. (2009). Hospital anxiety and depression scale cutoff scores for cancer patients in acute care. </w:t>
      </w:r>
      <w:r w:rsidRPr="007232C2">
        <w:rPr>
          <w:i/>
          <w:iCs/>
          <w:sz w:val="24"/>
        </w:rPr>
        <w:t xml:space="preserve">British </w:t>
      </w:r>
      <w:r>
        <w:rPr>
          <w:i/>
          <w:iCs/>
          <w:sz w:val="24"/>
        </w:rPr>
        <w:t>J</w:t>
      </w:r>
      <w:r w:rsidRPr="007232C2">
        <w:rPr>
          <w:i/>
          <w:iCs/>
          <w:sz w:val="24"/>
        </w:rPr>
        <w:t xml:space="preserve">ournal of </w:t>
      </w:r>
      <w:r>
        <w:rPr>
          <w:i/>
          <w:iCs/>
          <w:sz w:val="24"/>
        </w:rPr>
        <w:t>C</w:t>
      </w:r>
      <w:r w:rsidRPr="007232C2">
        <w:rPr>
          <w:i/>
          <w:iCs/>
          <w:sz w:val="24"/>
        </w:rPr>
        <w:t>ancer, 100</w:t>
      </w:r>
      <w:r w:rsidRPr="007232C2">
        <w:rPr>
          <w:sz w:val="24"/>
        </w:rPr>
        <w:t xml:space="preserve">(6), 908–912. </w:t>
      </w:r>
    </w:p>
    <w:p w14:paraId="32371D49" w14:textId="77777777" w:rsidR="00CA3936" w:rsidRPr="00D72E6F" w:rsidRDefault="00CA3936" w:rsidP="00CA3936">
      <w:pPr>
        <w:pStyle w:val="Bibliography"/>
      </w:pPr>
      <w:r w:rsidRPr="00D72E6F">
        <w:t xml:space="preserve">Siu, A. L., </w:t>
      </w:r>
      <w:r>
        <w:t xml:space="preserve">&amp; </w:t>
      </w:r>
      <w:r w:rsidRPr="00D72E6F">
        <w:t xml:space="preserve">US Preventive Services Task Force (USPSTF). (2016). Screening for Depression in Adults: US Preventive Services Task Force Recommendation Statement. </w:t>
      </w:r>
      <w:r w:rsidRPr="00D72E6F">
        <w:rPr>
          <w:i/>
          <w:iCs/>
        </w:rPr>
        <w:t>JAMA</w:t>
      </w:r>
      <w:r w:rsidRPr="00D72E6F">
        <w:t xml:space="preserve">, </w:t>
      </w:r>
      <w:r w:rsidRPr="00D72E6F">
        <w:rPr>
          <w:i/>
          <w:iCs/>
        </w:rPr>
        <w:t>315</w:t>
      </w:r>
      <w:r w:rsidRPr="00D72E6F">
        <w:t>(4), 380–387. https://doi.org/10.1001/jama.2015.18392</w:t>
      </w:r>
    </w:p>
    <w:p w14:paraId="421BA9D3" w14:textId="77777777" w:rsidR="00607996" w:rsidRPr="0064769D" w:rsidRDefault="00607996" w:rsidP="00607996">
      <w:pPr>
        <w:pStyle w:val="EndNoteBibliography"/>
        <w:spacing w:line="480" w:lineRule="auto"/>
        <w:ind w:left="720" w:hanging="720"/>
        <w:rPr>
          <w:sz w:val="24"/>
        </w:rPr>
      </w:pPr>
      <w:r>
        <w:rPr>
          <w:sz w:val="24"/>
        </w:rPr>
        <w:lastRenderedPageBreak/>
        <w:t>*</w:t>
      </w:r>
      <w:r w:rsidRPr="000A300B">
        <w:rPr>
          <w:sz w:val="24"/>
        </w:rPr>
        <w:t>S</w:t>
      </w:r>
      <w:r>
        <w:rPr>
          <w:sz w:val="24"/>
        </w:rPr>
        <w:t>o</w:t>
      </w:r>
      <w:r w:rsidRPr="000A300B">
        <w:rPr>
          <w:sz w:val="24"/>
        </w:rPr>
        <w:t>yseth, T. S., Lund, M. B., Bj</w:t>
      </w:r>
      <w:r>
        <w:rPr>
          <w:sz w:val="24"/>
        </w:rPr>
        <w:t>o</w:t>
      </w:r>
      <w:r w:rsidRPr="000A300B">
        <w:rPr>
          <w:sz w:val="24"/>
        </w:rPr>
        <w:t xml:space="preserve">rtuft, </w:t>
      </w:r>
      <w:r>
        <w:rPr>
          <w:sz w:val="24"/>
        </w:rPr>
        <w:t>O</w:t>
      </w:r>
      <w:r w:rsidRPr="000A300B">
        <w:rPr>
          <w:sz w:val="24"/>
        </w:rPr>
        <w:t xml:space="preserve">., Heldal, A., Søyseth, V., Dew, M. A., </w:t>
      </w:r>
      <w:r>
        <w:rPr>
          <w:sz w:val="24"/>
        </w:rPr>
        <w:t>…</w:t>
      </w:r>
      <w:r w:rsidRPr="000A300B">
        <w:rPr>
          <w:sz w:val="24"/>
        </w:rPr>
        <w:t xml:space="preserve"> &amp; Malt, U. F. (2016). Psychiatric disorders and psychological distress in patients undergoing evaluation for lung transplantation: a national cohort study. </w:t>
      </w:r>
      <w:r w:rsidRPr="000A300B">
        <w:rPr>
          <w:i/>
          <w:iCs/>
          <w:sz w:val="24"/>
        </w:rPr>
        <w:t xml:space="preserve">General </w:t>
      </w:r>
      <w:r>
        <w:rPr>
          <w:i/>
          <w:iCs/>
          <w:sz w:val="24"/>
        </w:rPr>
        <w:t>H</w:t>
      </w:r>
      <w:r w:rsidRPr="000A300B">
        <w:rPr>
          <w:i/>
          <w:iCs/>
          <w:sz w:val="24"/>
        </w:rPr>
        <w:t xml:space="preserve">ospital </w:t>
      </w:r>
      <w:r>
        <w:rPr>
          <w:i/>
          <w:iCs/>
          <w:sz w:val="24"/>
        </w:rPr>
        <w:t>P</w:t>
      </w:r>
      <w:r w:rsidRPr="000A300B">
        <w:rPr>
          <w:i/>
          <w:iCs/>
          <w:sz w:val="24"/>
        </w:rPr>
        <w:t>sychiatry, 42</w:t>
      </w:r>
      <w:r w:rsidRPr="000A300B">
        <w:rPr>
          <w:sz w:val="24"/>
        </w:rPr>
        <w:t>, 67–73.</w:t>
      </w:r>
    </w:p>
    <w:p w14:paraId="09AB625E" w14:textId="77777777" w:rsidR="00607996" w:rsidRPr="0064769D" w:rsidRDefault="00607996" w:rsidP="00607996">
      <w:pPr>
        <w:pStyle w:val="EndNoteBibliography"/>
        <w:spacing w:line="480" w:lineRule="auto"/>
        <w:ind w:left="720" w:hanging="720"/>
        <w:rPr>
          <w:sz w:val="24"/>
        </w:rPr>
      </w:pPr>
      <w:r>
        <w:rPr>
          <w:sz w:val="24"/>
        </w:rPr>
        <w:t>*</w:t>
      </w:r>
      <w:r w:rsidRPr="00C73CA0">
        <w:rPr>
          <w:sz w:val="24"/>
        </w:rPr>
        <w:t xml:space="preserve">Stafford, L., Berk, M., &amp; Jackson, H. J. (2007). Validity of the Hospital Anxiety and Depression Scale and Patient Health Questionnaire-9 to screen for depression in patients with coronary artery disease. </w:t>
      </w:r>
      <w:r w:rsidRPr="00C73CA0">
        <w:rPr>
          <w:i/>
          <w:iCs/>
          <w:sz w:val="24"/>
        </w:rPr>
        <w:t xml:space="preserve">General </w:t>
      </w:r>
      <w:r>
        <w:rPr>
          <w:i/>
          <w:iCs/>
          <w:sz w:val="24"/>
        </w:rPr>
        <w:t>H</w:t>
      </w:r>
      <w:r w:rsidRPr="00C73CA0">
        <w:rPr>
          <w:i/>
          <w:iCs/>
          <w:sz w:val="24"/>
        </w:rPr>
        <w:t xml:space="preserve">ospital </w:t>
      </w:r>
      <w:r>
        <w:rPr>
          <w:i/>
          <w:iCs/>
          <w:sz w:val="24"/>
        </w:rPr>
        <w:t>P</w:t>
      </w:r>
      <w:r w:rsidRPr="00C73CA0">
        <w:rPr>
          <w:i/>
          <w:iCs/>
          <w:sz w:val="24"/>
        </w:rPr>
        <w:t>sychiatry, 29</w:t>
      </w:r>
      <w:r w:rsidRPr="00C73CA0">
        <w:rPr>
          <w:sz w:val="24"/>
        </w:rPr>
        <w:t>(5), 417–424.</w:t>
      </w:r>
    </w:p>
    <w:p w14:paraId="0EE95FE2" w14:textId="77777777" w:rsidR="00607996" w:rsidRDefault="00607996" w:rsidP="00607996">
      <w:pPr>
        <w:pStyle w:val="EndNoteBibliography"/>
        <w:spacing w:line="480" w:lineRule="auto"/>
        <w:ind w:left="720" w:hanging="720"/>
        <w:rPr>
          <w:sz w:val="24"/>
        </w:rPr>
      </w:pPr>
      <w:r>
        <w:rPr>
          <w:sz w:val="24"/>
        </w:rPr>
        <w:t>*</w:t>
      </w:r>
      <w:r w:rsidRPr="00DD6720">
        <w:rPr>
          <w:sz w:val="24"/>
        </w:rPr>
        <w:t xml:space="preserve">Stafford, L., Judd, F., Gibson, P., Komiti, A., Quinn, M., &amp; Mann, G. B. (2014). Comparison of the hospital anxiety and depression scale and the center for epidemiological studies depression scale for detecting depression in women with breast or gynecologic cancer. </w:t>
      </w:r>
      <w:r w:rsidRPr="00DD6720">
        <w:rPr>
          <w:i/>
          <w:iCs/>
          <w:sz w:val="24"/>
        </w:rPr>
        <w:t xml:space="preserve">General </w:t>
      </w:r>
      <w:r>
        <w:rPr>
          <w:i/>
          <w:iCs/>
          <w:sz w:val="24"/>
        </w:rPr>
        <w:t>H</w:t>
      </w:r>
      <w:r w:rsidRPr="00DD6720">
        <w:rPr>
          <w:i/>
          <w:iCs/>
          <w:sz w:val="24"/>
        </w:rPr>
        <w:t xml:space="preserve">ospital </w:t>
      </w:r>
      <w:r>
        <w:rPr>
          <w:i/>
          <w:iCs/>
          <w:sz w:val="24"/>
        </w:rPr>
        <w:t>P</w:t>
      </w:r>
      <w:r w:rsidRPr="00DD6720">
        <w:rPr>
          <w:i/>
          <w:iCs/>
          <w:sz w:val="24"/>
        </w:rPr>
        <w:t>sychiatry, 36</w:t>
      </w:r>
      <w:r w:rsidRPr="00DD6720">
        <w:rPr>
          <w:sz w:val="24"/>
        </w:rPr>
        <w:t>(1), 74–80.</w:t>
      </w:r>
    </w:p>
    <w:p w14:paraId="0828B436" w14:textId="77777777" w:rsidR="00CA3936" w:rsidRPr="0064769D" w:rsidRDefault="00CA3936" w:rsidP="00CA3936">
      <w:pPr>
        <w:pStyle w:val="EndNoteBibliography"/>
        <w:spacing w:line="480" w:lineRule="auto"/>
        <w:ind w:left="720" w:hanging="720"/>
        <w:rPr>
          <w:sz w:val="24"/>
        </w:rPr>
      </w:pPr>
      <w:r>
        <w:rPr>
          <w:sz w:val="24"/>
        </w:rPr>
        <w:t>*</w:t>
      </w:r>
      <w:r w:rsidRPr="007D584D">
        <w:rPr>
          <w:sz w:val="24"/>
        </w:rPr>
        <w:t xml:space="preserve">Stone, J., Townend, E., Kwan, J., Haga, K., Dennis, M. S., &amp; Sharpe, M. (2004). Personality change after stroke: Some preliminary observations. </w:t>
      </w:r>
      <w:r w:rsidRPr="007D584D">
        <w:rPr>
          <w:i/>
          <w:iCs/>
          <w:sz w:val="24"/>
        </w:rPr>
        <w:t>Journal of Neurology, Neurosurgery &amp; Psychiatry, 75</w:t>
      </w:r>
      <w:r w:rsidRPr="007D584D">
        <w:rPr>
          <w:sz w:val="24"/>
        </w:rPr>
        <w:t>(12), 1708–1713.</w:t>
      </w:r>
    </w:p>
    <w:p w14:paraId="513965FF" w14:textId="77777777" w:rsidR="00607996" w:rsidRPr="0064769D" w:rsidRDefault="00607996" w:rsidP="00607996">
      <w:pPr>
        <w:pStyle w:val="EndNoteBibliography"/>
        <w:spacing w:line="480" w:lineRule="auto"/>
        <w:ind w:left="720" w:hanging="720"/>
        <w:rPr>
          <w:sz w:val="24"/>
        </w:rPr>
      </w:pPr>
      <w:r>
        <w:rPr>
          <w:sz w:val="24"/>
        </w:rPr>
        <w:t>*</w:t>
      </w:r>
      <w:r w:rsidRPr="008601FD">
        <w:rPr>
          <w:sz w:val="24"/>
        </w:rPr>
        <w:t xml:space="preserve">Sultan, S., Luminet, O., &amp; Hartemann, A. (2010). Cognitive and anxiety symptoms in screening for clinical depression in diabetes: a systematic examination of diagnostic performances of the HADS and BDI-SF. </w:t>
      </w:r>
      <w:r w:rsidRPr="008601FD">
        <w:rPr>
          <w:i/>
          <w:iCs/>
          <w:sz w:val="24"/>
        </w:rPr>
        <w:t>Journal of Affective Disorders, 123</w:t>
      </w:r>
      <w:r w:rsidRPr="008601FD">
        <w:rPr>
          <w:sz w:val="24"/>
        </w:rPr>
        <w:t>(1-3), 332–336.</w:t>
      </w:r>
    </w:p>
    <w:p w14:paraId="697A20A0" w14:textId="35583EBB" w:rsidR="00784459" w:rsidRPr="00015B11" w:rsidRDefault="00784459" w:rsidP="0007567D">
      <w:pPr>
        <w:pStyle w:val="EndNoteBibliography"/>
        <w:spacing w:line="480" w:lineRule="auto"/>
        <w:ind w:left="720" w:hanging="720"/>
        <w:rPr>
          <w:sz w:val="24"/>
        </w:rPr>
      </w:pPr>
      <w:bookmarkStart w:id="33" w:name="_ENREF_25"/>
      <w:bookmarkEnd w:id="32"/>
      <w:r w:rsidRPr="00015B11">
        <w:rPr>
          <w:sz w:val="24"/>
        </w:rPr>
        <w:t xml:space="preserve">Thombs, B. D., Arthurs, E., El-Baalbaki, G., Meijer, A., Ziegelstein, R. C., &amp; Steele, R. J. (2011). Risk of bias from inclusion of patients who already have diagnosis of or are undergoing treatment for depression in diagnostic accuracy studies of screening tools for depression: systematic review. </w:t>
      </w:r>
      <w:r w:rsidRPr="00015B11">
        <w:rPr>
          <w:i/>
          <w:sz w:val="24"/>
        </w:rPr>
        <w:t>BMJ, 343</w:t>
      </w:r>
      <w:r w:rsidRPr="00015B11">
        <w:rPr>
          <w:sz w:val="24"/>
        </w:rPr>
        <w:t>. doi:10.1136/bmj.d4825</w:t>
      </w:r>
      <w:bookmarkEnd w:id="33"/>
    </w:p>
    <w:p w14:paraId="0D428234" w14:textId="2BE0C176" w:rsidR="00784459" w:rsidRPr="00015B11" w:rsidRDefault="00784459" w:rsidP="0007567D">
      <w:pPr>
        <w:pStyle w:val="EndNoteBibliography"/>
        <w:spacing w:line="480" w:lineRule="auto"/>
        <w:ind w:left="720" w:hanging="720"/>
        <w:rPr>
          <w:sz w:val="24"/>
        </w:rPr>
      </w:pPr>
      <w:bookmarkStart w:id="34" w:name="_ENREF_26"/>
      <w:r w:rsidRPr="00015B11">
        <w:rPr>
          <w:sz w:val="24"/>
        </w:rPr>
        <w:t xml:space="preserve">Thombs, B. D., Benedetti, A., Kloda, L. A., Levis, B., Azar, M., Riehm, K. E., . . . Tonelli, M. (2016). Diagnostic accuracy of the Depression subscale of the Hospital Anxiety and Depression Scale (HADS-D) for detecting major depression: protocol for a systematic </w:t>
      </w:r>
      <w:r w:rsidRPr="00015B11">
        <w:rPr>
          <w:sz w:val="24"/>
        </w:rPr>
        <w:lastRenderedPageBreak/>
        <w:t xml:space="preserve">review and individual patient data meta-analyses. </w:t>
      </w:r>
      <w:r w:rsidRPr="00015B11">
        <w:rPr>
          <w:i/>
          <w:sz w:val="24"/>
        </w:rPr>
        <w:t xml:space="preserve">BMJ </w:t>
      </w:r>
      <w:r w:rsidR="00443FAE" w:rsidRPr="00015B11">
        <w:rPr>
          <w:i/>
          <w:sz w:val="24"/>
        </w:rPr>
        <w:t>Open</w:t>
      </w:r>
      <w:r w:rsidRPr="00015B11">
        <w:rPr>
          <w:i/>
          <w:sz w:val="24"/>
        </w:rPr>
        <w:t>, 6</w:t>
      </w:r>
      <w:r w:rsidRPr="00015B11">
        <w:rPr>
          <w:sz w:val="24"/>
        </w:rPr>
        <w:t>(4). doi:10.1136/bmjopen-2016-011913</w:t>
      </w:r>
      <w:bookmarkEnd w:id="34"/>
    </w:p>
    <w:p w14:paraId="4B89C3D4" w14:textId="2F7DEC5C" w:rsidR="00784459" w:rsidRPr="00015B11" w:rsidRDefault="00784459" w:rsidP="0007567D">
      <w:pPr>
        <w:pStyle w:val="EndNoteBibliography"/>
        <w:spacing w:line="480" w:lineRule="auto"/>
        <w:ind w:left="720" w:hanging="720"/>
        <w:rPr>
          <w:sz w:val="24"/>
        </w:rPr>
      </w:pPr>
      <w:bookmarkStart w:id="35" w:name="_ENREF_27"/>
      <w:r w:rsidRPr="00015B11">
        <w:rPr>
          <w:sz w:val="24"/>
        </w:rPr>
        <w:t xml:space="preserve">Thombs, B. D., &amp; Rice, D. B. (2016). Sample sizes and precision of estimates of sensitivity and specificity from primary studies on the diagnostic accuracy of depression screening tools: a survey of recently published studies. </w:t>
      </w:r>
      <w:r w:rsidR="00443FAE" w:rsidRPr="00015B11">
        <w:rPr>
          <w:i/>
          <w:sz w:val="24"/>
        </w:rPr>
        <w:t>International Journal of Methods in Psychiatric Research</w:t>
      </w:r>
      <w:r w:rsidRPr="00015B11">
        <w:rPr>
          <w:i/>
          <w:sz w:val="24"/>
        </w:rPr>
        <w:t>, 25</w:t>
      </w:r>
      <w:r w:rsidRPr="00015B11">
        <w:rPr>
          <w:sz w:val="24"/>
        </w:rPr>
        <w:t>(2), 145-152. doi:10.1002/mpr.1504</w:t>
      </w:r>
      <w:bookmarkEnd w:id="35"/>
    </w:p>
    <w:p w14:paraId="7162EAE4" w14:textId="77777777" w:rsidR="00607996" w:rsidRPr="0064769D" w:rsidRDefault="00607996" w:rsidP="00607996">
      <w:pPr>
        <w:pStyle w:val="EndNoteBibliography"/>
        <w:spacing w:line="480" w:lineRule="auto"/>
        <w:ind w:left="720" w:hanging="720"/>
        <w:rPr>
          <w:sz w:val="24"/>
        </w:rPr>
      </w:pPr>
      <w:bookmarkStart w:id="36" w:name="_ENREF_28"/>
      <w:r>
        <w:rPr>
          <w:sz w:val="24"/>
        </w:rPr>
        <w:t>*</w:t>
      </w:r>
      <w:r w:rsidRPr="008601FD">
        <w:rPr>
          <w:sz w:val="24"/>
        </w:rPr>
        <w:t>Tiringer, I., Simon, A., Herrfurth, D., Suri, I., Szalai, K., &amp; Veress, A. (2008).</w:t>
      </w:r>
      <w:r w:rsidRPr="0064769D">
        <w:rPr>
          <w:sz w:val="24"/>
        </w:rPr>
        <w:t xml:space="preserve"> Occurrence of anxiety and depression disorders after acute cardiac events during hospital rehabilitation. Application of the Hospital Anxiety and Depression Scale as a screening instrument.</w:t>
      </w:r>
      <w:r w:rsidRPr="0064769D">
        <w:rPr>
          <w:i/>
          <w:iCs/>
          <w:sz w:val="24"/>
        </w:rPr>
        <w:t xml:space="preserve"> </w:t>
      </w:r>
      <w:r w:rsidRPr="008601FD">
        <w:rPr>
          <w:i/>
          <w:iCs/>
          <w:sz w:val="24"/>
        </w:rPr>
        <w:t>Psychiatria Hungarica, 23</w:t>
      </w:r>
      <w:r w:rsidRPr="008601FD">
        <w:rPr>
          <w:sz w:val="24"/>
        </w:rPr>
        <w:t>(6), 430–443.</w:t>
      </w:r>
    </w:p>
    <w:p w14:paraId="301BEBD3" w14:textId="77777777" w:rsidR="00E35661" w:rsidRDefault="00E35661" w:rsidP="00E35661">
      <w:pPr>
        <w:pStyle w:val="EndNoteBibliography"/>
        <w:spacing w:line="480" w:lineRule="auto"/>
        <w:ind w:left="720" w:hanging="720"/>
        <w:rPr>
          <w:sz w:val="24"/>
        </w:rPr>
      </w:pPr>
      <w:r>
        <w:rPr>
          <w:sz w:val="24"/>
        </w:rPr>
        <w:t>*</w:t>
      </w:r>
      <w:r w:rsidRPr="00663A70">
        <w:rPr>
          <w:sz w:val="24"/>
        </w:rPr>
        <w:t xml:space="preserve">Tung, K. Y., Cheng, K. S., Lee, W. K., Kwong, P. K., Chan, K. W., Law, A. C., &amp; Lo, W. T. (2015). Psychiatric Morbidity in Chinese Adults with Type 1 Diabetes in Hong Kong. </w:t>
      </w:r>
      <w:r w:rsidRPr="00663A70">
        <w:rPr>
          <w:i/>
          <w:iCs/>
          <w:sz w:val="24"/>
        </w:rPr>
        <w:t xml:space="preserve">East Asian </w:t>
      </w:r>
      <w:r>
        <w:rPr>
          <w:i/>
          <w:iCs/>
          <w:sz w:val="24"/>
        </w:rPr>
        <w:t>A</w:t>
      </w:r>
      <w:r w:rsidRPr="00663A70">
        <w:rPr>
          <w:i/>
          <w:iCs/>
          <w:sz w:val="24"/>
        </w:rPr>
        <w:t xml:space="preserve">rchives of </w:t>
      </w:r>
      <w:r>
        <w:rPr>
          <w:i/>
          <w:iCs/>
          <w:sz w:val="24"/>
        </w:rPr>
        <w:t>P</w:t>
      </w:r>
      <w:r w:rsidRPr="00663A70">
        <w:rPr>
          <w:i/>
          <w:iCs/>
          <w:sz w:val="24"/>
        </w:rPr>
        <w:t>sychiatry, 25</w:t>
      </w:r>
      <w:r w:rsidRPr="00663A70">
        <w:rPr>
          <w:sz w:val="24"/>
        </w:rPr>
        <w:t>(3), 128–136.</w:t>
      </w:r>
    </w:p>
    <w:p w14:paraId="3A32B806" w14:textId="77777777" w:rsidR="00E35661" w:rsidRDefault="00E35661" w:rsidP="00E35661">
      <w:pPr>
        <w:pStyle w:val="EndNoteBibliography"/>
        <w:spacing w:line="480" w:lineRule="auto"/>
        <w:ind w:left="720" w:hanging="720"/>
        <w:rPr>
          <w:sz w:val="24"/>
        </w:rPr>
      </w:pPr>
      <w:r>
        <w:rPr>
          <w:sz w:val="24"/>
        </w:rPr>
        <w:t>*</w:t>
      </w:r>
      <w:r w:rsidRPr="00B55F72">
        <w:rPr>
          <w:sz w:val="24"/>
        </w:rPr>
        <w:t xml:space="preserve">Turner, A., Hambridge, J., White, J., Carter, G., Clover, K., Nelson, L., &amp; Hackett, M. (2012). Depression screening in stroke: a comparison of alternative measures with the structured diagnostic interview for the diagnostic and statistical manual of mental disorders, fourth edition (major depressive episode) as criterion standard. </w:t>
      </w:r>
      <w:r w:rsidRPr="00B55F72">
        <w:rPr>
          <w:i/>
          <w:iCs/>
          <w:sz w:val="24"/>
        </w:rPr>
        <w:t>Stroke, 43</w:t>
      </w:r>
      <w:r w:rsidRPr="00B55F72">
        <w:rPr>
          <w:sz w:val="24"/>
        </w:rPr>
        <w:t>(4), 1000–1005.</w:t>
      </w:r>
    </w:p>
    <w:p w14:paraId="0F183570" w14:textId="28663A8B" w:rsidR="00290A8D" w:rsidRPr="00015B11" w:rsidRDefault="00290A8D" w:rsidP="0007567D">
      <w:pPr>
        <w:pStyle w:val="EndNoteBibliography"/>
        <w:spacing w:line="480" w:lineRule="auto"/>
        <w:ind w:left="720" w:hanging="720"/>
        <w:rPr>
          <w:sz w:val="24"/>
        </w:rPr>
      </w:pPr>
      <w:r w:rsidRPr="00015B11">
        <w:rPr>
          <w:sz w:val="24"/>
        </w:rPr>
        <w:t>United Nations Development Programme. (2020). Human Development Reports. http://hdr.undp.org/en/content/human-development-index-hdi. Accessed September 20, 2021.</w:t>
      </w:r>
    </w:p>
    <w:p w14:paraId="6E63EF50" w14:textId="09E22AF3" w:rsidR="00707AB7" w:rsidRPr="00015B11" w:rsidRDefault="00707AB7" w:rsidP="0007567D">
      <w:pPr>
        <w:pStyle w:val="EndNoteBibliography"/>
        <w:spacing w:line="480" w:lineRule="auto"/>
        <w:ind w:left="720" w:hanging="720"/>
        <w:rPr>
          <w:bCs/>
          <w:sz w:val="24"/>
          <w:lang w:val="en-CA"/>
        </w:rPr>
      </w:pPr>
      <w:r w:rsidRPr="00015B11">
        <w:rPr>
          <w:bCs/>
          <w:sz w:val="24"/>
          <w:lang w:val="en-CA"/>
        </w:rPr>
        <w:t xml:space="preserve">van der Leeden R, Busing FMTA, Meijer E. (1997). </w:t>
      </w:r>
      <w:r w:rsidRPr="00015B11">
        <w:rPr>
          <w:bCs/>
          <w:i/>
          <w:sz w:val="24"/>
          <w:lang w:val="en-CA"/>
        </w:rPr>
        <w:t>Bootstrap methods for two-level models. Technical report PRM 97-04.</w:t>
      </w:r>
      <w:r w:rsidRPr="00015B11">
        <w:rPr>
          <w:bCs/>
          <w:sz w:val="24"/>
          <w:lang w:val="en-CA"/>
        </w:rPr>
        <w:t xml:space="preserve"> Leiden University, Department of Psychology: Leiden, The Netherlands.</w:t>
      </w:r>
    </w:p>
    <w:p w14:paraId="0AE0C135" w14:textId="051127BF" w:rsidR="00707AB7" w:rsidRPr="00015B11" w:rsidRDefault="00707AB7" w:rsidP="0007567D">
      <w:pPr>
        <w:pStyle w:val="EndNoteBibliography"/>
        <w:spacing w:line="480" w:lineRule="auto"/>
        <w:ind w:left="720" w:hanging="720"/>
        <w:rPr>
          <w:bCs/>
          <w:sz w:val="24"/>
          <w:lang w:val="en-CA"/>
        </w:rPr>
      </w:pPr>
      <w:r w:rsidRPr="00015B11">
        <w:rPr>
          <w:bCs/>
          <w:sz w:val="24"/>
          <w:lang w:val="en-CA"/>
        </w:rPr>
        <w:lastRenderedPageBreak/>
        <w:t xml:space="preserve">van der Leeden R, Meijer E, Busing FMTA (2008). Chapter 11: Resampling multilevel models. </w:t>
      </w:r>
      <w:r w:rsidRPr="00015B11">
        <w:rPr>
          <w:bCs/>
          <w:sz w:val="24"/>
          <w:lang w:val="nl-NL"/>
        </w:rPr>
        <w:t>In</w:t>
      </w:r>
      <w:r w:rsidRPr="00015B11">
        <w:rPr>
          <w:bCs/>
          <w:i/>
          <w:sz w:val="24"/>
          <w:lang w:val="nl-NL"/>
        </w:rPr>
        <w:t xml:space="preserve"> Handbook of Multilevel Analysis</w:t>
      </w:r>
      <w:r w:rsidRPr="00015B11">
        <w:rPr>
          <w:bCs/>
          <w:sz w:val="24"/>
          <w:lang w:val="nl-NL"/>
        </w:rPr>
        <w:t xml:space="preserve"> (ed. J. Leeuw, E. Meijer), pp. 401-433. </w:t>
      </w:r>
      <w:r w:rsidRPr="00015B11">
        <w:rPr>
          <w:bCs/>
          <w:sz w:val="24"/>
          <w:lang w:val="en-CA"/>
        </w:rPr>
        <w:t>Springer: New York.</w:t>
      </w:r>
    </w:p>
    <w:p w14:paraId="7F2A8C08" w14:textId="07D0362A" w:rsidR="00784459" w:rsidRPr="00015B11" w:rsidRDefault="00784459" w:rsidP="0007567D">
      <w:pPr>
        <w:pStyle w:val="EndNoteBibliography"/>
        <w:spacing w:line="480" w:lineRule="auto"/>
        <w:ind w:left="720" w:hanging="720"/>
        <w:rPr>
          <w:sz w:val="24"/>
        </w:rPr>
      </w:pPr>
      <w:r w:rsidRPr="00015B11">
        <w:rPr>
          <w:sz w:val="24"/>
        </w:rPr>
        <w:t xml:space="preserve">Vodermaier, A., &amp; Millman, R. D. (2011). Accuracy of the Hospital Anxiety and Depression Scale as a screening tool in cancer patients: a systematic review and meta-analysis. </w:t>
      </w:r>
      <w:r w:rsidR="00BA564F" w:rsidRPr="00015B11">
        <w:rPr>
          <w:i/>
          <w:sz w:val="24"/>
        </w:rPr>
        <w:t>Supportive Care in Cancer</w:t>
      </w:r>
      <w:r w:rsidRPr="00015B11">
        <w:rPr>
          <w:i/>
          <w:sz w:val="24"/>
        </w:rPr>
        <w:t>, 19</w:t>
      </w:r>
      <w:r w:rsidRPr="00015B11">
        <w:rPr>
          <w:sz w:val="24"/>
        </w:rPr>
        <w:t>(12), 1899-1908. doi:10.1007/s00520-011-1251-4</w:t>
      </w:r>
      <w:bookmarkEnd w:id="36"/>
    </w:p>
    <w:p w14:paraId="2A724AC3" w14:textId="77777777" w:rsidR="00CA3936" w:rsidRDefault="00CA3936" w:rsidP="00CA3936">
      <w:pPr>
        <w:pStyle w:val="EndNoteBibliography"/>
        <w:spacing w:line="480" w:lineRule="auto"/>
        <w:ind w:left="720" w:hanging="720"/>
        <w:rPr>
          <w:sz w:val="24"/>
        </w:rPr>
      </w:pPr>
      <w:bookmarkStart w:id="37" w:name="_ENREF_29"/>
      <w:r>
        <w:rPr>
          <w:sz w:val="24"/>
        </w:rPr>
        <w:t>*</w:t>
      </w:r>
      <w:r w:rsidRPr="00BA200B">
        <w:rPr>
          <w:sz w:val="24"/>
        </w:rPr>
        <w:t xml:space="preserve">Walker, J., Postma, K., McHugh, G. S., Rush, R., Coyle, B., Strong, V., &amp; Sharpe, M. (2007). Performance of the Hospital Anxiety and Depression Scale as a screening tool for major depressive disorder in cancer patients. </w:t>
      </w:r>
      <w:r w:rsidRPr="00BA200B">
        <w:rPr>
          <w:i/>
          <w:iCs/>
          <w:sz w:val="24"/>
        </w:rPr>
        <w:t>Journal of Psychosomatic Research, 63</w:t>
      </w:r>
      <w:r w:rsidRPr="00BA200B">
        <w:rPr>
          <w:sz w:val="24"/>
        </w:rPr>
        <w:t xml:space="preserve">(1), 83–91. </w:t>
      </w:r>
    </w:p>
    <w:p w14:paraId="7DAADB5A" w14:textId="77777777" w:rsidR="00CA3936" w:rsidRDefault="00CA3936" w:rsidP="00CA3936">
      <w:pPr>
        <w:pStyle w:val="EndNoteBibliography"/>
        <w:spacing w:line="480" w:lineRule="auto"/>
        <w:ind w:left="720" w:hanging="720"/>
        <w:rPr>
          <w:sz w:val="24"/>
        </w:rPr>
      </w:pPr>
      <w:r>
        <w:rPr>
          <w:sz w:val="24"/>
        </w:rPr>
        <w:t>*</w:t>
      </w:r>
      <w:r w:rsidRPr="00BA200B">
        <w:rPr>
          <w:sz w:val="24"/>
        </w:rPr>
        <w:t xml:space="preserve">Walterfang, M. A., O'Donovan, J., Fahey, M. C., &amp; Velakoulis, D. (2007). The neuropsychiatry of adrenomyeloneuropathy. </w:t>
      </w:r>
      <w:r w:rsidRPr="00BA200B">
        <w:rPr>
          <w:i/>
          <w:iCs/>
          <w:sz w:val="24"/>
        </w:rPr>
        <w:t xml:space="preserve">CNS </w:t>
      </w:r>
      <w:r>
        <w:rPr>
          <w:i/>
          <w:iCs/>
          <w:sz w:val="24"/>
        </w:rPr>
        <w:t>S</w:t>
      </w:r>
      <w:r w:rsidRPr="00BA200B">
        <w:rPr>
          <w:i/>
          <w:iCs/>
          <w:sz w:val="24"/>
        </w:rPr>
        <w:t>pectrums, 12</w:t>
      </w:r>
      <w:r w:rsidRPr="00BA200B">
        <w:rPr>
          <w:sz w:val="24"/>
        </w:rPr>
        <w:t>(9), 696–701.</w:t>
      </w:r>
    </w:p>
    <w:p w14:paraId="1EADF499" w14:textId="77777777" w:rsidR="00CA3936" w:rsidRDefault="00CA3936" w:rsidP="00CA3936">
      <w:pPr>
        <w:pStyle w:val="EndNoteBibliography"/>
        <w:spacing w:line="480" w:lineRule="auto"/>
        <w:ind w:left="720" w:hanging="720"/>
        <w:rPr>
          <w:sz w:val="24"/>
        </w:rPr>
      </w:pPr>
      <w:r>
        <w:rPr>
          <w:sz w:val="24"/>
        </w:rPr>
        <w:t>*W</w:t>
      </w:r>
      <w:r w:rsidRPr="009E367A">
        <w:rPr>
          <w:sz w:val="24"/>
        </w:rPr>
        <w:t xml:space="preserve">ong, L. Y., Yiu, R. L., Chiu, C. K., Lee, W. K., Lee, Y. L., Kwong, P. K., &amp; Lo, W. T. (2015). Prevalence of Psychiatric Morbidity in Chinese Subjects with Knee Osteoarthritis in a Hong Kong Orthopaedic Clinic. </w:t>
      </w:r>
      <w:r w:rsidRPr="009E367A">
        <w:rPr>
          <w:i/>
          <w:iCs/>
          <w:sz w:val="24"/>
        </w:rPr>
        <w:t xml:space="preserve">East Asian </w:t>
      </w:r>
      <w:r>
        <w:rPr>
          <w:i/>
          <w:iCs/>
          <w:sz w:val="24"/>
        </w:rPr>
        <w:t>A</w:t>
      </w:r>
      <w:r w:rsidRPr="009E367A">
        <w:rPr>
          <w:i/>
          <w:iCs/>
          <w:sz w:val="24"/>
        </w:rPr>
        <w:t xml:space="preserve">rchives of </w:t>
      </w:r>
      <w:r>
        <w:rPr>
          <w:i/>
          <w:iCs/>
          <w:sz w:val="24"/>
        </w:rPr>
        <w:t>P</w:t>
      </w:r>
      <w:r w:rsidRPr="009E367A">
        <w:rPr>
          <w:i/>
          <w:iCs/>
          <w:sz w:val="24"/>
        </w:rPr>
        <w:t>sychiatry, 25</w:t>
      </w:r>
      <w:r w:rsidRPr="009E367A">
        <w:rPr>
          <w:sz w:val="24"/>
        </w:rPr>
        <w:t>(4), 150–158.</w:t>
      </w:r>
    </w:p>
    <w:p w14:paraId="1E4AFDF4" w14:textId="2137BBDD" w:rsidR="00784459" w:rsidRPr="00015B11" w:rsidRDefault="00784459" w:rsidP="0007567D">
      <w:pPr>
        <w:pStyle w:val="EndNoteBibliography"/>
        <w:spacing w:line="480" w:lineRule="auto"/>
        <w:ind w:left="720" w:hanging="720"/>
        <w:rPr>
          <w:sz w:val="24"/>
        </w:rPr>
      </w:pPr>
      <w:r w:rsidRPr="00015B11">
        <w:rPr>
          <w:sz w:val="24"/>
        </w:rPr>
        <w:t xml:space="preserve">Walker, E., &amp; Nowacki, A. S. (2011). Understanding Equivalence and Noninferiority Testing. </w:t>
      </w:r>
      <w:r w:rsidR="00666163" w:rsidRPr="00015B11">
        <w:rPr>
          <w:i/>
          <w:sz w:val="24"/>
        </w:rPr>
        <w:t>Journal of General Internal Medicine</w:t>
      </w:r>
      <w:r w:rsidRPr="00015B11">
        <w:rPr>
          <w:i/>
          <w:sz w:val="24"/>
        </w:rPr>
        <w:t>, 26</w:t>
      </w:r>
      <w:r w:rsidRPr="00015B11">
        <w:rPr>
          <w:sz w:val="24"/>
        </w:rPr>
        <w:t>(2), 192-196. doi:10.1007/s11606-010-1513-8</w:t>
      </w:r>
      <w:bookmarkEnd w:id="37"/>
    </w:p>
    <w:p w14:paraId="3DFD349C" w14:textId="0147A57A" w:rsidR="00784459" w:rsidRPr="00015B11" w:rsidRDefault="00784459" w:rsidP="0007567D">
      <w:pPr>
        <w:pStyle w:val="EndNoteBibliography"/>
        <w:spacing w:line="480" w:lineRule="auto"/>
        <w:ind w:left="720" w:hanging="720"/>
        <w:rPr>
          <w:sz w:val="24"/>
        </w:rPr>
      </w:pPr>
      <w:bookmarkStart w:id="38" w:name="_ENREF_30"/>
      <w:r w:rsidRPr="00015B11">
        <w:rPr>
          <w:sz w:val="24"/>
        </w:rPr>
        <w:t xml:space="preserve">Whiting, P. F., Rutjes, A. W. S., Westwood, M. E., Mallett, S., Deeks, J. J., Reitsma, J. B., . . . </w:t>
      </w:r>
      <w:r w:rsidR="009C5889">
        <w:rPr>
          <w:sz w:val="24"/>
        </w:rPr>
        <w:t>QUADAS-2 Group</w:t>
      </w:r>
      <w:r w:rsidRPr="00015B11">
        <w:rPr>
          <w:sz w:val="24"/>
        </w:rPr>
        <w:t>. (2011). QUADAS-2: A Revised Tool for the Quality Assessment of Diagnostic Accuracy Studies.</w:t>
      </w:r>
      <w:r w:rsidR="00F632B6" w:rsidRPr="00015B11">
        <w:rPr>
          <w:sz w:val="24"/>
        </w:rPr>
        <w:t xml:space="preserve"> </w:t>
      </w:r>
      <w:r w:rsidR="00F632B6" w:rsidRPr="00015B11">
        <w:rPr>
          <w:i/>
          <w:sz w:val="24"/>
        </w:rPr>
        <w:t>Annals of Internal Medicine</w:t>
      </w:r>
      <w:r w:rsidRPr="00015B11">
        <w:rPr>
          <w:i/>
          <w:sz w:val="24"/>
        </w:rPr>
        <w:t>, 155</w:t>
      </w:r>
      <w:r w:rsidRPr="00015B11">
        <w:rPr>
          <w:sz w:val="24"/>
        </w:rPr>
        <w:t>(8), 529-U104. doi:10.7326/0003-4819-155-8-201110180-00009</w:t>
      </w:r>
      <w:bookmarkEnd w:id="38"/>
    </w:p>
    <w:p w14:paraId="28B388B7" w14:textId="0AE4BD54" w:rsidR="0044169B" w:rsidRPr="00015B11" w:rsidRDefault="0044169B" w:rsidP="0007567D">
      <w:pPr>
        <w:pStyle w:val="EndNoteBibliography"/>
        <w:spacing w:line="480" w:lineRule="auto"/>
        <w:ind w:left="720" w:hanging="720"/>
        <w:rPr>
          <w:sz w:val="24"/>
        </w:rPr>
      </w:pPr>
      <w:bookmarkStart w:id="39" w:name="_ENREF_31"/>
      <w:r w:rsidRPr="00015B11">
        <w:rPr>
          <w:sz w:val="24"/>
        </w:rPr>
        <w:t>World Health Organization (WHO). (1992). </w:t>
      </w:r>
      <w:r w:rsidRPr="00015B11">
        <w:rPr>
          <w:i/>
          <w:iCs/>
          <w:sz w:val="24"/>
        </w:rPr>
        <w:t>The ICD-10 classification of mental and behavioural disorders: clinical descriptions and diagnostic guidelines</w:t>
      </w:r>
      <w:r w:rsidRPr="00015B11">
        <w:rPr>
          <w:sz w:val="24"/>
        </w:rPr>
        <w:t>. World Health Organization.</w:t>
      </w:r>
    </w:p>
    <w:p w14:paraId="532D514F" w14:textId="38D164E7" w:rsidR="00CE49D8" w:rsidRPr="00015B11" w:rsidRDefault="00CE49D8" w:rsidP="0007567D">
      <w:pPr>
        <w:pStyle w:val="EndNoteBibliography"/>
        <w:spacing w:line="480" w:lineRule="auto"/>
        <w:ind w:left="720" w:hanging="720"/>
        <w:rPr>
          <w:sz w:val="24"/>
        </w:rPr>
      </w:pPr>
      <w:r w:rsidRPr="00015B11">
        <w:rPr>
          <w:sz w:val="24"/>
        </w:rPr>
        <w:lastRenderedPageBreak/>
        <w:t>World Health Organization. (1994). </w:t>
      </w:r>
      <w:r w:rsidRPr="00015B11">
        <w:rPr>
          <w:i/>
          <w:iCs/>
          <w:sz w:val="24"/>
        </w:rPr>
        <w:t>Schedules for clinical assessment in neuropsychiatry: version 2</w:t>
      </w:r>
      <w:r w:rsidRPr="00015B11">
        <w:rPr>
          <w:sz w:val="24"/>
        </w:rPr>
        <w:t>. World Health Organization.</w:t>
      </w:r>
    </w:p>
    <w:p w14:paraId="35D81CA3" w14:textId="5D794342" w:rsidR="00784459" w:rsidRPr="00015B11" w:rsidRDefault="00784459" w:rsidP="0007567D">
      <w:pPr>
        <w:pStyle w:val="EndNoteBibliography"/>
        <w:spacing w:line="480" w:lineRule="auto"/>
        <w:ind w:left="720" w:hanging="720"/>
        <w:rPr>
          <w:sz w:val="24"/>
        </w:rPr>
      </w:pPr>
      <w:r w:rsidRPr="00015B11">
        <w:rPr>
          <w:sz w:val="24"/>
        </w:rPr>
        <w:t xml:space="preserve">Wu, Y., Levis, B., Ioannidis, J. P. A., Benedetti, A., Thombs, B. D., &amp; </w:t>
      </w:r>
      <w:r w:rsidR="009C5889" w:rsidRPr="009C5889">
        <w:rPr>
          <w:sz w:val="24"/>
        </w:rPr>
        <w:t>DEPRESsion Screening Data (DEPRESSD) Collaboration</w:t>
      </w:r>
      <w:r w:rsidRPr="00015B11">
        <w:rPr>
          <w:sz w:val="24"/>
        </w:rPr>
        <w:t xml:space="preserve">. (2020). Probability of Major Depression Classification Based on the SCID, CIDI, and MINI Diagnostic Interviews: A Synthesis of Three Individual Participant Data Meta-Analyses. </w:t>
      </w:r>
      <w:r w:rsidR="00F632B6" w:rsidRPr="00015B11">
        <w:rPr>
          <w:i/>
          <w:sz w:val="24"/>
        </w:rPr>
        <w:t>Psychotherapy and Psychosomatics</w:t>
      </w:r>
      <w:r w:rsidRPr="00015B11">
        <w:rPr>
          <w:i/>
          <w:sz w:val="24"/>
        </w:rPr>
        <w:t>, 90</w:t>
      </w:r>
      <w:r w:rsidRPr="00015B11">
        <w:rPr>
          <w:sz w:val="24"/>
        </w:rPr>
        <w:t>(1), 28-40. doi:10.1159/000509283</w:t>
      </w:r>
      <w:bookmarkEnd w:id="39"/>
    </w:p>
    <w:p w14:paraId="3ECF7C7F" w14:textId="7AFD060F" w:rsidR="00784459" w:rsidRPr="00015B11" w:rsidRDefault="00784459" w:rsidP="0007567D">
      <w:pPr>
        <w:pStyle w:val="EndNoteBibliography"/>
        <w:spacing w:line="480" w:lineRule="auto"/>
        <w:ind w:left="720" w:hanging="720"/>
        <w:rPr>
          <w:sz w:val="24"/>
        </w:rPr>
      </w:pPr>
      <w:bookmarkStart w:id="40" w:name="_ENREF_32"/>
      <w:r w:rsidRPr="00015B11">
        <w:rPr>
          <w:sz w:val="24"/>
        </w:rPr>
        <w:t xml:space="preserve">Wu, Y., Levis, B., Riehm, K. E., Saadat, N., Levis, A. W., Azar, M., . . . Thombs, B. D. (2020). Equivalency of the diagnostic accuracy of the PHQ-8 and PHQ-9: a systematic review and individual participant data meta-analysis. </w:t>
      </w:r>
      <w:r w:rsidR="00F632B6" w:rsidRPr="00015B11">
        <w:rPr>
          <w:i/>
          <w:sz w:val="24"/>
        </w:rPr>
        <w:t>Psychological Medicine</w:t>
      </w:r>
      <w:r w:rsidRPr="00015B11">
        <w:rPr>
          <w:i/>
          <w:sz w:val="24"/>
        </w:rPr>
        <w:t>, 50</w:t>
      </w:r>
      <w:r w:rsidRPr="00015B11">
        <w:rPr>
          <w:sz w:val="24"/>
        </w:rPr>
        <w:t>(8), 1368-1380. doi:10.1017/S0033291719001314</w:t>
      </w:r>
      <w:bookmarkEnd w:id="40"/>
    </w:p>
    <w:p w14:paraId="38E7E177" w14:textId="00288A74" w:rsidR="00784459" w:rsidRPr="00015B11" w:rsidRDefault="00784459" w:rsidP="0007567D">
      <w:pPr>
        <w:pStyle w:val="EndNoteBibliography"/>
        <w:spacing w:line="480" w:lineRule="auto"/>
        <w:ind w:left="720" w:hanging="720"/>
        <w:rPr>
          <w:sz w:val="24"/>
        </w:rPr>
      </w:pPr>
      <w:bookmarkStart w:id="41" w:name="_ENREF_33"/>
      <w:r w:rsidRPr="00015B11">
        <w:rPr>
          <w:sz w:val="24"/>
        </w:rPr>
        <w:t xml:space="preserve">Wu, Y., Levis, B., Sun, Y., He, C., Krishnan, A., Neupane, D., . . . </w:t>
      </w:r>
      <w:r w:rsidR="009C5889" w:rsidRPr="009C5889">
        <w:rPr>
          <w:sz w:val="24"/>
        </w:rPr>
        <w:t xml:space="preserve">DEPRESsion Screening Data (DEPRESSD) </w:t>
      </w:r>
      <w:r w:rsidR="009C5889">
        <w:rPr>
          <w:sz w:val="24"/>
        </w:rPr>
        <w:t>HADS Group.</w:t>
      </w:r>
      <w:r w:rsidRPr="00015B11">
        <w:rPr>
          <w:sz w:val="24"/>
        </w:rPr>
        <w:t xml:space="preserve"> (2021). Accuracy of the Hospital Anxiety and Depression Scale Depression subscale (HADS-D) to screen for major depression: systematic review and individual participant data meta-analysis. </w:t>
      </w:r>
      <w:r w:rsidRPr="00015B11">
        <w:rPr>
          <w:i/>
          <w:sz w:val="24"/>
        </w:rPr>
        <w:t>BMJ, 373</w:t>
      </w:r>
      <w:r w:rsidRPr="00015B11">
        <w:rPr>
          <w:sz w:val="24"/>
        </w:rPr>
        <w:t>. doi:10.1136/bmj.n972</w:t>
      </w:r>
      <w:bookmarkEnd w:id="41"/>
    </w:p>
    <w:p w14:paraId="32C15717" w14:textId="57BB7423" w:rsidR="00784459" w:rsidRPr="00015B11" w:rsidRDefault="00784459" w:rsidP="0007567D">
      <w:pPr>
        <w:pStyle w:val="EndNoteBibliography"/>
        <w:spacing w:line="480" w:lineRule="auto"/>
        <w:ind w:left="720" w:hanging="720"/>
        <w:rPr>
          <w:sz w:val="24"/>
        </w:rPr>
      </w:pPr>
      <w:bookmarkStart w:id="42" w:name="_ENREF_34"/>
      <w:r w:rsidRPr="00015B11">
        <w:rPr>
          <w:sz w:val="24"/>
        </w:rPr>
        <w:t xml:space="preserve">Wu, Y., Levis, B., Sun, Y., Krishnan, A., He, C., Riehm, K. E., . . . Thombs, B. D. (2020). Probability of major depression diagnostic classification based on the SCID, CIDI and MINI diagnostic interviews controlling for Hospital Anxiety and Depression Scale - Depression subscale scores: An individual participant data meta-analysis of 73 primary studies. </w:t>
      </w:r>
      <w:r w:rsidR="00F632B6" w:rsidRPr="00015B11">
        <w:rPr>
          <w:i/>
          <w:sz w:val="24"/>
        </w:rPr>
        <w:t>Journal of Psychosomatic Research</w:t>
      </w:r>
      <w:r w:rsidRPr="00015B11">
        <w:rPr>
          <w:i/>
          <w:sz w:val="24"/>
        </w:rPr>
        <w:t>, 129</w:t>
      </w:r>
      <w:r w:rsidRPr="00015B11">
        <w:rPr>
          <w:sz w:val="24"/>
        </w:rPr>
        <w:t>. doi:10.1016/j.jpsychores.2019.109892</w:t>
      </w:r>
      <w:bookmarkEnd w:id="42"/>
    </w:p>
    <w:p w14:paraId="5D0DAC12" w14:textId="77777777" w:rsidR="00607996" w:rsidRDefault="00607996" w:rsidP="0007567D">
      <w:pPr>
        <w:pStyle w:val="EndNoteBibliography"/>
        <w:spacing w:line="480" w:lineRule="auto"/>
        <w:ind w:left="720" w:hanging="720"/>
        <w:rPr>
          <w:sz w:val="24"/>
        </w:rPr>
      </w:pPr>
      <w:r>
        <w:rPr>
          <w:sz w:val="24"/>
        </w:rPr>
        <w:t>*</w:t>
      </w:r>
      <w:r w:rsidRPr="009C3D98">
        <w:rPr>
          <w:sz w:val="24"/>
        </w:rPr>
        <w:t xml:space="preserve">Yamashita, A., Noguchi, H., Hamazaki, K., Sato, Y., Narisawa, T., Kawashima, Y., </w:t>
      </w:r>
      <w:r>
        <w:rPr>
          <w:sz w:val="24"/>
        </w:rPr>
        <w:t>…</w:t>
      </w:r>
      <w:r w:rsidRPr="009C3D98">
        <w:rPr>
          <w:sz w:val="24"/>
        </w:rPr>
        <w:t xml:space="preserve"> &amp; Matsuoka, Y. J. (2017). Serum polyunsaturated fatty acids and risk of psychiatric </w:t>
      </w:r>
      <w:r w:rsidRPr="009C3D98">
        <w:rPr>
          <w:sz w:val="24"/>
        </w:rPr>
        <w:lastRenderedPageBreak/>
        <w:t xml:space="preserve">disorder after acute coronary syndrome: A prospective cohort study. </w:t>
      </w:r>
      <w:r w:rsidRPr="009C3D98">
        <w:rPr>
          <w:i/>
          <w:iCs/>
          <w:sz w:val="24"/>
        </w:rPr>
        <w:t xml:space="preserve">Journal of </w:t>
      </w:r>
      <w:r>
        <w:rPr>
          <w:i/>
          <w:iCs/>
          <w:sz w:val="24"/>
        </w:rPr>
        <w:t>A</w:t>
      </w:r>
      <w:r w:rsidRPr="009C3D98">
        <w:rPr>
          <w:i/>
          <w:iCs/>
          <w:sz w:val="24"/>
        </w:rPr>
        <w:t xml:space="preserve">ffective </w:t>
      </w:r>
      <w:r>
        <w:rPr>
          <w:i/>
          <w:iCs/>
          <w:sz w:val="24"/>
        </w:rPr>
        <w:t>D</w:t>
      </w:r>
      <w:r w:rsidRPr="009C3D98">
        <w:rPr>
          <w:i/>
          <w:iCs/>
          <w:sz w:val="24"/>
        </w:rPr>
        <w:t>isorders, 218</w:t>
      </w:r>
      <w:r w:rsidRPr="009C3D98">
        <w:rPr>
          <w:sz w:val="24"/>
        </w:rPr>
        <w:t>, 306–312.</w:t>
      </w:r>
    </w:p>
    <w:p w14:paraId="158FF85C" w14:textId="523F2F7D" w:rsidR="00443FAE" w:rsidRDefault="00443FAE" w:rsidP="0007567D">
      <w:pPr>
        <w:pStyle w:val="EndNoteBibliography"/>
        <w:spacing w:line="480" w:lineRule="auto"/>
        <w:ind w:left="720" w:hanging="720"/>
        <w:rPr>
          <w:rStyle w:val="Hyperlink"/>
          <w:color w:val="auto"/>
          <w:sz w:val="24"/>
        </w:rPr>
      </w:pPr>
      <w:r w:rsidRPr="00015B11">
        <w:rPr>
          <w:sz w:val="24"/>
        </w:rPr>
        <w:t>Zigmond, A. S., &amp; Snaith, R. P. (1983). The Hospital Anxiety and Depression Scale. </w:t>
      </w:r>
      <w:r w:rsidRPr="00015B11">
        <w:rPr>
          <w:i/>
          <w:iCs/>
          <w:sz w:val="24"/>
        </w:rPr>
        <w:t>Acta Psychiatrica Scandinavica, 67</w:t>
      </w:r>
      <w:r w:rsidRPr="00015B11">
        <w:rPr>
          <w:sz w:val="24"/>
        </w:rPr>
        <w:t>(6), 361–370. </w:t>
      </w:r>
      <w:hyperlink r:id="rId11" w:history="1">
        <w:r w:rsidR="00A472F5" w:rsidRPr="00015B11">
          <w:rPr>
            <w:rStyle w:val="Hyperlink"/>
            <w:color w:val="auto"/>
            <w:sz w:val="24"/>
          </w:rPr>
          <w:t xml:space="preserve">doi: </w:t>
        </w:r>
        <w:r w:rsidR="00AB0BA2" w:rsidRPr="00015B11">
          <w:rPr>
            <w:rStyle w:val="Hyperlink"/>
            <w:color w:val="auto"/>
            <w:sz w:val="24"/>
          </w:rPr>
          <w:t>10.1111/j.1600-0447.1983.tb09716.x</w:t>
        </w:r>
      </w:hyperlink>
    </w:p>
    <w:p w14:paraId="1F3B9321" w14:textId="3F9D1A42" w:rsidR="00986A2B" w:rsidRDefault="00986A2B" w:rsidP="00986A2B">
      <w:pPr>
        <w:pStyle w:val="EndNoteBibliography"/>
        <w:spacing w:line="480" w:lineRule="auto"/>
        <w:ind w:left="720" w:hanging="720"/>
        <w:rPr>
          <w:sz w:val="24"/>
        </w:rPr>
      </w:pPr>
    </w:p>
    <w:p w14:paraId="4B882CE8" w14:textId="77777777" w:rsidR="00986A2B" w:rsidRPr="00015B11" w:rsidRDefault="00986A2B" w:rsidP="00986A2B">
      <w:pPr>
        <w:pStyle w:val="EndNoteBibliography"/>
        <w:spacing w:line="480" w:lineRule="auto"/>
        <w:ind w:left="720" w:hanging="720"/>
        <w:rPr>
          <w:sz w:val="24"/>
        </w:rPr>
      </w:pPr>
      <w:r>
        <w:rPr>
          <w:sz w:val="24"/>
        </w:rPr>
        <w:t>*Studies that included in the IPDMA</w:t>
      </w:r>
    </w:p>
    <w:p w14:paraId="2648F1D8" w14:textId="2D6D57D6" w:rsidR="00443FAE" w:rsidRPr="00015B11" w:rsidRDefault="00443FAE" w:rsidP="00BA3493">
      <w:pPr>
        <w:pStyle w:val="EndNoteBibliography"/>
        <w:spacing w:line="480" w:lineRule="auto"/>
        <w:rPr>
          <w:sz w:val="24"/>
        </w:rPr>
      </w:pPr>
    </w:p>
    <w:p w14:paraId="4AE37845" w14:textId="5F394F53" w:rsidR="007A2016" w:rsidRPr="00BA3493" w:rsidRDefault="00784459" w:rsidP="00BA3493">
      <w:pPr>
        <w:spacing w:line="480" w:lineRule="auto"/>
        <w:sectPr w:rsidR="007A2016" w:rsidRPr="00BA3493" w:rsidSect="00BA3493">
          <w:headerReference w:type="default" r:id="rId12"/>
          <w:footerReference w:type="even" r:id="rId13"/>
          <w:footerReference w:type="default" r:id="rId14"/>
          <w:pgSz w:w="12240" w:h="15840"/>
          <w:pgMar w:top="1440" w:right="1440" w:bottom="1440" w:left="1440" w:header="720" w:footer="720" w:gutter="0"/>
          <w:lnNumType w:countBy="1" w:restart="continuous"/>
          <w:cols w:space="720"/>
          <w:docGrid w:linePitch="360"/>
        </w:sectPr>
      </w:pPr>
      <w:r w:rsidRPr="004C2970">
        <w:fldChar w:fldCharType="end"/>
      </w:r>
    </w:p>
    <w:p w14:paraId="22FB7180" w14:textId="77777777" w:rsidR="00972256" w:rsidRPr="00E95C44" w:rsidRDefault="00972256" w:rsidP="00972256">
      <w:pPr>
        <w:pStyle w:val="CommentText"/>
        <w:spacing w:line="480" w:lineRule="auto"/>
        <w:rPr>
          <w:sz w:val="24"/>
          <w:szCs w:val="24"/>
        </w:rPr>
      </w:pPr>
    </w:p>
    <w:p w14:paraId="233E0D06" w14:textId="77777777" w:rsidR="00972256" w:rsidRPr="004C2970" w:rsidRDefault="00972256" w:rsidP="00972256">
      <w:pPr>
        <w:spacing w:line="480" w:lineRule="auto"/>
        <w:jc w:val="center"/>
        <w:rPr>
          <w:rFonts w:ascii="Arial" w:hAnsi="Arial" w:cs="Arial"/>
          <w:sz w:val="16"/>
          <w:szCs w:val="16"/>
          <w:lang w:val="en-CA"/>
        </w:rPr>
      </w:pPr>
      <w:r w:rsidRPr="004C2970">
        <w:rPr>
          <w:rFonts w:ascii="Arial" w:hAnsi="Arial" w:cs="Arial"/>
          <w:noProof/>
          <w:sz w:val="16"/>
          <w:szCs w:val="16"/>
          <w:lang w:val="en-CA"/>
        </w:rPr>
        <w:drawing>
          <wp:inline distT="0" distB="0" distL="0" distR="0" wp14:anchorId="44CC9882" wp14:editId="78038A84">
            <wp:extent cx="5943600" cy="4363720"/>
            <wp:effectExtent l="0" t="0" r="0" b="508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363720"/>
                    </a:xfrm>
                    <a:prstGeom prst="rect">
                      <a:avLst/>
                    </a:prstGeom>
                  </pic:spPr>
                </pic:pic>
              </a:graphicData>
            </a:graphic>
          </wp:inline>
        </w:drawing>
      </w:r>
    </w:p>
    <w:p w14:paraId="1E866AA3" w14:textId="77777777" w:rsidR="00972256" w:rsidRPr="00E95C44" w:rsidRDefault="00972256" w:rsidP="00972256">
      <w:pPr>
        <w:jc w:val="center"/>
      </w:pPr>
    </w:p>
    <w:p w14:paraId="25B59F52" w14:textId="6C9E4AC6" w:rsidR="00972256" w:rsidRDefault="00972256" w:rsidP="00972256">
      <w:pPr>
        <w:rPr>
          <w:rFonts w:ascii="Arial" w:hAnsi="Arial" w:cs="Arial"/>
          <w:sz w:val="16"/>
          <w:szCs w:val="16"/>
          <w:lang w:val="en-CA"/>
        </w:rPr>
      </w:pPr>
      <w:r w:rsidRPr="00E95C44">
        <w:rPr>
          <w:rFonts w:ascii="Arial" w:hAnsi="Arial" w:cs="Arial"/>
          <w:b/>
          <w:sz w:val="16"/>
          <w:szCs w:val="16"/>
          <w:lang w:val="en-CA"/>
        </w:rPr>
        <w:t>Fig 1.</w:t>
      </w:r>
      <w:r w:rsidRPr="00E95C44">
        <w:rPr>
          <w:rFonts w:ascii="Arial" w:hAnsi="Arial" w:cs="Arial"/>
          <w:sz w:val="16"/>
          <w:szCs w:val="16"/>
          <w:lang w:val="en-CA"/>
        </w:rPr>
        <w:t xml:space="preserve"> ROC curve for HADS-D and HADS-T across all studies. </w:t>
      </w:r>
    </w:p>
    <w:p w14:paraId="0FA77BA1" w14:textId="273E7FF8" w:rsidR="00972256" w:rsidRDefault="00972256">
      <w:pPr>
        <w:rPr>
          <w:rFonts w:ascii="Arial" w:hAnsi="Arial" w:cs="Arial"/>
          <w:sz w:val="16"/>
          <w:szCs w:val="16"/>
          <w:lang w:val="en-CA"/>
        </w:rPr>
      </w:pPr>
      <w:r>
        <w:rPr>
          <w:rFonts w:ascii="Arial" w:hAnsi="Arial" w:cs="Arial"/>
          <w:sz w:val="16"/>
          <w:szCs w:val="16"/>
          <w:lang w:val="en-CA"/>
        </w:rPr>
        <w:br w:type="page"/>
      </w:r>
    </w:p>
    <w:p w14:paraId="1AE2302F" w14:textId="77777777" w:rsidR="00972256" w:rsidRPr="004C2970" w:rsidRDefault="00972256" w:rsidP="00972256">
      <w:pPr>
        <w:spacing w:line="480" w:lineRule="auto"/>
        <w:jc w:val="center"/>
        <w:rPr>
          <w:b/>
          <w:bCs/>
        </w:rPr>
      </w:pPr>
      <w:r>
        <w:rPr>
          <w:b/>
          <w:bCs/>
          <w:noProof/>
        </w:rPr>
        <w:lastRenderedPageBreak/>
        <w:drawing>
          <wp:inline distT="0" distB="0" distL="0" distR="0" wp14:anchorId="0082F222" wp14:editId="3A8FB381">
            <wp:extent cx="6023295" cy="85122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6">
                      <a:extLst>
                        <a:ext uri="{28A0092B-C50C-407E-A947-70E740481C1C}">
                          <a14:useLocalDpi xmlns:a14="http://schemas.microsoft.com/office/drawing/2010/main" val="0"/>
                        </a:ext>
                      </a:extLst>
                    </a:blip>
                    <a:srcRect l="7904" t="3714" r="7692" b="4115"/>
                    <a:stretch/>
                  </pic:blipFill>
                  <pic:spPr bwMode="auto">
                    <a:xfrm>
                      <a:off x="0" y="0"/>
                      <a:ext cx="6038703" cy="8534023"/>
                    </a:xfrm>
                    <a:prstGeom prst="rect">
                      <a:avLst/>
                    </a:prstGeom>
                    <a:ln>
                      <a:noFill/>
                    </a:ln>
                    <a:extLst>
                      <a:ext uri="{53640926-AAD7-44D8-BBD7-CCE9431645EC}">
                        <a14:shadowObscured xmlns:a14="http://schemas.microsoft.com/office/drawing/2010/main"/>
                      </a:ext>
                    </a:extLst>
                  </pic:spPr>
                </pic:pic>
              </a:graphicData>
            </a:graphic>
          </wp:inline>
        </w:drawing>
      </w:r>
    </w:p>
    <w:p w14:paraId="725F3A50" w14:textId="77777777" w:rsidR="00972256" w:rsidRPr="00E95C44" w:rsidRDefault="00972256" w:rsidP="00972256">
      <w:pPr>
        <w:rPr>
          <w:rFonts w:ascii="Arial" w:hAnsi="Arial" w:cs="Arial"/>
          <w:sz w:val="16"/>
          <w:szCs w:val="16"/>
          <w:vertAlign w:val="superscript"/>
          <w:lang w:val="en-CA"/>
        </w:rPr>
      </w:pPr>
      <w:r w:rsidRPr="004C2970">
        <w:rPr>
          <w:rFonts w:ascii="Arial" w:hAnsi="Arial" w:cs="Arial"/>
          <w:b/>
          <w:sz w:val="16"/>
          <w:szCs w:val="16"/>
          <w:lang w:val="en-CA"/>
        </w:rPr>
        <w:lastRenderedPageBreak/>
        <w:t xml:space="preserve">Fig 2. </w:t>
      </w:r>
      <w:r w:rsidRPr="004C2970">
        <w:rPr>
          <w:rFonts w:ascii="Arial" w:hAnsi="Arial" w:cs="Arial"/>
          <w:sz w:val="16"/>
          <w:szCs w:val="16"/>
          <w:lang w:val="en-CA"/>
        </w:rPr>
        <w:t xml:space="preserve">Forest plots of the difference in sensitivity and specificity estimates at the optimal </w:t>
      </w:r>
      <w:proofErr w:type="spellStart"/>
      <w:r w:rsidRPr="004C2970">
        <w:rPr>
          <w:rFonts w:ascii="Arial" w:hAnsi="Arial" w:cs="Arial"/>
          <w:sz w:val="16"/>
          <w:szCs w:val="16"/>
          <w:lang w:val="en-CA"/>
        </w:rPr>
        <w:t>cutoff</w:t>
      </w:r>
      <w:proofErr w:type="spellEnd"/>
      <w:r w:rsidRPr="004C2970">
        <w:rPr>
          <w:rFonts w:ascii="Arial" w:hAnsi="Arial" w:cs="Arial"/>
          <w:sz w:val="16"/>
          <w:szCs w:val="16"/>
          <w:lang w:val="en-CA"/>
        </w:rPr>
        <w:t xml:space="preserve"> (HADS-D: ≥</w:t>
      </w:r>
      <w:r w:rsidRPr="00E95C44">
        <w:rPr>
          <w:rFonts w:ascii="Arial" w:hAnsi="Arial" w:cs="Arial"/>
          <w:sz w:val="16"/>
          <w:szCs w:val="16"/>
          <w:lang w:val="en-CA"/>
        </w:rPr>
        <w:t xml:space="preserve">7; HADS-T: ≥15) between HADS-D and HADS-T across all </w:t>
      </w:r>
      <w:proofErr w:type="spellStart"/>
      <w:r w:rsidRPr="00E95C44">
        <w:rPr>
          <w:rFonts w:ascii="Arial" w:hAnsi="Arial" w:cs="Arial"/>
          <w:sz w:val="16"/>
          <w:szCs w:val="16"/>
          <w:lang w:val="en-CA"/>
        </w:rPr>
        <w:t>studies</w:t>
      </w:r>
      <w:r w:rsidRPr="00E95C44">
        <w:rPr>
          <w:rFonts w:ascii="Arial" w:hAnsi="Arial" w:cs="Arial"/>
          <w:sz w:val="16"/>
          <w:szCs w:val="16"/>
          <w:vertAlign w:val="superscript"/>
          <w:lang w:val="en-CA"/>
        </w:rPr>
        <w:t>a</w:t>
      </w:r>
      <w:proofErr w:type="spellEnd"/>
      <w:r w:rsidRPr="00E95C44">
        <w:rPr>
          <w:rFonts w:ascii="Arial" w:hAnsi="Arial" w:cs="Arial"/>
          <w:sz w:val="16"/>
          <w:szCs w:val="16"/>
          <w:lang w:val="en-CA"/>
        </w:rPr>
        <w:t xml:space="preserve"> (N Studies = 98</w:t>
      </w:r>
      <w:r w:rsidRPr="00E95C44">
        <w:rPr>
          <w:rFonts w:ascii="Arial" w:hAnsi="Arial" w:cs="Arial"/>
          <w:sz w:val="16"/>
          <w:szCs w:val="16"/>
          <w:vertAlign w:val="superscript"/>
          <w:lang w:val="en-CA"/>
        </w:rPr>
        <w:t>b</w:t>
      </w:r>
      <w:r w:rsidRPr="00E95C44">
        <w:rPr>
          <w:rFonts w:ascii="Arial" w:hAnsi="Arial" w:cs="Arial"/>
          <w:sz w:val="16"/>
          <w:szCs w:val="16"/>
          <w:lang w:val="en-CA"/>
        </w:rPr>
        <w:t xml:space="preserve">; N Participants = 20,700; N major depression = </w:t>
      </w:r>
      <w:proofErr w:type="gramStart"/>
      <w:r w:rsidRPr="00E95C44">
        <w:rPr>
          <w:rFonts w:ascii="Arial" w:hAnsi="Arial" w:cs="Arial"/>
          <w:sz w:val="16"/>
          <w:szCs w:val="16"/>
          <w:lang w:val="en-CA"/>
        </w:rPr>
        <w:t>2,285)</w:t>
      </w:r>
      <w:r w:rsidRPr="00E95C44">
        <w:rPr>
          <w:rFonts w:ascii="Arial" w:hAnsi="Arial" w:cs="Arial"/>
          <w:sz w:val="16"/>
          <w:szCs w:val="16"/>
          <w:vertAlign w:val="superscript"/>
          <w:lang w:val="en-CA"/>
        </w:rPr>
        <w:t>c</w:t>
      </w:r>
      <w:proofErr w:type="gramEnd"/>
    </w:p>
    <w:p w14:paraId="4A4CF497" w14:textId="77777777" w:rsidR="00972256" w:rsidRPr="00E95C44" w:rsidRDefault="00972256" w:rsidP="00972256">
      <w:pPr>
        <w:rPr>
          <w:rFonts w:ascii="Arial" w:hAnsi="Arial" w:cs="Arial"/>
          <w:sz w:val="16"/>
          <w:szCs w:val="16"/>
        </w:rPr>
      </w:pPr>
    </w:p>
    <w:p w14:paraId="0550237E" w14:textId="77777777" w:rsidR="00972256" w:rsidRPr="00E95C44" w:rsidRDefault="00972256" w:rsidP="00972256">
      <w:pPr>
        <w:tabs>
          <w:tab w:val="left" w:pos="720"/>
          <w:tab w:val="left" w:pos="1440"/>
          <w:tab w:val="left" w:pos="2160"/>
          <w:tab w:val="left" w:pos="2880"/>
          <w:tab w:val="left" w:pos="3600"/>
          <w:tab w:val="left" w:pos="4320"/>
          <w:tab w:val="left" w:pos="5040"/>
          <w:tab w:val="left" w:pos="5760"/>
          <w:tab w:val="left" w:pos="6480"/>
          <w:tab w:val="left" w:pos="7200"/>
          <w:tab w:val="left" w:pos="8228"/>
        </w:tabs>
        <w:ind w:right="874"/>
        <w:rPr>
          <w:rFonts w:ascii="Arial" w:hAnsi="Arial" w:cs="Arial"/>
          <w:sz w:val="16"/>
          <w:szCs w:val="16"/>
          <w:lang w:val="en-CA"/>
        </w:rPr>
      </w:pPr>
      <w:r w:rsidRPr="00E95C44">
        <w:rPr>
          <w:rFonts w:ascii="Arial" w:hAnsi="Arial" w:cs="Arial"/>
          <w:sz w:val="16"/>
          <w:szCs w:val="16"/>
          <w:vertAlign w:val="superscript"/>
          <w:lang w:val="en-CA"/>
        </w:rPr>
        <w:t xml:space="preserve">a </w:t>
      </w:r>
      <w:r w:rsidRPr="00E95C44">
        <w:rPr>
          <w:rFonts w:ascii="Arial" w:hAnsi="Arial" w:cs="Arial"/>
          <w:sz w:val="16"/>
          <w:szCs w:val="16"/>
          <w:lang w:val="en-CA"/>
        </w:rPr>
        <w:t>τ</w:t>
      </w:r>
      <w:r w:rsidRPr="004C2970">
        <w:rPr>
          <w:rFonts w:ascii="Arial" w:hAnsi="Arial" w:cs="Arial"/>
          <w:sz w:val="16"/>
          <w:szCs w:val="16"/>
          <w:vertAlign w:val="superscript"/>
          <w:lang w:val="en-CA"/>
        </w:rPr>
        <w:t>2</w:t>
      </w:r>
      <w:r w:rsidRPr="004C2970">
        <w:rPr>
          <w:rFonts w:ascii="Arial" w:hAnsi="Arial" w:cs="Arial"/>
          <w:sz w:val="16"/>
          <w:szCs w:val="16"/>
          <w:lang w:val="en-CA"/>
        </w:rPr>
        <w:t xml:space="preserve"> for the difference of sensitivity and specificity were both &lt;0.001.</w:t>
      </w:r>
    </w:p>
    <w:p w14:paraId="6E6E5C0E" w14:textId="6349B031" w:rsidR="00972256" w:rsidRPr="00E95C44" w:rsidRDefault="00972256" w:rsidP="00972256">
      <w:pPr>
        <w:tabs>
          <w:tab w:val="left" w:pos="720"/>
          <w:tab w:val="left" w:pos="1440"/>
          <w:tab w:val="left" w:pos="2160"/>
          <w:tab w:val="left" w:pos="2880"/>
          <w:tab w:val="left" w:pos="3600"/>
          <w:tab w:val="left" w:pos="4320"/>
          <w:tab w:val="left" w:pos="5040"/>
          <w:tab w:val="left" w:pos="5760"/>
          <w:tab w:val="left" w:pos="6480"/>
          <w:tab w:val="left" w:pos="7200"/>
          <w:tab w:val="left" w:pos="8228"/>
        </w:tabs>
        <w:ind w:right="874"/>
        <w:rPr>
          <w:rFonts w:ascii="Arial" w:hAnsi="Arial" w:cs="Arial"/>
          <w:sz w:val="16"/>
          <w:szCs w:val="16"/>
          <w:lang w:val="en-CA"/>
        </w:rPr>
      </w:pPr>
      <w:r w:rsidRPr="00E95C44">
        <w:rPr>
          <w:rFonts w:ascii="Arial" w:hAnsi="Arial" w:cs="Arial"/>
          <w:sz w:val="16"/>
          <w:szCs w:val="16"/>
          <w:vertAlign w:val="superscript"/>
          <w:lang w:val="en-CA"/>
        </w:rPr>
        <w:t xml:space="preserve">b </w:t>
      </w:r>
      <w:r w:rsidR="001A61F4" w:rsidRPr="001A61F4">
        <w:rPr>
          <w:rFonts w:ascii="Arial" w:hAnsi="Arial" w:cs="Arial"/>
          <w:sz w:val="16"/>
          <w:szCs w:val="16"/>
          <w:lang w:val="en-CA"/>
        </w:rPr>
        <w:t xml:space="preserve">References for all included studies are marked with an asterisk in the reference list. </w:t>
      </w:r>
      <w:r w:rsidR="001A61F4" w:rsidRPr="00E95C44">
        <w:rPr>
          <w:rFonts w:ascii="Arial" w:hAnsi="Arial" w:cs="Arial"/>
          <w:sz w:val="16"/>
          <w:szCs w:val="16"/>
          <w:lang w:val="en-CA"/>
        </w:rPr>
        <w:t>The reference numbers refer to Supplementary Material References.</w:t>
      </w:r>
    </w:p>
    <w:p w14:paraId="23C01494" w14:textId="29FC8043" w:rsidR="00972256" w:rsidRDefault="00972256" w:rsidP="00972256">
      <w:pPr>
        <w:tabs>
          <w:tab w:val="left" w:pos="720"/>
          <w:tab w:val="left" w:pos="1440"/>
          <w:tab w:val="left" w:pos="2160"/>
          <w:tab w:val="left" w:pos="2880"/>
          <w:tab w:val="left" w:pos="3600"/>
          <w:tab w:val="left" w:pos="4320"/>
          <w:tab w:val="left" w:pos="5040"/>
          <w:tab w:val="left" w:pos="5760"/>
          <w:tab w:val="left" w:pos="6480"/>
          <w:tab w:val="left" w:pos="7200"/>
          <w:tab w:val="left" w:pos="8228"/>
        </w:tabs>
        <w:ind w:right="874"/>
        <w:rPr>
          <w:rFonts w:ascii="Arial" w:hAnsi="Arial" w:cs="Arial"/>
          <w:sz w:val="16"/>
          <w:szCs w:val="16"/>
        </w:rPr>
      </w:pPr>
      <w:r w:rsidRPr="00E95C44">
        <w:rPr>
          <w:rFonts w:ascii="Arial" w:hAnsi="Arial" w:cs="Arial"/>
          <w:b/>
          <w:sz w:val="16"/>
          <w:szCs w:val="16"/>
          <w:vertAlign w:val="superscript"/>
        </w:rPr>
        <w:t xml:space="preserve">c </w:t>
      </w:r>
      <w:proofErr w:type="gramStart"/>
      <w:r w:rsidRPr="00E95C44">
        <w:rPr>
          <w:rFonts w:ascii="Arial" w:hAnsi="Arial" w:cs="Arial"/>
          <w:sz w:val="16"/>
          <w:szCs w:val="16"/>
        </w:rPr>
        <w:t>The</w:t>
      </w:r>
      <w:proofErr w:type="gramEnd"/>
      <w:r w:rsidRPr="00E95C44">
        <w:rPr>
          <w:rFonts w:ascii="Arial" w:hAnsi="Arial" w:cs="Arial"/>
          <w:sz w:val="16"/>
          <w:szCs w:val="16"/>
        </w:rPr>
        <w:t xml:space="preserve"> studies were sorted by the sum of difference in sensitivity and difference in specificity in descending order.</w:t>
      </w:r>
    </w:p>
    <w:p w14:paraId="43ADD7CB" w14:textId="77777777" w:rsidR="00972256" w:rsidRPr="00E95C44" w:rsidRDefault="00972256" w:rsidP="00972256"/>
    <w:p w14:paraId="7F3C59C3" w14:textId="77777777" w:rsidR="00972256" w:rsidRPr="00E95C44" w:rsidRDefault="00972256" w:rsidP="00972256">
      <w:pPr>
        <w:sectPr w:rsidR="00972256" w:rsidRPr="00E95C44" w:rsidSect="004E3AC1">
          <w:pgSz w:w="12240" w:h="15840"/>
          <w:pgMar w:top="1440" w:right="1440" w:bottom="1440" w:left="1440" w:header="720" w:footer="720" w:gutter="0"/>
          <w:cols w:space="720"/>
          <w:docGrid w:linePitch="360"/>
        </w:sectPr>
      </w:pPr>
    </w:p>
    <w:p w14:paraId="494C97EF" w14:textId="0D0E8FDE" w:rsidR="00972256" w:rsidRPr="004C2970" w:rsidRDefault="00972256" w:rsidP="00972256">
      <w:pPr>
        <w:spacing w:line="480" w:lineRule="auto"/>
        <w:jc w:val="center"/>
        <w:rPr>
          <w:b/>
          <w:bCs/>
        </w:rPr>
      </w:pPr>
    </w:p>
    <w:p w14:paraId="5473475B" w14:textId="43DD19A7" w:rsidR="00AB69D0" w:rsidRPr="00E95C44" w:rsidRDefault="00AB69D0" w:rsidP="00F730A5">
      <w:pPr>
        <w:tabs>
          <w:tab w:val="left" w:pos="720"/>
          <w:tab w:val="left" w:pos="1440"/>
          <w:tab w:val="left" w:pos="2160"/>
          <w:tab w:val="left" w:pos="2880"/>
          <w:tab w:val="left" w:pos="3600"/>
          <w:tab w:val="left" w:pos="4320"/>
          <w:tab w:val="left" w:pos="5040"/>
          <w:tab w:val="left" w:pos="5760"/>
          <w:tab w:val="left" w:pos="6480"/>
          <w:tab w:val="left" w:pos="7200"/>
          <w:tab w:val="left" w:pos="8228"/>
        </w:tabs>
        <w:ind w:left="-142" w:right="874"/>
        <w:rPr>
          <w:bCs/>
          <w:vertAlign w:val="superscript"/>
        </w:rPr>
      </w:pPr>
      <w:r w:rsidRPr="004C2970">
        <w:rPr>
          <w:b/>
        </w:rPr>
        <w:t xml:space="preserve">Table </w:t>
      </w:r>
      <w:r w:rsidR="001775BD" w:rsidRPr="00E95C44">
        <w:rPr>
          <w:b/>
        </w:rPr>
        <w:t>1</w:t>
      </w:r>
      <w:r w:rsidRPr="00E95C44">
        <w:rPr>
          <w:b/>
        </w:rPr>
        <w:t xml:space="preserve">. </w:t>
      </w:r>
      <w:r w:rsidRPr="00E95C44">
        <w:rPr>
          <w:bCs/>
        </w:rPr>
        <w:t xml:space="preserve">Participant data by </w:t>
      </w:r>
      <w:proofErr w:type="spellStart"/>
      <w:r w:rsidRPr="00E95C44">
        <w:rPr>
          <w:bCs/>
        </w:rPr>
        <w:t>subgroup</w:t>
      </w:r>
      <w:r w:rsidR="00F730A5" w:rsidRPr="00E95C44">
        <w:rPr>
          <w:bCs/>
        </w:rPr>
        <w:t>s</w:t>
      </w:r>
      <w:r w:rsidRPr="00E95C44">
        <w:rPr>
          <w:bCs/>
          <w:vertAlign w:val="superscript"/>
        </w:rPr>
        <w:t>a</w:t>
      </w:r>
      <w:proofErr w:type="spellEnd"/>
    </w:p>
    <w:p w14:paraId="0B3219FE" w14:textId="77777777" w:rsidR="00E85A14" w:rsidRPr="00E95C44" w:rsidRDefault="00E85A14" w:rsidP="00F730A5">
      <w:pPr>
        <w:tabs>
          <w:tab w:val="left" w:pos="720"/>
          <w:tab w:val="left" w:pos="1440"/>
          <w:tab w:val="left" w:pos="2160"/>
          <w:tab w:val="left" w:pos="2880"/>
          <w:tab w:val="left" w:pos="3600"/>
          <w:tab w:val="left" w:pos="4320"/>
          <w:tab w:val="left" w:pos="5040"/>
          <w:tab w:val="left" w:pos="5760"/>
          <w:tab w:val="left" w:pos="6480"/>
          <w:tab w:val="left" w:pos="7200"/>
          <w:tab w:val="left" w:pos="8228"/>
        </w:tabs>
        <w:ind w:left="-142" w:right="874"/>
        <w:rPr>
          <w:b/>
          <w:vertAlign w:val="superscript"/>
        </w:rPr>
      </w:pPr>
    </w:p>
    <w:tbl>
      <w:tblPr>
        <w:tblW w:w="5000" w:type="pct"/>
        <w:tblLayout w:type="fixed"/>
        <w:tblLook w:val="04A0" w:firstRow="1" w:lastRow="0" w:firstColumn="1" w:lastColumn="0" w:noHBand="0" w:noVBand="1"/>
      </w:tblPr>
      <w:tblGrid>
        <w:gridCol w:w="7631"/>
        <w:gridCol w:w="1182"/>
        <w:gridCol w:w="2102"/>
        <w:gridCol w:w="2045"/>
      </w:tblGrid>
      <w:tr w:rsidR="004C2970" w:rsidRPr="00E95C44" w14:paraId="082E8C71" w14:textId="77777777" w:rsidTr="007E23C0">
        <w:trPr>
          <w:trHeight w:val="509"/>
        </w:trPr>
        <w:tc>
          <w:tcPr>
            <w:tcW w:w="2944" w:type="pct"/>
            <w:tcBorders>
              <w:top w:val="single" w:sz="18" w:space="0" w:color="auto"/>
              <w:bottom w:val="single" w:sz="18" w:space="0" w:color="auto"/>
            </w:tcBorders>
            <w:shd w:val="clear" w:color="auto" w:fill="auto"/>
          </w:tcPr>
          <w:p w14:paraId="79F403AD" w14:textId="2C1DD0D9" w:rsidR="00290E6F" w:rsidRPr="00E95C44" w:rsidRDefault="00290E6F" w:rsidP="00244368">
            <w:pPr>
              <w:tabs>
                <w:tab w:val="center" w:pos="4320"/>
                <w:tab w:val="right" w:pos="8640"/>
              </w:tabs>
              <w:spacing w:after="60"/>
              <w:jc w:val="center"/>
              <w:rPr>
                <w:b/>
                <w:sz w:val="20"/>
                <w:szCs w:val="20"/>
              </w:rPr>
            </w:pPr>
            <w:r w:rsidRPr="00E95C44">
              <w:rPr>
                <w:b/>
                <w:sz w:val="20"/>
                <w:szCs w:val="20"/>
              </w:rPr>
              <w:t>Participant Subgroup</w:t>
            </w:r>
          </w:p>
        </w:tc>
        <w:tc>
          <w:tcPr>
            <w:tcW w:w="456" w:type="pct"/>
            <w:tcBorders>
              <w:top w:val="single" w:sz="18" w:space="0" w:color="auto"/>
              <w:bottom w:val="single" w:sz="18" w:space="0" w:color="auto"/>
            </w:tcBorders>
          </w:tcPr>
          <w:p w14:paraId="213DF0CC" w14:textId="77777777" w:rsidR="00290E6F" w:rsidRPr="00E95C44" w:rsidRDefault="00290E6F" w:rsidP="00244368">
            <w:pPr>
              <w:tabs>
                <w:tab w:val="center" w:pos="4320"/>
                <w:tab w:val="right" w:pos="8640"/>
              </w:tabs>
              <w:spacing w:line="360" w:lineRule="auto"/>
              <w:contextualSpacing/>
              <w:jc w:val="center"/>
              <w:rPr>
                <w:b/>
                <w:sz w:val="20"/>
                <w:szCs w:val="20"/>
              </w:rPr>
            </w:pPr>
            <w:r w:rsidRPr="00E95C44">
              <w:rPr>
                <w:b/>
                <w:sz w:val="20"/>
                <w:szCs w:val="20"/>
              </w:rPr>
              <w:t>N Studies</w:t>
            </w:r>
          </w:p>
        </w:tc>
        <w:tc>
          <w:tcPr>
            <w:tcW w:w="811" w:type="pct"/>
            <w:tcBorders>
              <w:top w:val="single" w:sz="18" w:space="0" w:color="auto"/>
              <w:bottom w:val="single" w:sz="18" w:space="0" w:color="auto"/>
            </w:tcBorders>
          </w:tcPr>
          <w:p w14:paraId="604B79C8" w14:textId="77777777" w:rsidR="00290E6F" w:rsidRPr="00E95C44" w:rsidRDefault="00290E6F" w:rsidP="00244368">
            <w:pPr>
              <w:tabs>
                <w:tab w:val="center" w:pos="4320"/>
                <w:tab w:val="right" w:pos="8640"/>
              </w:tabs>
              <w:spacing w:line="360" w:lineRule="auto"/>
              <w:contextualSpacing/>
              <w:jc w:val="center"/>
              <w:rPr>
                <w:b/>
                <w:sz w:val="20"/>
                <w:szCs w:val="20"/>
              </w:rPr>
            </w:pPr>
            <w:r w:rsidRPr="00E95C44">
              <w:rPr>
                <w:b/>
                <w:sz w:val="20"/>
                <w:szCs w:val="20"/>
              </w:rPr>
              <w:t>N Participants</w:t>
            </w:r>
          </w:p>
        </w:tc>
        <w:tc>
          <w:tcPr>
            <w:tcW w:w="789" w:type="pct"/>
            <w:tcBorders>
              <w:top w:val="single" w:sz="18" w:space="0" w:color="auto"/>
              <w:bottom w:val="single" w:sz="18" w:space="0" w:color="auto"/>
            </w:tcBorders>
            <w:shd w:val="clear" w:color="auto" w:fill="auto"/>
          </w:tcPr>
          <w:p w14:paraId="4A8BC5EC" w14:textId="77777777" w:rsidR="00290E6F" w:rsidRPr="00E95C44" w:rsidRDefault="00290E6F" w:rsidP="00244368">
            <w:pPr>
              <w:tabs>
                <w:tab w:val="center" w:pos="4320"/>
                <w:tab w:val="right" w:pos="8640"/>
              </w:tabs>
              <w:spacing w:line="360" w:lineRule="auto"/>
              <w:contextualSpacing/>
              <w:jc w:val="center"/>
              <w:rPr>
                <w:b/>
                <w:sz w:val="20"/>
                <w:szCs w:val="20"/>
              </w:rPr>
            </w:pPr>
            <w:r w:rsidRPr="00E95C44">
              <w:rPr>
                <w:b/>
                <w:sz w:val="20"/>
                <w:szCs w:val="20"/>
              </w:rPr>
              <w:t>N (%) Major Depression</w:t>
            </w:r>
          </w:p>
        </w:tc>
      </w:tr>
      <w:tr w:rsidR="004C2970" w:rsidRPr="00E95C44" w14:paraId="4B70570F" w14:textId="77777777" w:rsidTr="007E23C0">
        <w:trPr>
          <w:trHeight w:val="84"/>
        </w:trPr>
        <w:tc>
          <w:tcPr>
            <w:tcW w:w="2944" w:type="pct"/>
            <w:tcBorders>
              <w:bottom w:val="single" w:sz="8" w:space="0" w:color="auto"/>
            </w:tcBorders>
            <w:shd w:val="clear" w:color="auto" w:fill="auto"/>
          </w:tcPr>
          <w:p w14:paraId="7CCE898A" w14:textId="77777777" w:rsidR="00290E6F" w:rsidRPr="00E95C44" w:rsidRDefault="00290E6F" w:rsidP="002400DA">
            <w:pPr>
              <w:tabs>
                <w:tab w:val="center" w:pos="4320"/>
                <w:tab w:val="right" w:pos="8640"/>
              </w:tabs>
              <w:spacing w:line="360" w:lineRule="auto"/>
              <w:contextualSpacing/>
              <w:rPr>
                <w:b/>
                <w:sz w:val="20"/>
                <w:szCs w:val="20"/>
              </w:rPr>
            </w:pPr>
            <w:r w:rsidRPr="00E95C44">
              <w:rPr>
                <w:b/>
                <w:sz w:val="20"/>
                <w:szCs w:val="20"/>
              </w:rPr>
              <w:t>All participants</w:t>
            </w:r>
          </w:p>
        </w:tc>
        <w:tc>
          <w:tcPr>
            <w:tcW w:w="456" w:type="pct"/>
            <w:tcBorders>
              <w:bottom w:val="single" w:sz="8" w:space="0" w:color="auto"/>
            </w:tcBorders>
          </w:tcPr>
          <w:p w14:paraId="1A7F5FB5" w14:textId="300AE5EC" w:rsidR="00290E6F" w:rsidRPr="004C2970" w:rsidRDefault="00290E6F" w:rsidP="002400DA">
            <w:pPr>
              <w:tabs>
                <w:tab w:val="center" w:pos="4320"/>
                <w:tab w:val="right" w:pos="8640"/>
              </w:tabs>
              <w:spacing w:line="360" w:lineRule="auto"/>
              <w:contextualSpacing/>
              <w:jc w:val="right"/>
              <w:rPr>
                <w:sz w:val="20"/>
                <w:szCs w:val="20"/>
              </w:rPr>
            </w:pPr>
            <w:r w:rsidRPr="004C2970">
              <w:rPr>
                <w:sz w:val="20"/>
                <w:szCs w:val="20"/>
              </w:rPr>
              <w:t>98</w:t>
            </w:r>
          </w:p>
        </w:tc>
        <w:tc>
          <w:tcPr>
            <w:tcW w:w="811" w:type="pct"/>
            <w:tcBorders>
              <w:bottom w:val="single" w:sz="8" w:space="0" w:color="auto"/>
            </w:tcBorders>
          </w:tcPr>
          <w:p w14:paraId="23875DE0" w14:textId="02AAEF78" w:rsidR="00290E6F" w:rsidRPr="00E95C44" w:rsidRDefault="00290E6F" w:rsidP="002400DA">
            <w:pPr>
              <w:tabs>
                <w:tab w:val="center" w:pos="4320"/>
                <w:tab w:val="right" w:pos="8640"/>
              </w:tabs>
              <w:spacing w:line="360" w:lineRule="auto"/>
              <w:contextualSpacing/>
              <w:jc w:val="right"/>
              <w:rPr>
                <w:sz w:val="20"/>
                <w:szCs w:val="20"/>
              </w:rPr>
            </w:pPr>
            <w:r w:rsidRPr="00E95C44">
              <w:rPr>
                <w:sz w:val="20"/>
                <w:szCs w:val="20"/>
              </w:rPr>
              <w:t>20,700</w:t>
            </w:r>
          </w:p>
        </w:tc>
        <w:tc>
          <w:tcPr>
            <w:tcW w:w="789" w:type="pct"/>
            <w:tcBorders>
              <w:bottom w:val="single" w:sz="8" w:space="0" w:color="auto"/>
            </w:tcBorders>
            <w:shd w:val="clear" w:color="auto" w:fill="auto"/>
          </w:tcPr>
          <w:p w14:paraId="1B2919EB" w14:textId="1A2C0E08" w:rsidR="00290E6F" w:rsidRPr="00E95C44" w:rsidRDefault="00290E6F" w:rsidP="002400DA">
            <w:pPr>
              <w:tabs>
                <w:tab w:val="center" w:pos="4320"/>
                <w:tab w:val="right" w:pos="8640"/>
              </w:tabs>
              <w:spacing w:line="360" w:lineRule="auto"/>
              <w:contextualSpacing/>
              <w:jc w:val="right"/>
              <w:rPr>
                <w:sz w:val="20"/>
                <w:szCs w:val="20"/>
              </w:rPr>
            </w:pPr>
            <w:r w:rsidRPr="00E95C44">
              <w:rPr>
                <w:sz w:val="20"/>
                <w:szCs w:val="20"/>
              </w:rPr>
              <w:t>2,285 (11)</w:t>
            </w:r>
          </w:p>
        </w:tc>
      </w:tr>
      <w:tr w:rsidR="004C2970" w:rsidRPr="00E95C44" w14:paraId="78A4A12A" w14:textId="77777777" w:rsidTr="007E23C0">
        <w:trPr>
          <w:trHeight w:val="84"/>
        </w:trPr>
        <w:tc>
          <w:tcPr>
            <w:tcW w:w="2944" w:type="pct"/>
            <w:tcBorders>
              <w:bottom w:val="single" w:sz="8" w:space="0" w:color="auto"/>
            </w:tcBorders>
            <w:shd w:val="clear" w:color="auto" w:fill="auto"/>
          </w:tcPr>
          <w:p w14:paraId="2FC8AFB8" w14:textId="14671925" w:rsidR="00290E6F" w:rsidRPr="00E95C44" w:rsidRDefault="00290E6F" w:rsidP="002400DA">
            <w:pPr>
              <w:tabs>
                <w:tab w:val="center" w:pos="4320"/>
                <w:tab w:val="right" w:pos="8640"/>
              </w:tabs>
              <w:spacing w:line="360" w:lineRule="auto"/>
              <w:ind w:left="142" w:hanging="142"/>
              <w:contextualSpacing/>
              <w:rPr>
                <w:b/>
                <w:sz w:val="20"/>
                <w:szCs w:val="20"/>
              </w:rPr>
            </w:pPr>
            <w:r w:rsidRPr="00E95C44">
              <w:rPr>
                <w:b/>
                <w:sz w:val="20"/>
                <w:szCs w:val="20"/>
              </w:rPr>
              <w:t xml:space="preserve">Participants </w:t>
            </w:r>
            <w:r w:rsidR="007C0C55" w:rsidRPr="00E95C44">
              <w:rPr>
                <w:b/>
                <w:sz w:val="20"/>
                <w:szCs w:val="20"/>
              </w:rPr>
              <w:t>not currently diagnosed with a mental disorder or receiving treatment for a mental health problem</w:t>
            </w:r>
          </w:p>
        </w:tc>
        <w:tc>
          <w:tcPr>
            <w:tcW w:w="456" w:type="pct"/>
            <w:tcBorders>
              <w:bottom w:val="single" w:sz="8" w:space="0" w:color="auto"/>
            </w:tcBorders>
          </w:tcPr>
          <w:p w14:paraId="410A02D4" w14:textId="27231ABB" w:rsidR="00290E6F" w:rsidRPr="00E95C44" w:rsidRDefault="00290E6F" w:rsidP="002400DA">
            <w:pPr>
              <w:spacing w:line="360" w:lineRule="auto"/>
              <w:contextualSpacing/>
              <w:jc w:val="right"/>
              <w:rPr>
                <w:sz w:val="20"/>
                <w:szCs w:val="20"/>
              </w:rPr>
            </w:pPr>
            <w:r w:rsidRPr="00E95C44">
              <w:rPr>
                <w:sz w:val="20"/>
                <w:szCs w:val="20"/>
              </w:rPr>
              <w:t>3</w:t>
            </w:r>
            <w:r w:rsidR="0041079F" w:rsidRPr="00E95C44">
              <w:rPr>
                <w:sz w:val="20"/>
                <w:szCs w:val="20"/>
              </w:rPr>
              <w:t>8</w:t>
            </w:r>
          </w:p>
        </w:tc>
        <w:tc>
          <w:tcPr>
            <w:tcW w:w="811" w:type="pct"/>
            <w:tcBorders>
              <w:bottom w:val="single" w:sz="8" w:space="0" w:color="auto"/>
            </w:tcBorders>
          </w:tcPr>
          <w:p w14:paraId="381B68D1" w14:textId="43899BA2" w:rsidR="00290E6F" w:rsidRPr="004C2970" w:rsidRDefault="0041079F" w:rsidP="002400DA">
            <w:pPr>
              <w:spacing w:line="360" w:lineRule="auto"/>
              <w:contextualSpacing/>
              <w:jc w:val="right"/>
              <w:rPr>
                <w:sz w:val="20"/>
                <w:szCs w:val="20"/>
              </w:rPr>
            </w:pPr>
            <w:r w:rsidRPr="004C2970">
              <w:rPr>
                <w:sz w:val="20"/>
                <w:szCs w:val="20"/>
              </w:rPr>
              <w:t>6,995</w:t>
            </w:r>
          </w:p>
        </w:tc>
        <w:tc>
          <w:tcPr>
            <w:tcW w:w="789" w:type="pct"/>
            <w:tcBorders>
              <w:bottom w:val="single" w:sz="8" w:space="0" w:color="auto"/>
            </w:tcBorders>
            <w:shd w:val="clear" w:color="auto" w:fill="auto"/>
          </w:tcPr>
          <w:p w14:paraId="0E90DFB0" w14:textId="5A0B4C5F" w:rsidR="00290E6F" w:rsidRPr="00E95C44" w:rsidRDefault="0041079F" w:rsidP="002400DA">
            <w:pPr>
              <w:spacing w:line="360" w:lineRule="auto"/>
              <w:contextualSpacing/>
              <w:jc w:val="right"/>
              <w:rPr>
                <w:sz w:val="20"/>
                <w:szCs w:val="20"/>
              </w:rPr>
            </w:pPr>
            <w:r w:rsidRPr="00E95C44">
              <w:rPr>
                <w:sz w:val="20"/>
                <w:szCs w:val="20"/>
              </w:rPr>
              <w:t>495</w:t>
            </w:r>
            <w:r w:rsidR="00E84CE7" w:rsidRPr="00E95C44">
              <w:rPr>
                <w:sz w:val="20"/>
                <w:szCs w:val="20"/>
              </w:rPr>
              <w:t xml:space="preserve"> </w:t>
            </w:r>
            <w:r w:rsidR="00290E6F" w:rsidRPr="00E95C44">
              <w:rPr>
                <w:sz w:val="20"/>
                <w:szCs w:val="20"/>
              </w:rPr>
              <w:t>(</w:t>
            </w:r>
            <w:r w:rsidRPr="00E95C44">
              <w:rPr>
                <w:sz w:val="20"/>
                <w:szCs w:val="20"/>
              </w:rPr>
              <w:t>7</w:t>
            </w:r>
            <w:r w:rsidR="00290E6F" w:rsidRPr="00E95C44">
              <w:rPr>
                <w:sz w:val="20"/>
                <w:szCs w:val="20"/>
              </w:rPr>
              <w:t>)</w:t>
            </w:r>
          </w:p>
        </w:tc>
      </w:tr>
      <w:tr w:rsidR="004C2970" w:rsidRPr="00E95C44" w14:paraId="7A43B599" w14:textId="77777777" w:rsidTr="007E23C0">
        <w:trPr>
          <w:trHeight w:val="84"/>
        </w:trPr>
        <w:tc>
          <w:tcPr>
            <w:tcW w:w="2944" w:type="pct"/>
            <w:tcBorders>
              <w:top w:val="single" w:sz="8" w:space="0" w:color="auto"/>
            </w:tcBorders>
            <w:shd w:val="clear" w:color="auto" w:fill="auto"/>
          </w:tcPr>
          <w:p w14:paraId="5EC7C0BE" w14:textId="77777777" w:rsidR="00290E6F" w:rsidRPr="00E95C44" w:rsidRDefault="00290E6F" w:rsidP="002400DA">
            <w:pPr>
              <w:tabs>
                <w:tab w:val="center" w:pos="4320"/>
                <w:tab w:val="right" w:pos="8640"/>
              </w:tabs>
              <w:spacing w:line="360" w:lineRule="auto"/>
              <w:contextualSpacing/>
              <w:rPr>
                <w:b/>
                <w:sz w:val="20"/>
                <w:szCs w:val="20"/>
              </w:rPr>
            </w:pPr>
            <w:r w:rsidRPr="00E95C44">
              <w:rPr>
                <w:b/>
                <w:sz w:val="20"/>
                <w:szCs w:val="20"/>
              </w:rPr>
              <w:t>Age &lt;60</w:t>
            </w:r>
          </w:p>
        </w:tc>
        <w:tc>
          <w:tcPr>
            <w:tcW w:w="456" w:type="pct"/>
            <w:tcBorders>
              <w:top w:val="single" w:sz="8" w:space="0" w:color="auto"/>
            </w:tcBorders>
          </w:tcPr>
          <w:p w14:paraId="303A15DC" w14:textId="7E7DB14C" w:rsidR="00290E6F" w:rsidRPr="00E95C44" w:rsidRDefault="00E45868" w:rsidP="002400DA">
            <w:pPr>
              <w:spacing w:line="360" w:lineRule="auto"/>
              <w:contextualSpacing/>
              <w:jc w:val="right"/>
              <w:rPr>
                <w:sz w:val="20"/>
                <w:szCs w:val="20"/>
              </w:rPr>
            </w:pPr>
            <w:r w:rsidRPr="00E95C44">
              <w:rPr>
                <w:sz w:val="20"/>
                <w:szCs w:val="20"/>
              </w:rPr>
              <w:t>9</w:t>
            </w:r>
            <w:r w:rsidR="00290E6F" w:rsidRPr="00E95C44">
              <w:rPr>
                <w:sz w:val="20"/>
                <w:szCs w:val="20"/>
              </w:rPr>
              <w:t>2</w:t>
            </w:r>
          </w:p>
        </w:tc>
        <w:tc>
          <w:tcPr>
            <w:tcW w:w="811" w:type="pct"/>
            <w:tcBorders>
              <w:top w:val="single" w:sz="8" w:space="0" w:color="auto"/>
            </w:tcBorders>
          </w:tcPr>
          <w:p w14:paraId="3F6574C9" w14:textId="78C13571" w:rsidR="00290E6F" w:rsidRPr="004C2970" w:rsidRDefault="00930FF8" w:rsidP="002400DA">
            <w:pPr>
              <w:spacing w:line="360" w:lineRule="auto"/>
              <w:contextualSpacing/>
              <w:jc w:val="right"/>
              <w:rPr>
                <w:sz w:val="20"/>
                <w:szCs w:val="20"/>
              </w:rPr>
            </w:pPr>
            <w:r w:rsidRPr="004C2970">
              <w:rPr>
                <w:sz w:val="20"/>
                <w:szCs w:val="20"/>
              </w:rPr>
              <w:t>11,795</w:t>
            </w:r>
          </w:p>
        </w:tc>
        <w:tc>
          <w:tcPr>
            <w:tcW w:w="789" w:type="pct"/>
            <w:tcBorders>
              <w:top w:val="single" w:sz="8" w:space="0" w:color="auto"/>
            </w:tcBorders>
            <w:shd w:val="clear" w:color="auto" w:fill="auto"/>
          </w:tcPr>
          <w:p w14:paraId="323E1105" w14:textId="7146A49C" w:rsidR="00290E6F" w:rsidRPr="00E95C44" w:rsidRDefault="00167FA7" w:rsidP="002400DA">
            <w:pPr>
              <w:spacing w:line="360" w:lineRule="auto"/>
              <w:contextualSpacing/>
              <w:jc w:val="right"/>
              <w:rPr>
                <w:sz w:val="20"/>
                <w:szCs w:val="20"/>
              </w:rPr>
            </w:pPr>
            <w:r w:rsidRPr="00E95C44">
              <w:rPr>
                <w:sz w:val="20"/>
                <w:szCs w:val="20"/>
              </w:rPr>
              <w:t>1,452 (12)</w:t>
            </w:r>
          </w:p>
        </w:tc>
      </w:tr>
      <w:tr w:rsidR="004C2970" w:rsidRPr="00E95C44" w14:paraId="27746D68" w14:textId="77777777" w:rsidTr="007E23C0">
        <w:trPr>
          <w:trHeight w:val="84"/>
        </w:trPr>
        <w:tc>
          <w:tcPr>
            <w:tcW w:w="2944" w:type="pct"/>
            <w:tcBorders>
              <w:bottom w:val="single" w:sz="8" w:space="0" w:color="auto"/>
            </w:tcBorders>
            <w:shd w:val="clear" w:color="auto" w:fill="auto"/>
          </w:tcPr>
          <w:p w14:paraId="129AB6BB" w14:textId="77777777" w:rsidR="00290E6F" w:rsidRPr="00E95C44" w:rsidRDefault="00290E6F" w:rsidP="002400DA">
            <w:pPr>
              <w:tabs>
                <w:tab w:val="center" w:pos="4320"/>
                <w:tab w:val="right" w:pos="8640"/>
              </w:tabs>
              <w:spacing w:line="360" w:lineRule="auto"/>
              <w:contextualSpacing/>
              <w:rPr>
                <w:b/>
                <w:sz w:val="20"/>
                <w:szCs w:val="20"/>
              </w:rPr>
            </w:pPr>
            <w:proofErr w:type="spellStart"/>
            <w:r w:rsidRPr="00E95C44">
              <w:rPr>
                <w:b/>
                <w:sz w:val="20"/>
                <w:szCs w:val="20"/>
              </w:rPr>
              <w:t>Age</w:t>
            </w:r>
            <w:proofErr w:type="spellEnd"/>
            <w:r w:rsidRPr="00E95C44">
              <w:rPr>
                <w:b/>
                <w:sz w:val="20"/>
                <w:szCs w:val="20"/>
              </w:rPr>
              <w:t xml:space="preserve"> </w:t>
            </w:r>
            <w:r w:rsidRPr="004C2970">
              <w:rPr>
                <w:b/>
                <w:sz w:val="20"/>
                <w:szCs w:val="20"/>
              </w:rPr>
              <w:sym w:font="Symbol" w:char="F0B3"/>
            </w:r>
            <w:r w:rsidRPr="004C2970">
              <w:rPr>
                <w:b/>
                <w:sz w:val="20"/>
                <w:szCs w:val="20"/>
              </w:rPr>
              <w:t>60</w:t>
            </w:r>
          </w:p>
        </w:tc>
        <w:tc>
          <w:tcPr>
            <w:tcW w:w="456" w:type="pct"/>
            <w:tcBorders>
              <w:bottom w:val="single" w:sz="8" w:space="0" w:color="auto"/>
            </w:tcBorders>
          </w:tcPr>
          <w:p w14:paraId="5460D90F" w14:textId="7FCE384E" w:rsidR="00290E6F" w:rsidRPr="00E95C44" w:rsidRDefault="00E45868" w:rsidP="002400DA">
            <w:pPr>
              <w:spacing w:line="360" w:lineRule="auto"/>
              <w:contextualSpacing/>
              <w:jc w:val="right"/>
              <w:rPr>
                <w:sz w:val="20"/>
                <w:szCs w:val="20"/>
              </w:rPr>
            </w:pPr>
            <w:r w:rsidRPr="00E95C44">
              <w:rPr>
                <w:sz w:val="20"/>
                <w:szCs w:val="20"/>
              </w:rPr>
              <w:t>9</w:t>
            </w:r>
            <w:r w:rsidR="00290E6F" w:rsidRPr="00E95C44">
              <w:rPr>
                <w:sz w:val="20"/>
                <w:szCs w:val="20"/>
              </w:rPr>
              <w:t>2</w:t>
            </w:r>
          </w:p>
        </w:tc>
        <w:tc>
          <w:tcPr>
            <w:tcW w:w="811" w:type="pct"/>
            <w:tcBorders>
              <w:bottom w:val="single" w:sz="8" w:space="0" w:color="auto"/>
            </w:tcBorders>
          </w:tcPr>
          <w:p w14:paraId="2273E5F9" w14:textId="3E25F4BA" w:rsidR="00290E6F" w:rsidRPr="004C2970" w:rsidRDefault="00930FF8" w:rsidP="002400DA">
            <w:pPr>
              <w:spacing w:line="360" w:lineRule="auto"/>
              <w:contextualSpacing/>
              <w:jc w:val="right"/>
              <w:rPr>
                <w:sz w:val="20"/>
                <w:szCs w:val="20"/>
              </w:rPr>
            </w:pPr>
            <w:r w:rsidRPr="004C2970">
              <w:rPr>
                <w:sz w:val="20"/>
                <w:szCs w:val="20"/>
              </w:rPr>
              <w:t>8,741</w:t>
            </w:r>
          </w:p>
        </w:tc>
        <w:tc>
          <w:tcPr>
            <w:tcW w:w="789" w:type="pct"/>
            <w:tcBorders>
              <w:bottom w:val="single" w:sz="8" w:space="0" w:color="auto"/>
            </w:tcBorders>
            <w:shd w:val="clear" w:color="auto" w:fill="auto"/>
          </w:tcPr>
          <w:p w14:paraId="534A4CE9" w14:textId="0C687A17" w:rsidR="00290E6F" w:rsidRPr="00E95C44" w:rsidRDefault="00167FA7" w:rsidP="002400DA">
            <w:pPr>
              <w:spacing w:line="360" w:lineRule="auto"/>
              <w:contextualSpacing/>
              <w:jc w:val="right"/>
              <w:rPr>
                <w:sz w:val="20"/>
                <w:szCs w:val="20"/>
              </w:rPr>
            </w:pPr>
            <w:r w:rsidRPr="00E95C44">
              <w:rPr>
                <w:sz w:val="20"/>
                <w:szCs w:val="20"/>
              </w:rPr>
              <w:t>779 (9)</w:t>
            </w:r>
          </w:p>
        </w:tc>
      </w:tr>
      <w:tr w:rsidR="004C2970" w:rsidRPr="00E95C44" w14:paraId="1BADD4DC" w14:textId="77777777" w:rsidTr="007E23C0">
        <w:trPr>
          <w:trHeight w:val="84"/>
        </w:trPr>
        <w:tc>
          <w:tcPr>
            <w:tcW w:w="2944" w:type="pct"/>
            <w:tcBorders>
              <w:top w:val="single" w:sz="8" w:space="0" w:color="auto"/>
            </w:tcBorders>
            <w:shd w:val="clear" w:color="auto" w:fill="auto"/>
          </w:tcPr>
          <w:p w14:paraId="3895F60A" w14:textId="77777777" w:rsidR="00E84CE7" w:rsidRPr="00E95C44" w:rsidRDefault="00E84CE7" w:rsidP="00E84CE7">
            <w:pPr>
              <w:rPr>
                <w:b/>
                <w:bCs/>
                <w:sz w:val="20"/>
                <w:szCs w:val="20"/>
              </w:rPr>
            </w:pPr>
            <w:r w:rsidRPr="00E95C44">
              <w:rPr>
                <w:b/>
                <w:bCs/>
                <w:sz w:val="20"/>
                <w:szCs w:val="20"/>
              </w:rPr>
              <w:t>Women</w:t>
            </w:r>
          </w:p>
        </w:tc>
        <w:tc>
          <w:tcPr>
            <w:tcW w:w="456" w:type="pct"/>
            <w:tcBorders>
              <w:top w:val="single" w:sz="8" w:space="0" w:color="auto"/>
            </w:tcBorders>
          </w:tcPr>
          <w:p w14:paraId="6C0CAD81" w14:textId="6B50F1B7" w:rsidR="00E84CE7" w:rsidRPr="00E95C44" w:rsidRDefault="0033127C" w:rsidP="00E84CE7">
            <w:pPr>
              <w:spacing w:line="360" w:lineRule="auto"/>
              <w:contextualSpacing/>
              <w:jc w:val="right"/>
              <w:rPr>
                <w:sz w:val="20"/>
                <w:szCs w:val="20"/>
              </w:rPr>
            </w:pPr>
            <w:r w:rsidRPr="00E95C44">
              <w:rPr>
                <w:sz w:val="20"/>
                <w:szCs w:val="20"/>
              </w:rPr>
              <w:t>96</w:t>
            </w:r>
          </w:p>
        </w:tc>
        <w:tc>
          <w:tcPr>
            <w:tcW w:w="811" w:type="pct"/>
            <w:tcBorders>
              <w:top w:val="single" w:sz="8" w:space="0" w:color="auto"/>
            </w:tcBorders>
          </w:tcPr>
          <w:p w14:paraId="3D691FD4" w14:textId="523B705D" w:rsidR="00E84CE7" w:rsidRPr="004C2970" w:rsidRDefault="00E84CE7" w:rsidP="00E84CE7">
            <w:pPr>
              <w:spacing w:line="360" w:lineRule="auto"/>
              <w:contextualSpacing/>
              <w:jc w:val="right"/>
              <w:rPr>
                <w:sz w:val="20"/>
                <w:szCs w:val="20"/>
              </w:rPr>
            </w:pPr>
            <w:r w:rsidRPr="004C2970">
              <w:rPr>
                <w:sz w:val="20"/>
                <w:szCs w:val="20"/>
              </w:rPr>
              <w:t>11,111</w:t>
            </w:r>
          </w:p>
        </w:tc>
        <w:tc>
          <w:tcPr>
            <w:tcW w:w="789" w:type="pct"/>
            <w:tcBorders>
              <w:top w:val="single" w:sz="8" w:space="0" w:color="auto"/>
            </w:tcBorders>
            <w:shd w:val="clear" w:color="auto" w:fill="auto"/>
          </w:tcPr>
          <w:p w14:paraId="04F6EC80" w14:textId="1D94DF6B" w:rsidR="00E84CE7" w:rsidRPr="00E95C44" w:rsidRDefault="00E84CE7" w:rsidP="00E84CE7">
            <w:pPr>
              <w:spacing w:line="360" w:lineRule="auto"/>
              <w:contextualSpacing/>
              <w:jc w:val="right"/>
              <w:rPr>
                <w:sz w:val="20"/>
                <w:szCs w:val="20"/>
              </w:rPr>
            </w:pPr>
            <w:r w:rsidRPr="00E95C44">
              <w:rPr>
                <w:sz w:val="20"/>
                <w:szCs w:val="20"/>
              </w:rPr>
              <w:t>1,342 (12)</w:t>
            </w:r>
          </w:p>
        </w:tc>
      </w:tr>
      <w:tr w:rsidR="004C2970" w:rsidRPr="00E95C44" w14:paraId="20402D40" w14:textId="77777777" w:rsidTr="007E23C0">
        <w:trPr>
          <w:trHeight w:val="84"/>
        </w:trPr>
        <w:tc>
          <w:tcPr>
            <w:tcW w:w="2944" w:type="pct"/>
            <w:tcBorders>
              <w:bottom w:val="single" w:sz="8" w:space="0" w:color="auto"/>
            </w:tcBorders>
            <w:shd w:val="clear" w:color="auto" w:fill="auto"/>
          </w:tcPr>
          <w:p w14:paraId="76CBBD2E" w14:textId="77777777" w:rsidR="00290E6F" w:rsidRPr="00E95C44" w:rsidRDefault="00290E6F" w:rsidP="002400DA">
            <w:pPr>
              <w:rPr>
                <w:b/>
                <w:bCs/>
                <w:sz w:val="20"/>
                <w:szCs w:val="20"/>
              </w:rPr>
            </w:pPr>
            <w:r w:rsidRPr="00E95C44">
              <w:rPr>
                <w:b/>
                <w:bCs/>
                <w:sz w:val="20"/>
                <w:szCs w:val="20"/>
              </w:rPr>
              <w:t>Men</w:t>
            </w:r>
          </w:p>
        </w:tc>
        <w:tc>
          <w:tcPr>
            <w:tcW w:w="456" w:type="pct"/>
            <w:tcBorders>
              <w:bottom w:val="single" w:sz="8" w:space="0" w:color="auto"/>
            </w:tcBorders>
          </w:tcPr>
          <w:p w14:paraId="012595EF" w14:textId="734BD453" w:rsidR="00290E6F" w:rsidRPr="00E95C44" w:rsidRDefault="0033127C" w:rsidP="002400DA">
            <w:pPr>
              <w:spacing w:line="360" w:lineRule="auto"/>
              <w:contextualSpacing/>
              <w:jc w:val="right"/>
              <w:rPr>
                <w:sz w:val="20"/>
                <w:szCs w:val="20"/>
              </w:rPr>
            </w:pPr>
            <w:r w:rsidRPr="00E95C44">
              <w:rPr>
                <w:sz w:val="20"/>
                <w:szCs w:val="20"/>
              </w:rPr>
              <w:t>89</w:t>
            </w:r>
          </w:p>
        </w:tc>
        <w:tc>
          <w:tcPr>
            <w:tcW w:w="811" w:type="pct"/>
            <w:tcBorders>
              <w:bottom w:val="single" w:sz="8" w:space="0" w:color="auto"/>
            </w:tcBorders>
          </w:tcPr>
          <w:p w14:paraId="19F5ADFF" w14:textId="41FDF8DB" w:rsidR="00290E6F" w:rsidRPr="004C2970" w:rsidRDefault="00E84CE7" w:rsidP="002400DA">
            <w:pPr>
              <w:spacing w:line="360" w:lineRule="auto"/>
              <w:contextualSpacing/>
              <w:jc w:val="right"/>
              <w:rPr>
                <w:sz w:val="20"/>
                <w:szCs w:val="20"/>
              </w:rPr>
            </w:pPr>
            <w:r w:rsidRPr="004C2970">
              <w:rPr>
                <w:sz w:val="20"/>
                <w:szCs w:val="20"/>
              </w:rPr>
              <w:t>9,494</w:t>
            </w:r>
          </w:p>
        </w:tc>
        <w:tc>
          <w:tcPr>
            <w:tcW w:w="789" w:type="pct"/>
            <w:tcBorders>
              <w:bottom w:val="single" w:sz="8" w:space="0" w:color="auto"/>
            </w:tcBorders>
            <w:shd w:val="clear" w:color="auto" w:fill="auto"/>
          </w:tcPr>
          <w:p w14:paraId="0120BDA6" w14:textId="7AE1E1EB" w:rsidR="00290E6F" w:rsidRPr="00E95C44" w:rsidRDefault="00E84CE7" w:rsidP="002400DA">
            <w:pPr>
              <w:spacing w:line="360" w:lineRule="auto"/>
              <w:contextualSpacing/>
              <w:jc w:val="right"/>
              <w:rPr>
                <w:sz w:val="20"/>
                <w:szCs w:val="20"/>
              </w:rPr>
            </w:pPr>
            <w:r w:rsidRPr="00E95C44">
              <w:rPr>
                <w:sz w:val="20"/>
                <w:szCs w:val="20"/>
              </w:rPr>
              <w:t xml:space="preserve">911 </w:t>
            </w:r>
            <w:r w:rsidR="00290E6F" w:rsidRPr="00E95C44">
              <w:rPr>
                <w:sz w:val="20"/>
                <w:szCs w:val="20"/>
              </w:rPr>
              <w:t>(</w:t>
            </w:r>
            <w:r w:rsidRPr="00E95C44">
              <w:rPr>
                <w:sz w:val="20"/>
                <w:szCs w:val="20"/>
              </w:rPr>
              <w:t>10</w:t>
            </w:r>
            <w:r w:rsidR="00290E6F" w:rsidRPr="00E95C44">
              <w:rPr>
                <w:sz w:val="20"/>
                <w:szCs w:val="20"/>
              </w:rPr>
              <w:t>)</w:t>
            </w:r>
          </w:p>
        </w:tc>
      </w:tr>
      <w:tr w:rsidR="004C2970" w:rsidRPr="00E95C44" w14:paraId="35B638BA" w14:textId="77777777" w:rsidTr="007E23C0">
        <w:trPr>
          <w:trHeight w:val="84"/>
        </w:trPr>
        <w:tc>
          <w:tcPr>
            <w:tcW w:w="2944" w:type="pct"/>
            <w:tcBorders>
              <w:top w:val="single" w:sz="8" w:space="0" w:color="auto"/>
            </w:tcBorders>
            <w:shd w:val="clear" w:color="auto" w:fill="auto"/>
          </w:tcPr>
          <w:p w14:paraId="5914B868" w14:textId="77777777" w:rsidR="00290E6F" w:rsidRPr="00E95C44" w:rsidRDefault="00290E6F" w:rsidP="002400DA">
            <w:pPr>
              <w:rPr>
                <w:b/>
                <w:bCs/>
                <w:sz w:val="20"/>
                <w:szCs w:val="20"/>
              </w:rPr>
            </w:pPr>
            <w:r w:rsidRPr="00E95C44">
              <w:rPr>
                <w:b/>
                <w:bCs/>
                <w:sz w:val="20"/>
                <w:szCs w:val="20"/>
              </w:rPr>
              <w:t xml:space="preserve">Very </w:t>
            </w:r>
            <w:proofErr w:type="gramStart"/>
            <w:r w:rsidRPr="00E95C44">
              <w:rPr>
                <w:b/>
                <w:bCs/>
                <w:sz w:val="20"/>
                <w:szCs w:val="20"/>
              </w:rPr>
              <w:t>high country</w:t>
            </w:r>
            <w:proofErr w:type="gramEnd"/>
            <w:r w:rsidRPr="00E95C44">
              <w:rPr>
                <w:b/>
                <w:bCs/>
                <w:sz w:val="20"/>
                <w:szCs w:val="20"/>
              </w:rPr>
              <w:t xml:space="preserve"> human development index</w:t>
            </w:r>
          </w:p>
        </w:tc>
        <w:tc>
          <w:tcPr>
            <w:tcW w:w="456" w:type="pct"/>
            <w:tcBorders>
              <w:top w:val="single" w:sz="8" w:space="0" w:color="auto"/>
            </w:tcBorders>
          </w:tcPr>
          <w:p w14:paraId="0AF3448D" w14:textId="46A4FEFD" w:rsidR="00290E6F" w:rsidRPr="00E95C44" w:rsidRDefault="00133A95" w:rsidP="002400DA">
            <w:pPr>
              <w:spacing w:line="360" w:lineRule="auto"/>
              <w:contextualSpacing/>
              <w:jc w:val="right"/>
              <w:rPr>
                <w:sz w:val="20"/>
                <w:szCs w:val="20"/>
              </w:rPr>
            </w:pPr>
            <w:r w:rsidRPr="00E95C44">
              <w:rPr>
                <w:sz w:val="20"/>
                <w:szCs w:val="20"/>
              </w:rPr>
              <w:t>90</w:t>
            </w:r>
          </w:p>
        </w:tc>
        <w:tc>
          <w:tcPr>
            <w:tcW w:w="811" w:type="pct"/>
            <w:tcBorders>
              <w:top w:val="single" w:sz="8" w:space="0" w:color="auto"/>
            </w:tcBorders>
          </w:tcPr>
          <w:p w14:paraId="319995BD" w14:textId="1F207476" w:rsidR="00290E6F" w:rsidRPr="00E95C44" w:rsidRDefault="00133A95" w:rsidP="002400DA">
            <w:pPr>
              <w:spacing w:line="360" w:lineRule="auto"/>
              <w:contextualSpacing/>
              <w:jc w:val="right"/>
              <w:rPr>
                <w:sz w:val="20"/>
                <w:szCs w:val="20"/>
              </w:rPr>
            </w:pPr>
            <w:r w:rsidRPr="004C2970">
              <w:rPr>
                <w:sz w:val="20"/>
                <w:szCs w:val="20"/>
              </w:rPr>
              <w:t>2</w:t>
            </w:r>
            <w:r w:rsidR="00290E6F" w:rsidRPr="004C2970">
              <w:rPr>
                <w:sz w:val="20"/>
                <w:szCs w:val="20"/>
              </w:rPr>
              <w:t>0</w:t>
            </w:r>
            <w:r w:rsidR="00930FF8" w:rsidRPr="004C2970">
              <w:rPr>
                <w:sz w:val="20"/>
                <w:szCs w:val="20"/>
              </w:rPr>
              <w:t>,</w:t>
            </w:r>
            <w:r w:rsidRPr="00E95C44">
              <w:rPr>
                <w:sz w:val="20"/>
                <w:szCs w:val="20"/>
              </w:rPr>
              <w:t>08</w:t>
            </w:r>
            <w:r w:rsidR="00290E6F" w:rsidRPr="00E95C44">
              <w:rPr>
                <w:sz w:val="20"/>
                <w:szCs w:val="20"/>
              </w:rPr>
              <w:t>8</w:t>
            </w:r>
          </w:p>
        </w:tc>
        <w:tc>
          <w:tcPr>
            <w:tcW w:w="789" w:type="pct"/>
            <w:tcBorders>
              <w:top w:val="single" w:sz="8" w:space="0" w:color="auto"/>
            </w:tcBorders>
            <w:shd w:val="clear" w:color="auto" w:fill="auto"/>
          </w:tcPr>
          <w:p w14:paraId="6C123632" w14:textId="536057D4" w:rsidR="00290E6F" w:rsidRPr="00E95C44" w:rsidRDefault="00133A95" w:rsidP="002400DA">
            <w:pPr>
              <w:spacing w:line="360" w:lineRule="auto"/>
              <w:contextualSpacing/>
              <w:jc w:val="right"/>
              <w:rPr>
                <w:sz w:val="20"/>
                <w:szCs w:val="20"/>
              </w:rPr>
            </w:pPr>
            <w:r w:rsidRPr="00E95C44">
              <w:rPr>
                <w:sz w:val="20"/>
                <w:szCs w:val="20"/>
              </w:rPr>
              <w:t>2</w:t>
            </w:r>
            <w:r w:rsidR="00290E6F" w:rsidRPr="00E95C44">
              <w:rPr>
                <w:sz w:val="20"/>
                <w:szCs w:val="20"/>
              </w:rPr>
              <w:t>,13</w:t>
            </w:r>
            <w:r w:rsidRPr="00E95C44">
              <w:rPr>
                <w:sz w:val="20"/>
                <w:szCs w:val="20"/>
              </w:rPr>
              <w:t>0</w:t>
            </w:r>
            <w:r w:rsidR="00290E6F" w:rsidRPr="00E95C44">
              <w:rPr>
                <w:sz w:val="20"/>
                <w:szCs w:val="20"/>
              </w:rPr>
              <w:t xml:space="preserve"> (1</w:t>
            </w:r>
            <w:r w:rsidR="003D4CFA" w:rsidRPr="00E95C44">
              <w:rPr>
                <w:sz w:val="20"/>
                <w:szCs w:val="20"/>
              </w:rPr>
              <w:t>1</w:t>
            </w:r>
            <w:r w:rsidR="00290E6F" w:rsidRPr="00E95C44">
              <w:rPr>
                <w:sz w:val="20"/>
                <w:szCs w:val="20"/>
              </w:rPr>
              <w:t>)</w:t>
            </w:r>
          </w:p>
        </w:tc>
      </w:tr>
      <w:tr w:rsidR="004C2970" w:rsidRPr="00E95C44" w14:paraId="4C11C7F4" w14:textId="77777777" w:rsidTr="007E23C0">
        <w:trPr>
          <w:trHeight w:val="84"/>
        </w:trPr>
        <w:tc>
          <w:tcPr>
            <w:tcW w:w="2944" w:type="pct"/>
            <w:tcBorders>
              <w:bottom w:val="single" w:sz="4" w:space="0" w:color="auto"/>
            </w:tcBorders>
            <w:shd w:val="clear" w:color="auto" w:fill="auto"/>
          </w:tcPr>
          <w:p w14:paraId="2AAB16F5" w14:textId="77777777" w:rsidR="00290E6F" w:rsidRPr="00E95C44" w:rsidRDefault="00290E6F" w:rsidP="002400DA">
            <w:pPr>
              <w:rPr>
                <w:b/>
                <w:bCs/>
                <w:sz w:val="20"/>
                <w:szCs w:val="20"/>
              </w:rPr>
            </w:pPr>
            <w:r w:rsidRPr="00E95C44">
              <w:rPr>
                <w:b/>
                <w:bCs/>
                <w:sz w:val="20"/>
                <w:szCs w:val="20"/>
              </w:rPr>
              <w:t>High country human development index</w:t>
            </w:r>
          </w:p>
        </w:tc>
        <w:tc>
          <w:tcPr>
            <w:tcW w:w="456" w:type="pct"/>
            <w:tcBorders>
              <w:bottom w:val="single" w:sz="4" w:space="0" w:color="auto"/>
            </w:tcBorders>
          </w:tcPr>
          <w:p w14:paraId="009C7140" w14:textId="321635F6" w:rsidR="00290E6F" w:rsidRPr="00E95C44" w:rsidRDefault="006470EA" w:rsidP="002400DA">
            <w:pPr>
              <w:spacing w:line="360" w:lineRule="auto"/>
              <w:contextualSpacing/>
              <w:jc w:val="right"/>
              <w:rPr>
                <w:sz w:val="20"/>
                <w:szCs w:val="20"/>
              </w:rPr>
            </w:pPr>
            <w:r w:rsidRPr="00E95C44">
              <w:rPr>
                <w:sz w:val="20"/>
                <w:szCs w:val="20"/>
              </w:rPr>
              <w:t>8</w:t>
            </w:r>
          </w:p>
        </w:tc>
        <w:tc>
          <w:tcPr>
            <w:tcW w:w="811" w:type="pct"/>
            <w:tcBorders>
              <w:bottom w:val="single" w:sz="4" w:space="0" w:color="auto"/>
            </w:tcBorders>
          </w:tcPr>
          <w:p w14:paraId="0CB1593A" w14:textId="1920DEF5" w:rsidR="00290E6F" w:rsidRPr="004C2970" w:rsidRDefault="006470EA" w:rsidP="002400DA">
            <w:pPr>
              <w:spacing w:line="360" w:lineRule="auto"/>
              <w:contextualSpacing/>
              <w:jc w:val="right"/>
              <w:rPr>
                <w:sz w:val="20"/>
                <w:szCs w:val="20"/>
              </w:rPr>
            </w:pPr>
            <w:r w:rsidRPr="004C2970">
              <w:rPr>
                <w:sz w:val="20"/>
                <w:szCs w:val="20"/>
              </w:rPr>
              <w:t>612</w:t>
            </w:r>
          </w:p>
        </w:tc>
        <w:tc>
          <w:tcPr>
            <w:tcW w:w="789" w:type="pct"/>
            <w:tcBorders>
              <w:bottom w:val="single" w:sz="4" w:space="0" w:color="auto"/>
            </w:tcBorders>
            <w:shd w:val="clear" w:color="auto" w:fill="auto"/>
          </w:tcPr>
          <w:p w14:paraId="0AB8C9A9" w14:textId="4DF4E84D" w:rsidR="00290E6F" w:rsidRPr="00E95C44" w:rsidRDefault="006470EA" w:rsidP="002400DA">
            <w:pPr>
              <w:spacing w:line="360" w:lineRule="auto"/>
              <w:contextualSpacing/>
              <w:jc w:val="right"/>
              <w:rPr>
                <w:sz w:val="20"/>
                <w:szCs w:val="20"/>
              </w:rPr>
            </w:pPr>
            <w:r w:rsidRPr="00E95C44">
              <w:rPr>
                <w:sz w:val="20"/>
                <w:szCs w:val="20"/>
              </w:rPr>
              <w:t xml:space="preserve">155 </w:t>
            </w:r>
            <w:r w:rsidR="00290E6F" w:rsidRPr="00E95C44">
              <w:rPr>
                <w:sz w:val="20"/>
                <w:szCs w:val="20"/>
              </w:rPr>
              <w:t>(2</w:t>
            </w:r>
            <w:r w:rsidR="003D4CFA" w:rsidRPr="00E95C44">
              <w:rPr>
                <w:sz w:val="20"/>
                <w:szCs w:val="20"/>
              </w:rPr>
              <w:t>5</w:t>
            </w:r>
            <w:r w:rsidR="00290E6F" w:rsidRPr="00E95C44">
              <w:rPr>
                <w:sz w:val="20"/>
                <w:szCs w:val="20"/>
              </w:rPr>
              <w:t>)</w:t>
            </w:r>
          </w:p>
        </w:tc>
      </w:tr>
      <w:tr w:rsidR="004C2970" w:rsidRPr="00E95C44" w14:paraId="08C429DE" w14:textId="6AB354F0" w:rsidTr="007E23C0">
        <w:trPr>
          <w:trHeight w:val="84"/>
        </w:trPr>
        <w:tc>
          <w:tcPr>
            <w:tcW w:w="2944" w:type="pct"/>
            <w:tcBorders>
              <w:top w:val="single" w:sz="4" w:space="0" w:color="auto"/>
              <w:bottom w:val="single" w:sz="4" w:space="0" w:color="auto"/>
            </w:tcBorders>
            <w:shd w:val="clear" w:color="auto" w:fill="auto"/>
          </w:tcPr>
          <w:p w14:paraId="6130BC85" w14:textId="0471FFBF" w:rsidR="00290E6F" w:rsidRPr="00E95C44" w:rsidRDefault="00290E6F" w:rsidP="002400DA">
            <w:pPr>
              <w:rPr>
                <w:b/>
                <w:bCs/>
                <w:sz w:val="20"/>
                <w:szCs w:val="20"/>
              </w:rPr>
            </w:pPr>
            <w:r w:rsidRPr="00E95C44">
              <w:rPr>
                <w:b/>
                <w:sz w:val="20"/>
                <w:szCs w:val="20"/>
              </w:rPr>
              <w:t>Participants</w:t>
            </w:r>
            <w:r w:rsidRPr="004C2970">
              <w:rPr>
                <w:b/>
                <w:bCs/>
                <w:sz w:val="20"/>
                <w:szCs w:val="20"/>
              </w:rPr>
              <w:t xml:space="preserve"> diagnosed with </w:t>
            </w:r>
            <w:proofErr w:type="spellStart"/>
            <w:r w:rsidRPr="004C2970">
              <w:rPr>
                <w:b/>
                <w:bCs/>
                <w:sz w:val="20"/>
                <w:szCs w:val="20"/>
              </w:rPr>
              <w:t>cancer</w:t>
            </w:r>
            <w:r w:rsidR="003D2927" w:rsidRPr="004C2970">
              <w:rPr>
                <w:b/>
                <w:bCs/>
                <w:sz w:val="20"/>
                <w:szCs w:val="20"/>
                <w:vertAlign w:val="superscript"/>
              </w:rPr>
              <w:t>b</w:t>
            </w:r>
            <w:proofErr w:type="spellEnd"/>
            <w:r w:rsidRPr="004C2970">
              <w:rPr>
                <w:b/>
                <w:bCs/>
                <w:sz w:val="20"/>
                <w:szCs w:val="20"/>
              </w:rPr>
              <w:t xml:space="preserve"> </w:t>
            </w:r>
          </w:p>
        </w:tc>
        <w:tc>
          <w:tcPr>
            <w:tcW w:w="456" w:type="pct"/>
            <w:tcBorders>
              <w:top w:val="single" w:sz="4" w:space="0" w:color="auto"/>
              <w:bottom w:val="single" w:sz="4" w:space="0" w:color="auto"/>
            </w:tcBorders>
          </w:tcPr>
          <w:p w14:paraId="25BD3533" w14:textId="4780C1B1" w:rsidR="00290E6F" w:rsidRPr="00E95C44" w:rsidRDefault="005938C1" w:rsidP="002400DA">
            <w:pPr>
              <w:spacing w:line="360" w:lineRule="auto"/>
              <w:contextualSpacing/>
              <w:jc w:val="right"/>
              <w:rPr>
                <w:sz w:val="20"/>
                <w:szCs w:val="20"/>
              </w:rPr>
            </w:pPr>
            <w:r w:rsidRPr="00E95C44">
              <w:rPr>
                <w:sz w:val="20"/>
                <w:szCs w:val="20"/>
              </w:rPr>
              <w:t>2</w:t>
            </w:r>
            <w:r w:rsidR="00290E6F" w:rsidRPr="00E95C44">
              <w:rPr>
                <w:sz w:val="20"/>
                <w:szCs w:val="20"/>
              </w:rPr>
              <w:t>7</w:t>
            </w:r>
          </w:p>
        </w:tc>
        <w:tc>
          <w:tcPr>
            <w:tcW w:w="811" w:type="pct"/>
            <w:tcBorders>
              <w:top w:val="single" w:sz="4" w:space="0" w:color="auto"/>
              <w:bottom w:val="single" w:sz="4" w:space="0" w:color="auto"/>
            </w:tcBorders>
          </w:tcPr>
          <w:p w14:paraId="66AEBB2B" w14:textId="36F6EB42" w:rsidR="00290E6F" w:rsidRPr="004C2970" w:rsidRDefault="00264C1D" w:rsidP="002400DA">
            <w:pPr>
              <w:spacing w:line="360" w:lineRule="auto"/>
              <w:contextualSpacing/>
              <w:jc w:val="right"/>
              <w:rPr>
                <w:sz w:val="20"/>
                <w:szCs w:val="20"/>
              </w:rPr>
            </w:pPr>
            <w:r w:rsidRPr="004C2970">
              <w:rPr>
                <w:sz w:val="20"/>
                <w:szCs w:val="20"/>
              </w:rPr>
              <w:t>5,</w:t>
            </w:r>
            <w:r w:rsidR="005938C1" w:rsidRPr="004C2970">
              <w:rPr>
                <w:sz w:val="20"/>
                <w:szCs w:val="20"/>
              </w:rPr>
              <w:t>767</w:t>
            </w:r>
          </w:p>
        </w:tc>
        <w:tc>
          <w:tcPr>
            <w:tcW w:w="789" w:type="pct"/>
            <w:tcBorders>
              <w:top w:val="single" w:sz="4" w:space="0" w:color="auto"/>
              <w:bottom w:val="single" w:sz="4" w:space="0" w:color="auto"/>
            </w:tcBorders>
            <w:shd w:val="clear" w:color="auto" w:fill="auto"/>
          </w:tcPr>
          <w:p w14:paraId="584F5210" w14:textId="1B6FC8E0" w:rsidR="00290E6F" w:rsidRPr="00E95C44" w:rsidRDefault="005938C1" w:rsidP="002400DA">
            <w:pPr>
              <w:spacing w:line="360" w:lineRule="auto"/>
              <w:contextualSpacing/>
              <w:jc w:val="right"/>
              <w:rPr>
                <w:sz w:val="20"/>
                <w:szCs w:val="20"/>
              </w:rPr>
            </w:pPr>
            <w:r w:rsidRPr="00E95C44">
              <w:rPr>
                <w:sz w:val="20"/>
                <w:szCs w:val="20"/>
              </w:rPr>
              <w:t xml:space="preserve">433 </w:t>
            </w:r>
            <w:r w:rsidR="00290E6F" w:rsidRPr="00E95C44">
              <w:rPr>
                <w:sz w:val="20"/>
                <w:szCs w:val="20"/>
              </w:rPr>
              <w:t>(8)</w:t>
            </w:r>
          </w:p>
        </w:tc>
      </w:tr>
      <w:tr w:rsidR="004C2970" w:rsidRPr="00E95C44" w14:paraId="7A0847DB" w14:textId="77777777" w:rsidTr="007E23C0">
        <w:trPr>
          <w:trHeight w:val="84"/>
        </w:trPr>
        <w:tc>
          <w:tcPr>
            <w:tcW w:w="2944" w:type="pct"/>
            <w:tcBorders>
              <w:top w:val="single" w:sz="4" w:space="0" w:color="auto"/>
            </w:tcBorders>
            <w:shd w:val="clear" w:color="auto" w:fill="auto"/>
          </w:tcPr>
          <w:p w14:paraId="6886DAF3" w14:textId="2A79FC4A" w:rsidR="00290E6F" w:rsidRPr="00E95C44" w:rsidRDefault="00290E6F" w:rsidP="002400DA">
            <w:pPr>
              <w:tabs>
                <w:tab w:val="center" w:pos="4320"/>
                <w:tab w:val="right" w:pos="8640"/>
              </w:tabs>
              <w:rPr>
                <w:sz w:val="20"/>
                <w:szCs w:val="20"/>
              </w:rPr>
            </w:pPr>
            <w:r w:rsidRPr="00E95C44">
              <w:rPr>
                <w:b/>
                <w:bCs/>
                <w:sz w:val="20"/>
                <w:szCs w:val="20"/>
              </w:rPr>
              <w:t xml:space="preserve">Inpatient </w:t>
            </w:r>
            <w:r w:rsidRPr="00E95C44">
              <w:rPr>
                <w:b/>
                <w:sz w:val="20"/>
                <w:szCs w:val="20"/>
              </w:rPr>
              <w:t>specialty care</w:t>
            </w:r>
          </w:p>
        </w:tc>
        <w:tc>
          <w:tcPr>
            <w:tcW w:w="456" w:type="pct"/>
            <w:tcBorders>
              <w:top w:val="single" w:sz="4" w:space="0" w:color="auto"/>
            </w:tcBorders>
          </w:tcPr>
          <w:p w14:paraId="188A8A0D" w14:textId="24D05E3A" w:rsidR="00290E6F" w:rsidRPr="00E95C44" w:rsidRDefault="00290E6F" w:rsidP="002400DA">
            <w:pPr>
              <w:spacing w:line="360" w:lineRule="auto"/>
              <w:contextualSpacing/>
              <w:jc w:val="right"/>
              <w:rPr>
                <w:sz w:val="20"/>
                <w:szCs w:val="20"/>
              </w:rPr>
            </w:pPr>
            <w:r w:rsidRPr="00E95C44">
              <w:rPr>
                <w:sz w:val="20"/>
                <w:szCs w:val="20"/>
              </w:rPr>
              <w:t>3</w:t>
            </w:r>
            <w:r w:rsidR="00E51EEA" w:rsidRPr="00E95C44">
              <w:rPr>
                <w:sz w:val="20"/>
                <w:szCs w:val="20"/>
              </w:rPr>
              <w:t>8</w:t>
            </w:r>
          </w:p>
        </w:tc>
        <w:tc>
          <w:tcPr>
            <w:tcW w:w="811" w:type="pct"/>
            <w:tcBorders>
              <w:top w:val="single" w:sz="4" w:space="0" w:color="auto"/>
            </w:tcBorders>
          </w:tcPr>
          <w:p w14:paraId="15DECC2C" w14:textId="29D7B0B0" w:rsidR="00290E6F" w:rsidRPr="004C2970" w:rsidRDefault="003C3B3F" w:rsidP="002400DA">
            <w:pPr>
              <w:spacing w:line="360" w:lineRule="auto"/>
              <w:contextualSpacing/>
              <w:jc w:val="right"/>
              <w:rPr>
                <w:sz w:val="20"/>
                <w:szCs w:val="20"/>
              </w:rPr>
            </w:pPr>
            <w:r w:rsidRPr="004C2970">
              <w:rPr>
                <w:sz w:val="20"/>
                <w:szCs w:val="20"/>
              </w:rPr>
              <w:t>8,827</w:t>
            </w:r>
          </w:p>
        </w:tc>
        <w:tc>
          <w:tcPr>
            <w:tcW w:w="789" w:type="pct"/>
            <w:tcBorders>
              <w:top w:val="single" w:sz="4" w:space="0" w:color="auto"/>
            </w:tcBorders>
            <w:shd w:val="clear" w:color="auto" w:fill="auto"/>
          </w:tcPr>
          <w:p w14:paraId="1F4B7759" w14:textId="37177FBF" w:rsidR="00290E6F" w:rsidRPr="00E95C44" w:rsidRDefault="003C3B3F" w:rsidP="002400DA">
            <w:pPr>
              <w:spacing w:line="360" w:lineRule="auto"/>
              <w:contextualSpacing/>
              <w:jc w:val="right"/>
              <w:rPr>
                <w:sz w:val="20"/>
                <w:szCs w:val="20"/>
              </w:rPr>
            </w:pPr>
            <w:r w:rsidRPr="00E95C44">
              <w:rPr>
                <w:sz w:val="20"/>
                <w:szCs w:val="20"/>
              </w:rPr>
              <w:t xml:space="preserve">1,047 </w:t>
            </w:r>
            <w:r w:rsidR="00290E6F" w:rsidRPr="00E95C44">
              <w:rPr>
                <w:sz w:val="20"/>
                <w:szCs w:val="20"/>
              </w:rPr>
              <w:t>(1</w:t>
            </w:r>
            <w:r w:rsidR="00E51EEA" w:rsidRPr="00E95C44">
              <w:rPr>
                <w:sz w:val="20"/>
                <w:szCs w:val="20"/>
              </w:rPr>
              <w:t>2</w:t>
            </w:r>
            <w:r w:rsidR="00290E6F" w:rsidRPr="00E95C44">
              <w:rPr>
                <w:sz w:val="20"/>
                <w:szCs w:val="20"/>
              </w:rPr>
              <w:t>)</w:t>
            </w:r>
          </w:p>
        </w:tc>
      </w:tr>
      <w:tr w:rsidR="004C2970" w:rsidRPr="00E95C44" w14:paraId="65E6975B" w14:textId="77777777" w:rsidTr="007E23C0">
        <w:trPr>
          <w:trHeight w:val="84"/>
        </w:trPr>
        <w:tc>
          <w:tcPr>
            <w:tcW w:w="2944" w:type="pct"/>
            <w:shd w:val="clear" w:color="auto" w:fill="auto"/>
          </w:tcPr>
          <w:p w14:paraId="2AB992A6" w14:textId="77777777" w:rsidR="00290E6F" w:rsidRPr="00E95C44" w:rsidRDefault="00290E6F" w:rsidP="002400DA">
            <w:pPr>
              <w:tabs>
                <w:tab w:val="center" w:pos="4320"/>
                <w:tab w:val="right" w:pos="8640"/>
              </w:tabs>
              <w:rPr>
                <w:b/>
                <w:sz w:val="20"/>
                <w:szCs w:val="20"/>
              </w:rPr>
            </w:pPr>
            <w:r w:rsidRPr="00E95C44">
              <w:rPr>
                <w:b/>
                <w:sz w:val="20"/>
                <w:szCs w:val="20"/>
              </w:rPr>
              <w:t>Outpatient specialty care</w:t>
            </w:r>
          </w:p>
        </w:tc>
        <w:tc>
          <w:tcPr>
            <w:tcW w:w="456" w:type="pct"/>
          </w:tcPr>
          <w:p w14:paraId="2C3BA7F9" w14:textId="1B8C9051" w:rsidR="00290E6F" w:rsidRPr="00E95C44" w:rsidRDefault="003C3B3F" w:rsidP="002400DA">
            <w:pPr>
              <w:spacing w:line="360" w:lineRule="auto"/>
              <w:contextualSpacing/>
              <w:jc w:val="right"/>
              <w:rPr>
                <w:sz w:val="20"/>
                <w:szCs w:val="20"/>
              </w:rPr>
            </w:pPr>
            <w:r w:rsidRPr="00E95C44">
              <w:rPr>
                <w:sz w:val="20"/>
                <w:szCs w:val="20"/>
              </w:rPr>
              <w:t>54</w:t>
            </w:r>
          </w:p>
        </w:tc>
        <w:tc>
          <w:tcPr>
            <w:tcW w:w="811" w:type="pct"/>
          </w:tcPr>
          <w:p w14:paraId="07A7C1BE" w14:textId="7A1C43CB" w:rsidR="00290E6F" w:rsidRPr="00E95C44" w:rsidRDefault="003C3B3F" w:rsidP="002400DA">
            <w:pPr>
              <w:spacing w:line="360" w:lineRule="auto"/>
              <w:contextualSpacing/>
              <w:jc w:val="right"/>
              <w:rPr>
                <w:sz w:val="20"/>
                <w:szCs w:val="20"/>
              </w:rPr>
            </w:pPr>
            <w:r w:rsidRPr="004C2970">
              <w:rPr>
                <w:sz w:val="20"/>
                <w:szCs w:val="20"/>
              </w:rPr>
              <w:t>9</w:t>
            </w:r>
            <w:r w:rsidR="00290E6F" w:rsidRPr="004C2970">
              <w:rPr>
                <w:sz w:val="20"/>
                <w:szCs w:val="20"/>
              </w:rPr>
              <w:t>,</w:t>
            </w:r>
            <w:r w:rsidRPr="004C2970">
              <w:rPr>
                <w:sz w:val="20"/>
                <w:szCs w:val="20"/>
              </w:rPr>
              <w:t>547</w:t>
            </w:r>
          </w:p>
        </w:tc>
        <w:tc>
          <w:tcPr>
            <w:tcW w:w="789" w:type="pct"/>
            <w:shd w:val="clear" w:color="auto" w:fill="auto"/>
          </w:tcPr>
          <w:p w14:paraId="49C05809" w14:textId="6FBB543A" w:rsidR="00290E6F" w:rsidRPr="00E95C44" w:rsidRDefault="003C3B3F" w:rsidP="002400DA">
            <w:pPr>
              <w:spacing w:line="360" w:lineRule="auto"/>
              <w:contextualSpacing/>
              <w:jc w:val="right"/>
              <w:rPr>
                <w:sz w:val="20"/>
                <w:szCs w:val="20"/>
              </w:rPr>
            </w:pPr>
            <w:r w:rsidRPr="00E95C44">
              <w:rPr>
                <w:sz w:val="20"/>
                <w:szCs w:val="20"/>
              </w:rPr>
              <w:t xml:space="preserve">1,072 </w:t>
            </w:r>
            <w:r w:rsidR="00290E6F" w:rsidRPr="00E95C44">
              <w:rPr>
                <w:sz w:val="20"/>
                <w:szCs w:val="20"/>
              </w:rPr>
              <w:t>(1</w:t>
            </w:r>
            <w:r w:rsidRPr="00E95C44">
              <w:rPr>
                <w:sz w:val="20"/>
                <w:szCs w:val="20"/>
              </w:rPr>
              <w:t>1</w:t>
            </w:r>
            <w:r w:rsidR="00290E6F" w:rsidRPr="00E95C44">
              <w:rPr>
                <w:sz w:val="20"/>
                <w:szCs w:val="20"/>
              </w:rPr>
              <w:t>)</w:t>
            </w:r>
          </w:p>
        </w:tc>
      </w:tr>
      <w:tr w:rsidR="004C2970" w:rsidRPr="00E95C44" w14:paraId="37AB488F" w14:textId="77777777" w:rsidTr="007E23C0">
        <w:trPr>
          <w:trHeight w:val="84"/>
        </w:trPr>
        <w:tc>
          <w:tcPr>
            <w:tcW w:w="2944" w:type="pct"/>
            <w:shd w:val="clear" w:color="auto" w:fill="auto"/>
          </w:tcPr>
          <w:p w14:paraId="5A49659C" w14:textId="6F4111FB" w:rsidR="00290E6F" w:rsidRPr="00E95C44" w:rsidRDefault="00290E6F" w:rsidP="002400DA">
            <w:pPr>
              <w:rPr>
                <w:b/>
                <w:sz w:val="20"/>
                <w:szCs w:val="20"/>
              </w:rPr>
            </w:pPr>
            <w:r w:rsidRPr="00E95C44">
              <w:rPr>
                <w:b/>
                <w:bCs/>
                <w:sz w:val="20"/>
                <w:szCs w:val="20"/>
              </w:rPr>
              <w:t>Non-medical</w:t>
            </w:r>
            <w:r w:rsidR="00581841" w:rsidRPr="00E95C44">
              <w:rPr>
                <w:b/>
                <w:bCs/>
                <w:sz w:val="20"/>
                <w:szCs w:val="20"/>
              </w:rPr>
              <w:t xml:space="preserve"> </w:t>
            </w:r>
          </w:p>
        </w:tc>
        <w:tc>
          <w:tcPr>
            <w:tcW w:w="456" w:type="pct"/>
          </w:tcPr>
          <w:p w14:paraId="4CCBEC8F" w14:textId="009B1BA7" w:rsidR="00290E6F" w:rsidRPr="00E95C44" w:rsidRDefault="007513B5" w:rsidP="002400DA">
            <w:pPr>
              <w:spacing w:line="360" w:lineRule="auto"/>
              <w:contextualSpacing/>
              <w:jc w:val="right"/>
              <w:rPr>
                <w:sz w:val="20"/>
                <w:szCs w:val="20"/>
              </w:rPr>
            </w:pPr>
            <w:r w:rsidRPr="00E95C44">
              <w:rPr>
                <w:sz w:val="20"/>
                <w:szCs w:val="20"/>
              </w:rPr>
              <w:t>7</w:t>
            </w:r>
          </w:p>
        </w:tc>
        <w:tc>
          <w:tcPr>
            <w:tcW w:w="811" w:type="pct"/>
          </w:tcPr>
          <w:p w14:paraId="463F1073" w14:textId="59807C68" w:rsidR="00290E6F" w:rsidRPr="004C2970" w:rsidRDefault="00290E6F" w:rsidP="002400DA">
            <w:pPr>
              <w:spacing w:line="360" w:lineRule="auto"/>
              <w:contextualSpacing/>
              <w:jc w:val="right"/>
              <w:rPr>
                <w:sz w:val="20"/>
                <w:szCs w:val="20"/>
              </w:rPr>
            </w:pPr>
            <w:r w:rsidRPr="004C2970">
              <w:rPr>
                <w:sz w:val="20"/>
                <w:szCs w:val="20"/>
              </w:rPr>
              <w:t>1,</w:t>
            </w:r>
            <w:r w:rsidR="007513B5" w:rsidRPr="004C2970">
              <w:rPr>
                <w:sz w:val="20"/>
                <w:szCs w:val="20"/>
              </w:rPr>
              <w:t>908</w:t>
            </w:r>
          </w:p>
        </w:tc>
        <w:tc>
          <w:tcPr>
            <w:tcW w:w="789" w:type="pct"/>
            <w:shd w:val="clear" w:color="auto" w:fill="auto"/>
          </w:tcPr>
          <w:p w14:paraId="7C66F832" w14:textId="51D945FA" w:rsidR="00290E6F" w:rsidRPr="00E95C44" w:rsidRDefault="007513B5" w:rsidP="002400DA">
            <w:pPr>
              <w:spacing w:line="360" w:lineRule="auto"/>
              <w:contextualSpacing/>
              <w:jc w:val="right"/>
              <w:rPr>
                <w:sz w:val="20"/>
                <w:szCs w:val="20"/>
              </w:rPr>
            </w:pPr>
            <w:r w:rsidRPr="00E95C44">
              <w:rPr>
                <w:sz w:val="20"/>
                <w:szCs w:val="20"/>
              </w:rPr>
              <w:t>116</w:t>
            </w:r>
            <w:r w:rsidR="00290E6F" w:rsidRPr="00E95C44">
              <w:rPr>
                <w:sz w:val="20"/>
                <w:szCs w:val="20"/>
              </w:rPr>
              <w:t xml:space="preserve"> (</w:t>
            </w:r>
            <w:r w:rsidR="003C3B3F" w:rsidRPr="00E95C44">
              <w:rPr>
                <w:sz w:val="20"/>
                <w:szCs w:val="20"/>
              </w:rPr>
              <w:t>6</w:t>
            </w:r>
            <w:r w:rsidR="00290E6F" w:rsidRPr="00E95C44">
              <w:rPr>
                <w:sz w:val="20"/>
                <w:szCs w:val="20"/>
              </w:rPr>
              <w:t>)</w:t>
            </w:r>
          </w:p>
        </w:tc>
      </w:tr>
      <w:tr w:rsidR="004C2970" w:rsidRPr="00E95C44" w14:paraId="457856D1" w14:textId="77777777" w:rsidTr="007E23C0">
        <w:trPr>
          <w:trHeight w:val="84"/>
        </w:trPr>
        <w:tc>
          <w:tcPr>
            <w:tcW w:w="2944" w:type="pct"/>
            <w:tcBorders>
              <w:bottom w:val="single" w:sz="18" w:space="0" w:color="auto"/>
            </w:tcBorders>
            <w:shd w:val="clear" w:color="auto" w:fill="auto"/>
          </w:tcPr>
          <w:p w14:paraId="410B5723" w14:textId="77777777" w:rsidR="00290E6F" w:rsidRPr="00E95C44" w:rsidRDefault="00290E6F" w:rsidP="002400DA">
            <w:pPr>
              <w:rPr>
                <w:b/>
                <w:sz w:val="20"/>
                <w:szCs w:val="20"/>
              </w:rPr>
            </w:pPr>
            <w:r w:rsidRPr="00E95C44">
              <w:rPr>
                <w:b/>
                <w:sz w:val="20"/>
                <w:szCs w:val="20"/>
              </w:rPr>
              <w:t>Inpatient/outpatient mixed</w:t>
            </w:r>
          </w:p>
        </w:tc>
        <w:tc>
          <w:tcPr>
            <w:tcW w:w="456" w:type="pct"/>
            <w:tcBorders>
              <w:bottom w:val="single" w:sz="18" w:space="0" w:color="auto"/>
            </w:tcBorders>
          </w:tcPr>
          <w:p w14:paraId="6B1AB49A" w14:textId="175E5B12" w:rsidR="00290E6F" w:rsidRPr="00E95C44" w:rsidRDefault="007513B5" w:rsidP="002400DA">
            <w:pPr>
              <w:spacing w:line="360" w:lineRule="auto"/>
              <w:contextualSpacing/>
              <w:jc w:val="right"/>
              <w:rPr>
                <w:sz w:val="20"/>
                <w:szCs w:val="20"/>
              </w:rPr>
            </w:pPr>
            <w:r w:rsidRPr="00E95C44">
              <w:rPr>
                <w:sz w:val="20"/>
                <w:szCs w:val="20"/>
              </w:rPr>
              <w:t>3</w:t>
            </w:r>
          </w:p>
        </w:tc>
        <w:tc>
          <w:tcPr>
            <w:tcW w:w="811" w:type="pct"/>
            <w:tcBorders>
              <w:bottom w:val="single" w:sz="18" w:space="0" w:color="auto"/>
            </w:tcBorders>
          </w:tcPr>
          <w:p w14:paraId="7A8F5E72" w14:textId="19D86D73" w:rsidR="00290E6F" w:rsidRPr="004C2970" w:rsidRDefault="007513B5" w:rsidP="002400DA">
            <w:pPr>
              <w:spacing w:line="360" w:lineRule="auto"/>
              <w:contextualSpacing/>
              <w:jc w:val="right"/>
              <w:rPr>
                <w:sz w:val="20"/>
                <w:szCs w:val="20"/>
              </w:rPr>
            </w:pPr>
            <w:r w:rsidRPr="004C2970">
              <w:rPr>
                <w:sz w:val="20"/>
                <w:szCs w:val="20"/>
              </w:rPr>
              <w:t>418</w:t>
            </w:r>
          </w:p>
        </w:tc>
        <w:tc>
          <w:tcPr>
            <w:tcW w:w="789" w:type="pct"/>
            <w:tcBorders>
              <w:bottom w:val="single" w:sz="18" w:space="0" w:color="auto"/>
            </w:tcBorders>
            <w:shd w:val="clear" w:color="auto" w:fill="auto"/>
          </w:tcPr>
          <w:p w14:paraId="692727D5" w14:textId="4F609A0F" w:rsidR="00290E6F" w:rsidRPr="00E95C44" w:rsidRDefault="007513B5" w:rsidP="002400DA">
            <w:pPr>
              <w:spacing w:line="360" w:lineRule="auto"/>
              <w:contextualSpacing/>
              <w:jc w:val="right"/>
              <w:rPr>
                <w:sz w:val="20"/>
                <w:szCs w:val="20"/>
              </w:rPr>
            </w:pPr>
            <w:r w:rsidRPr="00E95C44">
              <w:rPr>
                <w:sz w:val="20"/>
                <w:szCs w:val="20"/>
              </w:rPr>
              <w:t>50</w:t>
            </w:r>
            <w:r w:rsidR="00290E6F" w:rsidRPr="00E95C44">
              <w:rPr>
                <w:sz w:val="20"/>
                <w:szCs w:val="20"/>
              </w:rPr>
              <w:t xml:space="preserve"> (1</w:t>
            </w:r>
            <w:r w:rsidRPr="00E95C44">
              <w:rPr>
                <w:sz w:val="20"/>
                <w:szCs w:val="20"/>
              </w:rPr>
              <w:t>2</w:t>
            </w:r>
            <w:r w:rsidR="00290E6F" w:rsidRPr="00E95C44">
              <w:rPr>
                <w:sz w:val="20"/>
                <w:szCs w:val="20"/>
              </w:rPr>
              <w:t>)</w:t>
            </w:r>
          </w:p>
        </w:tc>
      </w:tr>
    </w:tbl>
    <w:p w14:paraId="14507853" w14:textId="246D054D" w:rsidR="00AB69D0" w:rsidRPr="00E95C44" w:rsidRDefault="00AB69D0" w:rsidP="007E23C0">
      <w:pPr>
        <w:tabs>
          <w:tab w:val="left" w:pos="720"/>
          <w:tab w:val="left" w:pos="1440"/>
          <w:tab w:val="left" w:pos="2160"/>
          <w:tab w:val="left" w:pos="2880"/>
          <w:tab w:val="left" w:pos="3600"/>
          <w:tab w:val="left" w:pos="4320"/>
          <w:tab w:val="left" w:pos="5040"/>
          <w:tab w:val="left" w:pos="5760"/>
          <w:tab w:val="left" w:pos="6480"/>
          <w:tab w:val="left" w:pos="7200"/>
          <w:tab w:val="left" w:pos="8228"/>
        </w:tabs>
        <w:ind w:left="-90" w:right="-180"/>
      </w:pPr>
      <w:proofErr w:type="spellStart"/>
      <w:r w:rsidRPr="00E95C44">
        <w:rPr>
          <w:vertAlign w:val="superscript"/>
        </w:rPr>
        <w:t>a</w:t>
      </w:r>
      <w:proofErr w:type="spellEnd"/>
      <w:r w:rsidR="00E51EEA" w:rsidRPr="00E95C44">
        <w:rPr>
          <w:vertAlign w:val="superscript"/>
        </w:rPr>
        <w:t xml:space="preserve"> </w:t>
      </w:r>
      <w:r w:rsidRPr="00E95C44">
        <w:t>Some variables were coded at the study level, while others were coded at the participant level. Thus, number of studies does not always add up to</w:t>
      </w:r>
      <w:r w:rsidR="009B7B44" w:rsidRPr="00E95C44">
        <w:t xml:space="preserve"> the</w:t>
      </w:r>
      <w:r w:rsidRPr="00E95C44">
        <w:t xml:space="preserve"> total number.</w:t>
      </w:r>
    </w:p>
    <w:p w14:paraId="05711652" w14:textId="654EAF69" w:rsidR="003D2927" w:rsidRPr="00E95C44" w:rsidRDefault="003D2927" w:rsidP="007E23C0">
      <w:pPr>
        <w:tabs>
          <w:tab w:val="left" w:pos="720"/>
          <w:tab w:val="left" w:pos="1440"/>
          <w:tab w:val="left" w:pos="2160"/>
          <w:tab w:val="left" w:pos="2880"/>
          <w:tab w:val="left" w:pos="3600"/>
          <w:tab w:val="left" w:pos="4320"/>
          <w:tab w:val="left" w:pos="5040"/>
          <w:tab w:val="left" w:pos="5760"/>
          <w:tab w:val="left" w:pos="6480"/>
          <w:tab w:val="left" w:pos="7200"/>
          <w:tab w:val="left" w:pos="8228"/>
        </w:tabs>
        <w:ind w:left="-90" w:right="-180"/>
      </w:pPr>
      <w:r w:rsidRPr="00E95C44">
        <w:rPr>
          <w:vertAlign w:val="superscript"/>
        </w:rPr>
        <w:t xml:space="preserve">b </w:t>
      </w:r>
      <w:proofErr w:type="gramStart"/>
      <w:r w:rsidRPr="00E95C44">
        <w:t>Th</w:t>
      </w:r>
      <w:r w:rsidR="007828D4" w:rsidRPr="00E95C44">
        <w:t>e</w:t>
      </w:r>
      <w:proofErr w:type="gramEnd"/>
      <w:r w:rsidR="007828D4" w:rsidRPr="00E95C44">
        <w:t xml:space="preserve"> statistics here were from individual-level variable of cancer diagnosis, </w:t>
      </w:r>
      <w:r w:rsidR="003A302A" w:rsidRPr="00E95C44">
        <w:t xml:space="preserve">slight </w:t>
      </w:r>
      <w:r w:rsidR="007828D4" w:rsidRPr="00E95C44">
        <w:t xml:space="preserve">different from what we used in the </w:t>
      </w:r>
      <w:r w:rsidR="003A302A" w:rsidRPr="00E95C44">
        <w:t xml:space="preserve">subgroup analysis which based on the study-level care setting variable. </w:t>
      </w:r>
    </w:p>
    <w:p w14:paraId="647CDDD1" w14:textId="77777777" w:rsidR="00AB69D0" w:rsidRPr="00E95C44" w:rsidRDefault="00AB69D0">
      <w:pPr>
        <w:rPr>
          <w:b/>
          <w:bCs/>
        </w:rPr>
      </w:pPr>
      <w:r w:rsidRPr="00E95C44">
        <w:rPr>
          <w:b/>
          <w:bCs/>
        </w:rPr>
        <w:br w:type="page"/>
      </w:r>
    </w:p>
    <w:p w14:paraId="1B4B3DCE" w14:textId="7F97253F" w:rsidR="001F562E" w:rsidRPr="00E95C44" w:rsidRDefault="001F562E" w:rsidP="007D1283">
      <w:pPr>
        <w:spacing w:line="480" w:lineRule="auto"/>
        <w:ind w:left="-993" w:right="-1074"/>
      </w:pPr>
      <w:r w:rsidRPr="00E95C44">
        <w:rPr>
          <w:b/>
          <w:bCs/>
        </w:rPr>
        <w:lastRenderedPageBreak/>
        <w:t xml:space="preserve">Table 2. </w:t>
      </w:r>
      <w:r w:rsidRPr="00E95C44">
        <w:t xml:space="preserve">Comparison of sensitivity and specificity estimates between HADS-D and HADS-T for </w:t>
      </w:r>
      <w:r w:rsidRPr="00E95C44">
        <w:rPr>
          <w:bCs/>
        </w:rPr>
        <w:t xml:space="preserve">pairs of optimal cutoffs and </w:t>
      </w:r>
      <w:r w:rsidRPr="00E95C44">
        <w:t>cutoffs close to the optimal cutoffs across all studies</w:t>
      </w:r>
    </w:p>
    <w:tbl>
      <w:tblPr>
        <w:tblpPr w:leftFromText="180" w:rightFromText="180" w:vertAnchor="text" w:horzAnchor="margin" w:tblpXSpec="center" w:tblpY="56"/>
        <w:tblW w:w="15030" w:type="dxa"/>
        <w:tblBorders>
          <w:top w:val="single" w:sz="18" w:space="0" w:color="auto"/>
          <w:bottom w:val="single" w:sz="18" w:space="0" w:color="auto"/>
        </w:tblBorders>
        <w:tblLayout w:type="fixed"/>
        <w:tblLook w:val="04A0" w:firstRow="1" w:lastRow="0" w:firstColumn="1" w:lastColumn="0" w:noHBand="0" w:noVBand="1"/>
      </w:tblPr>
      <w:tblGrid>
        <w:gridCol w:w="795"/>
        <w:gridCol w:w="1080"/>
        <w:gridCol w:w="1169"/>
        <w:gridCol w:w="901"/>
        <w:gridCol w:w="255"/>
        <w:gridCol w:w="915"/>
        <w:gridCol w:w="270"/>
        <w:gridCol w:w="448"/>
        <w:gridCol w:w="1097"/>
        <w:gridCol w:w="1080"/>
        <w:gridCol w:w="1080"/>
        <w:gridCol w:w="1170"/>
        <w:gridCol w:w="518"/>
        <w:gridCol w:w="562"/>
        <w:gridCol w:w="1260"/>
        <w:gridCol w:w="1170"/>
        <w:gridCol w:w="1231"/>
        <w:gridCol w:w="29"/>
      </w:tblGrid>
      <w:tr w:rsidR="004C2970" w:rsidRPr="00E95C44" w14:paraId="5686FAE9" w14:textId="77777777" w:rsidTr="002E20F7">
        <w:tc>
          <w:tcPr>
            <w:tcW w:w="5385" w:type="dxa"/>
            <w:gridSpan w:val="7"/>
            <w:tcBorders>
              <w:top w:val="single" w:sz="18" w:space="0" w:color="auto"/>
              <w:bottom w:val="single" w:sz="18" w:space="0" w:color="auto"/>
            </w:tcBorders>
            <w:shd w:val="clear" w:color="auto" w:fill="auto"/>
            <w:vAlign w:val="center"/>
          </w:tcPr>
          <w:p w14:paraId="308EB7DE" w14:textId="77777777" w:rsidR="001F562E" w:rsidRPr="00E95C44" w:rsidRDefault="001F562E" w:rsidP="002E20F7">
            <w:pPr>
              <w:spacing w:line="480" w:lineRule="auto"/>
              <w:ind w:left="-108" w:firstLine="108"/>
              <w:jc w:val="center"/>
              <w:rPr>
                <w:b/>
                <w:sz w:val="18"/>
                <w:szCs w:val="18"/>
                <w:vertAlign w:val="superscript"/>
              </w:rPr>
            </w:pPr>
            <w:r w:rsidRPr="00E95C44">
              <w:rPr>
                <w:b/>
                <w:sz w:val="18"/>
                <w:szCs w:val="18"/>
              </w:rPr>
              <w:t>HADS-D</w:t>
            </w:r>
            <w:r w:rsidRPr="00E95C44">
              <w:rPr>
                <w:b/>
                <w:sz w:val="18"/>
                <w:szCs w:val="18"/>
                <w:vertAlign w:val="superscript"/>
              </w:rPr>
              <w:t>a</w:t>
            </w:r>
          </w:p>
        </w:tc>
        <w:tc>
          <w:tcPr>
            <w:tcW w:w="5393" w:type="dxa"/>
            <w:gridSpan w:val="6"/>
            <w:tcBorders>
              <w:top w:val="single" w:sz="18" w:space="0" w:color="auto"/>
              <w:bottom w:val="single" w:sz="18" w:space="0" w:color="auto"/>
            </w:tcBorders>
          </w:tcPr>
          <w:p w14:paraId="6E3083AE" w14:textId="77777777" w:rsidR="001F562E" w:rsidRPr="00E95C44" w:rsidRDefault="001F562E" w:rsidP="002E20F7">
            <w:pPr>
              <w:spacing w:line="480" w:lineRule="auto"/>
              <w:jc w:val="center"/>
              <w:rPr>
                <w:b/>
                <w:sz w:val="18"/>
                <w:szCs w:val="18"/>
              </w:rPr>
            </w:pPr>
            <w:r w:rsidRPr="00E95C44">
              <w:rPr>
                <w:b/>
                <w:sz w:val="18"/>
                <w:szCs w:val="18"/>
              </w:rPr>
              <w:t>HADS-T</w:t>
            </w:r>
          </w:p>
        </w:tc>
        <w:tc>
          <w:tcPr>
            <w:tcW w:w="4252" w:type="dxa"/>
            <w:gridSpan w:val="5"/>
            <w:tcBorders>
              <w:top w:val="single" w:sz="18" w:space="0" w:color="auto"/>
              <w:bottom w:val="single" w:sz="18" w:space="0" w:color="auto"/>
            </w:tcBorders>
            <w:shd w:val="clear" w:color="auto" w:fill="auto"/>
            <w:vAlign w:val="center"/>
          </w:tcPr>
          <w:p w14:paraId="5638A7B7" w14:textId="77777777" w:rsidR="001F562E" w:rsidRPr="00E95C44" w:rsidRDefault="001F562E" w:rsidP="002E20F7">
            <w:pPr>
              <w:spacing w:line="480" w:lineRule="auto"/>
              <w:jc w:val="center"/>
              <w:rPr>
                <w:b/>
                <w:sz w:val="18"/>
                <w:szCs w:val="18"/>
              </w:rPr>
            </w:pPr>
            <w:r w:rsidRPr="00E95C44">
              <w:rPr>
                <w:b/>
                <w:sz w:val="18"/>
                <w:szCs w:val="18"/>
              </w:rPr>
              <w:t xml:space="preserve"> HADS-T – HADS-D</w:t>
            </w:r>
          </w:p>
        </w:tc>
      </w:tr>
      <w:tr w:rsidR="004C2970" w:rsidRPr="00E95C44" w14:paraId="2F9DECF0" w14:textId="77777777" w:rsidTr="002E20F7">
        <w:trPr>
          <w:gridAfter w:val="1"/>
          <w:wAfter w:w="29" w:type="dxa"/>
          <w:trHeight w:val="468"/>
        </w:trPr>
        <w:tc>
          <w:tcPr>
            <w:tcW w:w="795" w:type="dxa"/>
            <w:tcBorders>
              <w:top w:val="single" w:sz="18" w:space="0" w:color="auto"/>
            </w:tcBorders>
            <w:shd w:val="clear" w:color="auto" w:fill="auto"/>
            <w:vAlign w:val="center"/>
          </w:tcPr>
          <w:p w14:paraId="135497E9" w14:textId="77777777" w:rsidR="001F562E" w:rsidRPr="004C2970" w:rsidRDefault="001F562E" w:rsidP="002E20F7">
            <w:pPr>
              <w:spacing w:line="480" w:lineRule="auto"/>
              <w:ind w:left="-108" w:firstLine="108"/>
              <w:jc w:val="center"/>
              <w:rPr>
                <w:b/>
                <w:sz w:val="18"/>
                <w:szCs w:val="18"/>
              </w:rPr>
            </w:pPr>
            <w:r w:rsidRPr="00E95C44">
              <w:rPr>
                <w:b/>
                <w:sz w:val="18"/>
                <w:szCs w:val="18"/>
              </w:rPr>
              <w:t>Cutoff</w:t>
            </w:r>
          </w:p>
        </w:tc>
        <w:tc>
          <w:tcPr>
            <w:tcW w:w="1080" w:type="dxa"/>
            <w:tcBorders>
              <w:top w:val="single" w:sz="18" w:space="0" w:color="auto"/>
            </w:tcBorders>
            <w:shd w:val="clear" w:color="auto" w:fill="auto"/>
            <w:vAlign w:val="center"/>
          </w:tcPr>
          <w:p w14:paraId="2F548243" w14:textId="77777777" w:rsidR="001F562E" w:rsidRPr="004C2970" w:rsidRDefault="001F562E" w:rsidP="002E20F7">
            <w:pPr>
              <w:spacing w:line="480" w:lineRule="auto"/>
              <w:ind w:left="-108" w:firstLine="108"/>
              <w:jc w:val="center"/>
              <w:rPr>
                <w:b/>
                <w:sz w:val="18"/>
                <w:szCs w:val="18"/>
              </w:rPr>
            </w:pPr>
            <w:r w:rsidRPr="00E95C44">
              <w:rPr>
                <w:b/>
                <w:sz w:val="18"/>
                <w:szCs w:val="18"/>
              </w:rPr>
              <w:t>Sensitivity</w:t>
            </w:r>
          </w:p>
        </w:tc>
        <w:tc>
          <w:tcPr>
            <w:tcW w:w="1169" w:type="dxa"/>
            <w:tcBorders>
              <w:top w:val="single" w:sz="18" w:space="0" w:color="auto"/>
            </w:tcBorders>
            <w:shd w:val="clear" w:color="auto" w:fill="auto"/>
            <w:vAlign w:val="center"/>
          </w:tcPr>
          <w:p w14:paraId="58161C28"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c>
          <w:tcPr>
            <w:tcW w:w="1156" w:type="dxa"/>
            <w:gridSpan w:val="2"/>
            <w:tcBorders>
              <w:top w:val="single" w:sz="18" w:space="0" w:color="auto"/>
            </w:tcBorders>
            <w:shd w:val="clear" w:color="auto" w:fill="auto"/>
            <w:vAlign w:val="center"/>
          </w:tcPr>
          <w:p w14:paraId="6342FFDF" w14:textId="77777777" w:rsidR="001F562E" w:rsidRPr="004C2970" w:rsidRDefault="001F562E" w:rsidP="002E20F7">
            <w:pPr>
              <w:spacing w:line="480" w:lineRule="auto"/>
              <w:ind w:left="-108" w:firstLine="108"/>
              <w:jc w:val="center"/>
              <w:rPr>
                <w:b/>
                <w:sz w:val="18"/>
                <w:szCs w:val="18"/>
              </w:rPr>
            </w:pPr>
            <w:r w:rsidRPr="00E95C44">
              <w:rPr>
                <w:b/>
                <w:sz w:val="18"/>
                <w:szCs w:val="18"/>
              </w:rPr>
              <w:t>Specificity</w:t>
            </w:r>
          </w:p>
        </w:tc>
        <w:tc>
          <w:tcPr>
            <w:tcW w:w="915" w:type="dxa"/>
            <w:tcBorders>
              <w:top w:val="single" w:sz="18" w:space="0" w:color="auto"/>
            </w:tcBorders>
            <w:shd w:val="clear" w:color="auto" w:fill="auto"/>
            <w:vAlign w:val="center"/>
          </w:tcPr>
          <w:p w14:paraId="1C5F09F2"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c>
          <w:tcPr>
            <w:tcW w:w="718" w:type="dxa"/>
            <w:gridSpan w:val="2"/>
            <w:tcBorders>
              <w:top w:val="single" w:sz="18" w:space="0" w:color="auto"/>
            </w:tcBorders>
            <w:vAlign w:val="center"/>
          </w:tcPr>
          <w:p w14:paraId="050D4D07" w14:textId="77777777" w:rsidR="001F562E" w:rsidRPr="00E95C44" w:rsidRDefault="001F562E" w:rsidP="002E20F7">
            <w:pPr>
              <w:spacing w:line="480" w:lineRule="auto"/>
              <w:ind w:left="-108" w:firstLine="108"/>
              <w:jc w:val="center"/>
              <w:rPr>
                <w:b/>
                <w:sz w:val="18"/>
                <w:szCs w:val="18"/>
              </w:rPr>
            </w:pPr>
            <w:r w:rsidRPr="00E95C44">
              <w:rPr>
                <w:b/>
                <w:sz w:val="18"/>
                <w:szCs w:val="18"/>
              </w:rPr>
              <w:t>Cutoff</w:t>
            </w:r>
          </w:p>
        </w:tc>
        <w:tc>
          <w:tcPr>
            <w:tcW w:w="1097" w:type="dxa"/>
            <w:tcBorders>
              <w:top w:val="single" w:sz="18" w:space="0" w:color="auto"/>
            </w:tcBorders>
            <w:shd w:val="clear" w:color="auto" w:fill="auto"/>
            <w:vAlign w:val="center"/>
          </w:tcPr>
          <w:p w14:paraId="6A50BD4A" w14:textId="77777777" w:rsidR="001F562E" w:rsidRPr="00E95C44" w:rsidRDefault="001F562E" w:rsidP="002E20F7">
            <w:pPr>
              <w:spacing w:line="480" w:lineRule="auto"/>
              <w:ind w:left="-108" w:firstLine="108"/>
              <w:jc w:val="center"/>
              <w:rPr>
                <w:b/>
                <w:sz w:val="18"/>
                <w:szCs w:val="18"/>
              </w:rPr>
            </w:pPr>
            <w:r w:rsidRPr="00E95C44">
              <w:rPr>
                <w:b/>
                <w:sz w:val="18"/>
                <w:szCs w:val="18"/>
              </w:rPr>
              <w:t>Sensitivity</w:t>
            </w:r>
          </w:p>
        </w:tc>
        <w:tc>
          <w:tcPr>
            <w:tcW w:w="1080" w:type="dxa"/>
            <w:tcBorders>
              <w:top w:val="single" w:sz="18" w:space="0" w:color="auto"/>
            </w:tcBorders>
            <w:shd w:val="clear" w:color="auto" w:fill="auto"/>
            <w:vAlign w:val="center"/>
          </w:tcPr>
          <w:p w14:paraId="367A9F1E"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c>
          <w:tcPr>
            <w:tcW w:w="1080" w:type="dxa"/>
            <w:tcBorders>
              <w:top w:val="single" w:sz="18" w:space="0" w:color="auto"/>
            </w:tcBorders>
            <w:shd w:val="clear" w:color="auto" w:fill="auto"/>
            <w:vAlign w:val="center"/>
          </w:tcPr>
          <w:p w14:paraId="19371692" w14:textId="77777777" w:rsidR="001F562E" w:rsidRPr="00E95C44" w:rsidRDefault="001F562E" w:rsidP="002E20F7">
            <w:pPr>
              <w:spacing w:line="480" w:lineRule="auto"/>
              <w:ind w:left="-108" w:firstLine="108"/>
              <w:jc w:val="center"/>
              <w:rPr>
                <w:b/>
                <w:sz w:val="18"/>
                <w:szCs w:val="18"/>
              </w:rPr>
            </w:pPr>
            <w:r w:rsidRPr="00E95C44">
              <w:rPr>
                <w:b/>
                <w:sz w:val="18"/>
                <w:szCs w:val="18"/>
              </w:rPr>
              <w:t>Specificity</w:t>
            </w:r>
          </w:p>
        </w:tc>
        <w:tc>
          <w:tcPr>
            <w:tcW w:w="1170" w:type="dxa"/>
            <w:tcBorders>
              <w:top w:val="single" w:sz="18" w:space="0" w:color="auto"/>
            </w:tcBorders>
            <w:shd w:val="clear" w:color="auto" w:fill="auto"/>
            <w:vAlign w:val="center"/>
          </w:tcPr>
          <w:p w14:paraId="71699C41"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c>
          <w:tcPr>
            <w:tcW w:w="1080" w:type="dxa"/>
            <w:gridSpan w:val="2"/>
            <w:tcBorders>
              <w:top w:val="single" w:sz="18" w:space="0" w:color="auto"/>
            </w:tcBorders>
            <w:shd w:val="clear" w:color="auto" w:fill="auto"/>
            <w:vAlign w:val="center"/>
          </w:tcPr>
          <w:p w14:paraId="7B9C52CF" w14:textId="77777777" w:rsidR="001F562E" w:rsidRPr="004C2970" w:rsidRDefault="001F562E" w:rsidP="002E20F7">
            <w:pPr>
              <w:spacing w:line="480" w:lineRule="auto"/>
              <w:ind w:left="-108" w:firstLine="108"/>
              <w:jc w:val="center"/>
              <w:rPr>
                <w:b/>
                <w:sz w:val="18"/>
                <w:szCs w:val="18"/>
                <w:vertAlign w:val="superscript"/>
              </w:rPr>
            </w:pPr>
            <w:r w:rsidRPr="00E95C44">
              <w:rPr>
                <w:b/>
                <w:sz w:val="18"/>
                <w:szCs w:val="18"/>
              </w:rPr>
              <w:t>Sensitivity</w:t>
            </w:r>
          </w:p>
        </w:tc>
        <w:tc>
          <w:tcPr>
            <w:tcW w:w="1260" w:type="dxa"/>
            <w:tcBorders>
              <w:top w:val="single" w:sz="18" w:space="0" w:color="auto"/>
            </w:tcBorders>
            <w:shd w:val="clear" w:color="auto" w:fill="auto"/>
            <w:vAlign w:val="center"/>
          </w:tcPr>
          <w:p w14:paraId="3721D04D"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c>
          <w:tcPr>
            <w:tcW w:w="1170" w:type="dxa"/>
            <w:tcBorders>
              <w:top w:val="single" w:sz="18" w:space="0" w:color="auto"/>
            </w:tcBorders>
            <w:shd w:val="clear" w:color="auto" w:fill="auto"/>
            <w:vAlign w:val="center"/>
          </w:tcPr>
          <w:p w14:paraId="2740F29D" w14:textId="77777777" w:rsidR="001F562E" w:rsidRPr="004C2970" w:rsidRDefault="001F562E" w:rsidP="002E20F7">
            <w:pPr>
              <w:spacing w:line="480" w:lineRule="auto"/>
              <w:ind w:left="-108" w:firstLine="108"/>
              <w:jc w:val="center"/>
              <w:rPr>
                <w:b/>
                <w:sz w:val="18"/>
                <w:szCs w:val="18"/>
              </w:rPr>
            </w:pPr>
            <w:r w:rsidRPr="00E95C44">
              <w:rPr>
                <w:b/>
                <w:sz w:val="18"/>
                <w:szCs w:val="18"/>
              </w:rPr>
              <w:t>Specificity</w:t>
            </w:r>
          </w:p>
        </w:tc>
        <w:tc>
          <w:tcPr>
            <w:tcW w:w="1231" w:type="dxa"/>
            <w:tcBorders>
              <w:top w:val="single" w:sz="18" w:space="0" w:color="auto"/>
            </w:tcBorders>
            <w:shd w:val="clear" w:color="auto" w:fill="auto"/>
            <w:vAlign w:val="center"/>
          </w:tcPr>
          <w:p w14:paraId="01A8464F"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r>
      <w:tr w:rsidR="004C2970" w:rsidRPr="00E95C44" w14:paraId="77FE78CF" w14:textId="77777777" w:rsidTr="002E20F7">
        <w:trPr>
          <w:gridAfter w:val="1"/>
          <w:wAfter w:w="29" w:type="dxa"/>
        </w:trPr>
        <w:tc>
          <w:tcPr>
            <w:tcW w:w="795" w:type="dxa"/>
            <w:tcBorders>
              <w:top w:val="single" w:sz="18" w:space="0" w:color="auto"/>
            </w:tcBorders>
            <w:shd w:val="clear" w:color="auto" w:fill="auto"/>
            <w:vAlign w:val="center"/>
          </w:tcPr>
          <w:p w14:paraId="58977B6B" w14:textId="77777777" w:rsidR="001F562E" w:rsidRPr="004C2970" w:rsidRDefault="001F562E" w:rsidP="002E20F7">
            <w:pPr>
              <w:spacing w:line="480" w:lineRule="auto"/>
              <w:ind w:left="-108" w:firstLine="108"/>
              <w:jc w:val="center"/>
              <w:rPr>
                <w:sz w:val="17"/>
                <w:szCs w:val="17"/>
                <w:vertAlign w:val="superscript"/>
              </w:rPr>
            </w:pPr>
            <w:r w:rsidRPr="00E95C44">
              <w:rPr>
                <w:sz w:val="17"/>
                <w:szCs w:val="17"/>
              </w:rPr>
              <w:t>5</w:t>
            </w:r>
          </w:p>
        </w:tc>
        <w:tc>
          <w:tcPr>
            <w:tcW w:w="1080" w:type="dxa"/>
            <w:tcBorders>
              <w:top w:val="single" w:sz="18" w:space="0" w:color="auto"/>
            </w:tcBorders>
            <w:shd w:val="clear" w:color="auto" w:fill="auto"/>
            <w:vAlign w:val="bottom"/>
          </w:tcPr>
          <w:p w14:paraId="4666A11C" w14:textId="77777777" w:rsidR="001F562E" w:rsidRPr="00E95C44" w:rsidRDefault="001F562E" w:rsidP="002E20F7">
            <w:pPr>
              <w:spacing w:line="480" w:lineRule="auto"/>
              <w:ind w:left="-108" w:firstLine="108"/>
              <w:jc w:val="center"/>
              <w:rPr>
                <w:sz w:val="17"/>
                <w:szCs w:val="17"/>
              </w:rPr>
            </w:pPr>
            <w:r w:rsidRPr="00E95C44">
              <w:rPr>
                <w:sz w:val="17"/>
                <w:szCs w:val="17"/>
              </w:rPr>
              <w:t>0.90</w:t>
            </w:r>
          </w:p>
        </w:tc>
        <w:tc>
          <w:tcPr>
            <w:tcW w:w="1169" w:type="dxa"/>
            <w:tcBorders>
              <w:top w:val="single" w:sz="18" w:space="0" w:color="auto"/>
            </w:tcBorders>
            <w:shd w:val="clear" w:color="auto" w:fill="auto"/>
            <w:vAlign w:val="bottom"/>
          </w:tcPr>
          <w:p w14:paraId="6A3F7A3F" w14:textId="77777777" w:rsidR="001F562E" w:rsidRPr="00E95C44" w:rsidRDefault="001F562E" w:rsidP="002E20F7">
            <w:pPr>
              <w:spacing w:line="480" w:lineRule="auto"/>
              <w:ind w:left="-108" w:firstLine="108"/>
              <w:jc w:val="right"/>
              <w:rPr>
                <w:sz w:val="17"/>
                <w:szCs w:val="17"/>
              </w:rPr>
            </w:pPr>
            <w:r w:rsidRPr="00E95C44">
              <w:rPr>
                <w:sz w:val="17"/>
                <w:szCs w:val="17"/>
              </w:rPr>
              <w:t>(0.87, 0.92)</w:t>
            </w:r>
          </w:p>
        </w:tc>
        <w:tc>
          <w:tcPr>
            <w:tcW w:w="901" w:type="dxa"/>
            <w:tcBorders>
              <w:top w:val="single" w:sz="18" w:space="0" w:color="auto"/>
            </w:tcBorders>
            <w:shd w:val="clear" w:color="auto" w:fill="auto"/>
            <w:vAlign w:val="bottom"/>
          </w:tcPr>
          <w:p w14:paraId="2041C33E" w14:textId="77777777" w:rsidR="001F562E" w:rsidRPr="004C2970" w:rsidRDefault="001F562E" w:rsidP="002E20F7">
            <w:pPr>
              <w:spacing w:line="480" w:lineRule="auto"/>
              <w:ind w:left="-108" w:firstLine="108"/>
              <w:jc w:val="center"/>
              <w:rPr>
                <w:sz w:val="17"/>
                <w:szCs w:val="17"/>
              </w:rPr>
            </w:pPr>
            <w:r w:rsidRPr="00E95C44">
              <w:rPr>
                <w:sz w:val="17"/>
                <w:szCs w:val="17"/>
              </w:rPr>
              <w:t>0.61</w:t>
            </w:r>
          </w:p>
        </w:tc>
        <w:tc>
          <w:tcPr>
            <w:tcW w:w="1170" w:type="dxa"/>
            <w:gridSpan w:val="2"/>
            <w:tcBorders>
              <w:top w:val="single" w:sz="18" w:space="0" w:color="auto"/>
            </w:tcBorders>
            <w:shd w:val="clear" w:color="auto" w:fill="auto"/>
            <w:vAlign w:val="bottom"/>
          </w:tcPr>
          <w:p w14:paraId="15EBDAC6" w14:textId="77777777" w:rsidR="001F562E" w:rsidRPr="00E95C44" w:rsidRDefault="001F562E" w:rsidP="002E20F7">
            <w:pPr>
              <w:spacing w:line="480" w:lineRule="auto"/>
              <w:ind w:left="-108" w:firstLine="108"/>
              <w:jc w:val="center"/>
              <w:rPr>
                <w:sz w:val="17"/>
                <w:szCs w:val="17"/>
              </w:rPr>
            </w:pPr>
            <w:r w:rsidRPr="00E95C44">
              <w:rPr>
                <w:sz w:val="17"/>
                <w:szCs w:val="17"/>
              </w:rPr>
              <w:t>(0.58, 0.64)</w:t>
            </w:r>
          </w:p>
        </w:tc>
        <w:tc>
          <w:tcPr>
            <w:tcW w:w="718" w:type="dxa"/>
            <w:gridSpan w:val="2"/>
            <w:tcBorders>
              <w:top w:val="single" w:sz="18" w:space="0" w:color="auto"/>
            </w:tcBorders>
            <w:vAlign w:val="center"/>
          </w:tcPr>
          <w:p w14:paraId="143488B7" w14:textId="77777777" w:rsidR="001F562E" w:rsidRPr="00E95C44" w:rsidRDefault="001F562E" w:rsidP="002E20F7">
            <w:pPr>
              <w:spacing w:line="480" w:lineRule="auto"/>
              <w:ind w:left="-108" w:firstLine="108"/>
              <w:jc w:val="center"/>
              <w:rPr>
                <w:sz w:val="17"/>
                <w:szCs w:val="17"/>
              </w:rPr>
            </w:pPr>
            <w:r w:rsidRPr="00E95C44">
              <w:rPr>
                <w:sz w:val="17"/>
                <w:szCs w:val="17"/>
              </w:rPr>
              <w:t>11</w:t>
            </w:r>
          </w:p>
        </w:tc>
        <w:tc>
          <w:tcPr>
            <w:tcW w:w="1097" w:type="dxa"/>
            <w:tcBorders>
              <w:top w:val="single" w:sz="18" w:space="0" w:color="auto"/>
            </w:tcBorders>
            <w:shd w:val="clear" w:color="auto" w:fill="auto"/>
            <w:vAlign w:val="bottom"/>
          </w:tcPr>
          <w:p w14:paraId="3E6DA375" w14:textId="77777777" w:rsidR="001F562E" w:rsidRPr="00E95C44" w:rsidRDefault="001F562E" w:rsidP="002E20F7">
            <w:pPr>
              <w:spacing w:line="480" w:lineRule="auto"/>
              <w:ind w:left="-108" w:firstLine="108"/>
              <w:jc w:val="center"/>
              <w:rPr>
                <w:sz w:val="17"/>
                <w:szCs w:val="17"/>
              </w:rPr>
            </w:pPr>
            <w:r w:rsidRPr="00E95C44">
              <w:rPr>
                <w:sz w:val="17"/>
                <w:szCs w:val="17"/>
              </w:rPr>
              <w:t>0.91</w:t>
            </w:r>
          </w:p>
        </w:tc>
        <w:tc>
          <w:tcPr>
            <w:tcW w:w="1080" w:type="dxa"/>
            <w:tcBorders>
              <w:top w:val="single" w:sz="18" w:space="0" w:color="auto"/>
            </w:tcBorders>
            <w:shd w:val="clear" w:color="auto" w:fill="auto"/>
            <w:vAlign w:val="bottom"/>
          </w:tcPr>
          <w:p w14:paraId="0F248437" w14:textId="77777777" w:rsidR="001F562E" w:rsidRPr="00E95C44" w:rsidRDefault="001F562E" w:rsidP="002E20F7">
            <w:pPr>
              <w:spacing w:line="480" w:lineRule="auto"/>
              <w:ind w:left="-108" w:firstLine="108"/>
              <w:jc w:val="center"/>
              <w:rPr>
                <w:sz w:val="17"/>
                <w:szCs w:val="17"/>
              </w:rPr>
            </w:pPr>
            <w:r w:rsidRPr="00E95C44">
              <w:rPr>
                <w:sz w:val="17"/>
                <w:szCs w:val="17"/>
              </w:rPr>
              <w:t>(0.89, 0.93)</w:t>
            </w:r>
          </w:p>
        </w:tc>
        <w:tc>
          <w:tcPr>
            <w:tcW w:w="1080" w:type="dxa"/>
            <w:tcBorders>
              <w:top w:val="single" w:sz="18" w:space="0" w:color="auto"/>
            </w:tcBorders>
            <w:shd w:val="clear" w:color="auto" w:fill="auto"/>
            <w:vAlign w:val="bottom"/>
          </w:tcPr>
          <w:p w14:paraId="06F0FB1D" w14:textId="77777777" w:rsidR="001F562E" w:rsidRPr="00E95C44" w:rsidRDefault="001F562E" w:rsidP="002E20F7">
            <w:pPr>
              <w:spacing w:line="480" w:lineRule="auto"/>
              <w:ind w:left="-108" w:firstLine="108"/>
              <w:jc w:val="center"/>
              <w:rPr>
                <w:sz w:val="17"/>
                <w:szCs w:val="17"/>
              </w:rPr>
            </w:pPr>
            <w:r w:rsidRPr="00E95C44">
              <w:rPr>
                <w:sz w:val="17"/>
                <w:szCs w:val="17"/>
              </w:rPr>
              <w:t>0.63</w:t>
            </w:r>
          </w:p>
        </w:tc>
        <w:tc>
          <w:tcPr>
            <w:tcW w:w="1170" w:type="dxa"/>
            <w:tcBorders>
              <w:top w:val="single" w:sz="18" w:space="0" w:color="auto"/>
            </w:tcBorders>
            <w:shd w:val="clear" w:color="auto" w:fill="auto"/>
            <w:vAlign w:val="bottom"/>
          </w:tcPr>
          <w:p w14:paraId="65DE45CC" w14:textId="6F2C2D6E" w:rsidR="001F562E" w:rsidRPr="00E95C44" w:rsidRDefault="001F562E" w:rsidP="002E20F7">
            <w:pPr>
              <w:spacing w:line="480" w:lineRule="auto"/>
              <w:ind w:left="-108" w:firstLine="108"/>
              <w:jc w:val="center"/>
              <w:rPr>
                <w:sz w:val="17"/>
                <w:szCs w:val="17"/>
              </w:rPr>
            </w:pPr>
            <w:r w:rsidRPr="00E95C44">
              <w:rPr>
                <w:sz w:val="17"/>
                <w:szCs w:val="17"/>
              </w:rPr>
              <w:t>(0.6</w:t>
            </w:r>
            <w:r w:rsidR="00AF532C">
              <w:rPr>
                <w:sz w:val="17"/>
                <w:szCs w:val="17"/>
              </w:rPr>
              <w:t>0</w:t>
            </w:r>
            <w:r w:rsidRPr="00E95C44">
              <w:rPr>
                <w:sz w:val="17"/>
                <w:szCs w:val="17"/>
              </w:rPr>
              <w:t>, 0.66)</w:t>
            </w:r>
          </w:p>
        </w:tc>
        <w:tc>
          <w:tcPr>
            <w:tcW w:w="1080" w:type="dxa"/>
            <w:gridSpan w:val="2"/>
            <w:tcBorders>
              <w:top w:val="single" w:sz="18" w:space="0" w:color="auto"/>
            </w:tcBorders>
            <w:shd w:val="clear" w:color="auto" w:fill="auto"/>
            <w:vAlign w:val="bottom"/>
          </w:tcPr>
          <w:p w14:paraId="1B28A124" w14:textId="5FDE3CBA"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w:t>
            </w:r>
          </w:p>
        </w:tc>
        <w:tc>
          <w:tcPr>
            <w:tcW w:w="1260" w:type="dxa"/>
            <w:tcBorders>
              <w:top w:val="single" w:sz="18" w:space="0" w:color="auto"/>
            </w:tcBorders>
            <w:shd w:val="clear" w:color="auto" w:fill="auto"/>
            <w:vAlign w:val="bottom"/>
          </w:tcPr>
          <w:p w14:paraId="00BAA97D" w14:textId="21F2CA20"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 0</w:t>
            </w:r>
            <w:r w:rsidR="00A8664A" w:rsidRPr="00E95C44">
              <w:rPr>
                <w:sz w:val="17"/>
                <w:szCs w:val="17"/>
              </w:rPr>
              <w:t>.</w:t>
            </w:r>
            <w:r w:rsidRPr="00E95C44">
              <w:rPr>
                <w:sz w:val="17"/>
                <w:szCs w:val="17"/>
              </w:rPr>
              <w:t>04)</w:t>
            </w:r>
          </w:p>
        </w:tc>
        <w:tc>
          <w:tcPr>
            <w:tcW w:w="1170" w:type="dxa"/>
            <w:tcBorders>
              <w:top w:val="single" w:sz="18" w:space="0" w:color="auto"/>
            </w:tcBorders>
            <w:shd w:val="clear" w:color="auto" w:fill="auto"/>
            <w:vAlign w:val="bottom"/>
          </w:tcPr>
          <w:p w14:paraId="1404D7DC" w14:textId="7A40FFF8"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2</w:t>
            </w:r>
          </w:p>
        </w:tc>
        <w:tc>
          <w:tcPr>
            <w:tcW w:w="1231" w:type="dxa"/>
            <w:tcBorders>
              <w:top w:val="single" w:sz="18" w:space="0" w:color="auto"/>
            </w:tcBorders>
            <w:shd w:val="clear" w:color="auto" w:fill="auto"/>
            <w:vAlign w:val="bottom"/>
          </w:tcPr>
          <w:p w14:paraId="18D9D649" w14:textId="26ADE765"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0, 0</w:t>
            </w:r>
            <w:r w:rsidR="00A8664A" w:rsidRPr="00E95C44">
              <w:rPr>
                <w:sz w:val="17"/>
                <w:szCs w:val="17"/>
              </w:rPr>
              <w:t>.</w:t>
            </w:r>
            <w:r w:rsidRPr="00E95C44">
              <w:rPr>
                <w:sz w:val="17"/>
                <w:szCs w:val="17"/>
              </w:rPr>
              <w:t>04)</w:t>
            </w:r>
          </w:p>
        </w:tc>
      </w:tr>
      <w:tr w:rsidR="004C2970" w:rsidRPr="00E95C44" w14:paraId="03FFF0F8" w14:textId="77777777" w:rsidTr="002E20F7">
        <w:trPr>
          <w:gridAfter w:val="1"/>
          <w:wAfter w:w="29" w:type="dxa"/>
        </w:trPr>
        <w:tc>
          <w:tcPr>
            <w:tcW w:w="795" w:type="dxa"/>
            <w:shd w:val="clear" w:color="auto" w:fill="auto"/>
            <w:vAlign w:val="center"/>
          </w:tcPr>
          <w:p w14:paraId="786D8DED" w14:textId="77777777" w:rsidR="001F562E" w:rsidRPr="004C2970" w:rsidRDefault="001F562E" w:rsidP="002E20F7">
            <w:pPr>
              <w:spacing w:line="480" w:lineRule="auto"/>
              <w:ind w:left="-108" w:firstLine="108"/>
              <w:jc w:val="center"/>
              <w:rPr>
                <w:sz w:val="17"/>
                <w:szCs w:val="17"/>
              </w:rPr>
            </w:pPr>
            <w:r w:rsidRPr="00E95C44">
              <w:rPr>
                <w:sz w:val="17"/>
                <w:szCs w:val="17"/>
              </w:rPr>
              <w:t>6</w:t>
            </w:r>
          </w:p>
        </w:tc>
        <w:tc>
          <w:tcPr>
            <w:tcW w:w="1080" w:type="dxa"/>
            <w:shd w:val="clear" w:color="auto" w:fill="auto"/>
            <w:vAlign w:val="bottom"/>
          </w:tcPr>
          <w:p w14:paraId="1DEAB4E9" w14:textId="77777777" w:rsidR="001F562E" w:rsidRPr="00E95C44" w:rsidRDefault="001F562E" w:rsidP="002E20F7">
            <w:pPr>
              <w:spacing w:line="480" w:lineRule="auto"/>
              <w:ind w:left="-108" w:firstLine="108"/>
              <w:jc w:val="center"/>
              <w:rPr>
                <w:sz w:val="17"/>
                <w:szCs w:val="17"/>
              </w:rPr>
            </w:pPr>
            <w:r w:rsidRPr="00E95C44">
              <w:rPr>
                <w:sz w:val="17"/>
                <w:szCs w:val="17"/>
              </w:rPr>
              <w:t>0.86</w:t>
            </w:r>
          </w:p>
        </w:tc>
        <w:tc>
          <w:tcPr>
            <w:tcW w:w="1169" w:type="dxa"/>
            <w:shd w:val="clear" w:color="auto" w:fill="auto"/>
            <w:vAlign w:val="bottom"/>
          </w:tcPr>
          <w:p w14:paraId="502B1334" w14:textId="77777777" w:rsidR="001F562E" w:rsidRPr="00E95C44" w:rsidRDefault="001F562E" w:rsidP="002E20F7">
            <w:pPr>
              <w:spacing w:line="480" w:lineRule="auto"/>
              <w:ind w:left="-108" w:firstLine="108"/>
              <w:jc w:val="right"/>
              <w:rPr>
                <w:sz w:val="17"/>
                <w:szCs w:val="17"/>
              </w:rPr>
            </w:pPr>
            <w:r w:rsidRPr="00E95C44">
              <w:rPr>
                <w:sz w:val="17"/>
                <w:szCs w:val="17"/>
              </w:rPr>
              <w:t>(0.82, 0.88)</w:t>
            </w:r>
          </w:p>
        </w:tc>
        <w:tc>
          <w:tcPr>
            <w:tcW w:w="901" w:type="dxa"/>
            <w:shd w:val="clear" w:color="auto" w:fill="auto"/>
            <w:vAlign w:val="bottom"/>
          </w:tcPr>
          <w:p w14:paraId="1F8C9373" w14:textId="77777777" w:rsidR="001F562E" w:rsidRPr="004C2970" w:rsidRDefault="001F562E" w:rsidP="002E20F7">
            <w:pPr>
              <w:spacing w:line="480" w:lineRule="auto"/>
              <w:ind w:left="-108" w:firstLine="108"/>
              <w:jc w:val="center"/>
              <w:rPr>
                <w:sz w:val="17"/>
                <w:szCs w:val="17"/>
              </w:rPr>
            </w:pPr>
            <w:r w:rsidRPr="00E95C44">
              <w:rPr>
                <w:sz w:val="17"/>
                <w:szCs w:val="17"/>
              </w:rPr>
              <w:t>0.70</w:t>
            </w:r>
          </w:p>
        </w:tc>
        <w:tc>
          <w:tcPr>
            <w:tcW w:w="1170" w:type="dxa"/>
            <w:gridSpan w:val="2"/>
            <w:shd w:val="clear" w:color="auto" w:fill="auto"/>
            <w:vAlign w:val="bottom"/>
          </w:tcPr>
          <w:p w14:paraId="6F016948" w14:textId="77777777" w:rsidR="001F562E" w:rsidRPr="00E95C44" w:rsidRDefault="001F562E" w:rsidP="002E20F7">
            <w:pPr>
              <w:spacing w:line="480" w:lineRule="auto"/>
              <w:ind w:left="-108" w:firstLine="108"/>
              <w:jc w:val="center"/>
              <w:rPr>
                <w:sz w:val="17"/>
                <w:szCs w:val="17"/>
              </w:rPr>
            </w:pPr>
            <w:r w:rsidRPr="00E95C44">
              <w:rPr>
                <w:sz w:val="17"/>
                <w:szCs w:val="17"/>
              </w:rPr>
              <w:t>(0.67, 0.73)</w:t>
            </w:r>
          </w:p>
        </w:tc>
        <w:tc>
          <w:tcPr>
            <w:tcW w:w="718" w:type="dxa"/>
            <w:gridSpan w:val="2"/>
            <w:vAlign w:val="center"/>
          </w:tcPr>
          <w:p w14:paraId="2430EC70" w14:textId="77777777" w:rsidR="001F562E" w:rsidRPr="00E95C44" w:rsidRDefault="001F562E" w:rsidP="002E20F7">
            <w:pPr>
              <w:spacing w:line="480" w:lineRule="auto"/>
              <w:ind w:left="-108" w:firstLine="108"/>
              <w:jc w:val="center"/>
              <w:rPr>
                <w:sz w:val="17"/>
                <w:szCs w:val="17"/>
                <w:vertAlign w:val="superscript"/>
              </w:rPr>
            </w:pPr>
            <w:r w:rsidRPr="00E95C44">
              <w:rPr>
                <w:sz w:val="17"/>
                <w:szCs w:val="17"/>
              </w:rPr>
              <w:t>13</w:t>
            </w:r>
          </w:p>
        </w:tc>
        <w:tc>
          <w:tcPr>
            <w:tcW w:w="1097" w:type="dxa"/>
            <w:shd w:val="clear" w:color="auto" w:fill="auto"/>
            <w:vAlign w:val="bottom"/>
          </w:tcPr>
          <w:p w14:paraId="03EB5324" w14:textId="77777777" w:rsidR="001F562E" w:rsidRPr="00E95C44" w:rsidRDefault="001F562E" w:rsidP="002E20F7">
            <w:pPr>
              <w:spacing w:line="480" w:lineRule="auto"/>
              <w:ind w:left="-108" w:firstLine="108"/>
              <w:jc w:val="center"/>
              <w:rPr>
                <w:sz w:val="17"/>
                <w:szCs w:val="17"/>
              </w:rPr>
            </w:pPr>
            <w:r w:rsidRPr="00E95C44">
              <w:rPr>
                <w:sz w:val="17"/>
                <w:szCs w:val="17"/>
              </w:rPr>
              <w:t>0.86</w:t>
            </w:r>
          </w:p>
        </w:tc>
        <w:tc>
          <w:tcPr>
            <w:tcW w:w="1080" w:type="dxa"/>
            <w:shd w:val="clear" w:color="auto" w:fill="auto"/>
            <w:vAlign w:val="bottom"/>
          </w:tcPr>
          <w:p w14:paraId="75E1465F" w14:textId="77777777" w:rsidR="001F562E" w:rsidRPr="00E95C44" w:rsidRDefault="001F562E" w:rsidP="002E20F7">
            <w:pPr>
              <w:spacing w:line="480" w:lineRule="auto"/>
              <w:ind w:left="-108" w:firstLine="108"/>
              <w:jc w:val="center"/>
              <w:rPr>
                <w:sz w:val="17"/>
                <w:szCs w:val="17"/>
              </w:rPr>
            </w:pPr>
            <w:r w:rsidRPr="00E95C44">
              <w:rPr>
                <w:sz w:val="17"/>
                <w:szCs w:val="17"/>
              </w:rPr>
              <w:t>(0.83, 0.88)</w:t>
            </w:r>
          </w:p>
        </w:tc>
        <w:tc>
          <w:tcPr>
            <w:tcW w:w="1080" w:type="dxa"/>
            <w:shd w:val="clear" w:color="auto" w:fill="auto"/>
            <w:vAlign w:val="bottom"/>
          </w:tcPr>
          <w:p w14:paraId="5E55907D" w14:textId="77777777" w:rsidR="001F562E" w:rsidRPr="00E95C44" w:rsidRDefault="001F562E" w:rsidP="002E20F7">
            <w:pPr>
              <w:spacing w:line="480" w:lineRule="auto"/>
              <w:ind w:left="-108" w:firstLine="108"/>
              <w:jc w:val="center"/>
              <w:rPr>
                <w:sz w:val="17"/>
                <w:szCs w:val="17"/>
              </w:rPr>
            </w:pPr>
            <w:r w:rsidRPr="00E95C44">
              <w:rPr>
                <w:sz w:val="17"/>
                <w:szCs w:val="17"/>
              </w:rPr>
              <w:t>0.73</w:t>
            </w:r>
          </w:p>
        </w:tc>
        <w:tc>
          <w:tcPr>
            <w:tcW w:w="1170" w:type="dxa"/>
            <w:shd w:val="clear" w:color="auto" w:fill="auto"/>
            <w:vAlign w:val="bottom"/>
          </w:tcPr>
          <w:p w14:paraId="1394ED7F" w14:textId="77777777" w:rsidR="001F562E" w:rsidRPr="00E95C44" w:rsidRDefault="001F562E" w:rsidP="002E20F7">
            <w:pPr>
              <w:spacing w:line="480" w:lineRule="auto"/>
              <w:ind w:left="-108" w:firstLine="108"/>
              <w:jc w:val="center"/>
              <w:rPr>
                <w:sz w:val="17"/>
                <w:szCs w:val="17"/>
              </w:rPr>
            </w:pPr>
            <w:r w:rsidRPr="00E95C44">
              <w:rPr>
                <w:sz w:val="17"/>
                <w:szCs w:val="17"/>
              </w:rPr>
              <w:t>(0.70, 0.75)</w:t>
            </w:r>
          </w:p>
        </w:tc>
        <w:tc>
          <w:tcPr>
            <w:tcW w:w="1080" w:type="dxa"/>
            <w:gridSpan w:val="2"/>
            <w:shd w:val="clear" w:color="auto" w:fill="auto"/>
            <w:vAlign w:val="bottom"/>
          </w:tcPr>
          <w:p w14:paraId="5367CBB2" w14:textId="7892C463"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0</w:t>
            </w:r>
          </w:p>
        </w:tc>
        <w:tc>
          <w:tcPr>
            <w:tcW w:w="1260" w:type="dxa"/>
            <w:shd w:val="clear" w:color="auto" w:fill="auto"/>
            <w:vAlign w:val="bottom"/>
          </w:tcPr>
          <w:p w14:paraId="4FFE4C19" w14:textId="5593C002"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3, 0</w:t>
            </w:r>
            <w:r w:rsidR="00A8664A" w:rsidRPr="00E95C44">
              <w:rPr>
                <w:sz w:val="17"/>
                <w:szCs w:val="17"/>
              </w:rPr>
              <w:t>.</w:t>
            </w:r>
            <w:r w:rsidRPr="00E95C44">
              <w:rPr>
                <w:sz w:val="17"/>
                <w:szCs w:val="17"/>
              </w:rPr>
              <w:t>03)</w:t>
            </w:r>
          </w:p>
        </w:tc>
        <w:tc>
          <w:tcPr>
            <w:tcW w:w="1170" w:type="dxa"/>
            <w:shd w:val="clear" w:color="auto" w:fill="auto"/>
            <w:vAlign w:val="bottom"/>
          </w:tcPr>
          <w:p w14:paraId="69BA2C27" w14:textId="2039F208"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3</w:t>
            </w:r>
          </w:p>
        </w:tc>
        <w:tc>
          <w:tcPr>
            <w:tcW w:w="1231" w:type="dxa"/>
            <w:shd w:val="clear" w:color="auto" w:fill="auto"/>
            <w:vAlign w:val="bottom"/>
          </w:tcPr>
          <w:p w14:paraId="263CC28A" w14:textId="25C7EAFF"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 0</w:t>
            </w:r>
            <w:r w:rsidR="00A8664A" w:rsidRPr="00E95C44">
              <w:rPr>
                <w:sz w:val="17"/>
                <w:szCs w:val="17"/>
              </w:rPr>
              <w:t>.</w:t>
            </w:r>
            <w:r w:rsidRPr="00E95C44">
              <w:rPr>
                <w:sz w:val="17"/>
                <w:szCs w:val="17"/>
              </w:rPr>
              <w:t>05)</w:t>
            </w:r>
          </w:p>
        </w:tc>
      </w:tr>
      <w:tr w:rsidR="004C2970" w:rsidRPr="00E95C44" w14:paraId="408DEBFE" w14:textId="77777777" w:rsidTr="002E20F7">
        <w:trPr>
          <w:gridAfter w:val="1"/>
          <w:wAfter w:w="29" w:type="dxa"/>
        </w:trPr>
        <w:tc>
          <w:tcPr>
            <w:tcW w:w="795" w:type="dxa"/>
            <w:shd w:val="clear" w:color="auto" w:fill="auto"/>
            <w:vAlign w:val="center"/>
          </w:tcPr>
          <w:p w14:paraId="0CCBFC7D" w14:textId="77777777" w:rsidR="001F562E" w:rsidRPr="004C2970" w:rsidRDefault="001F562E" w:rsidP="002E20F7">
            <w:pPr>
              <w:spacing w:line="480" w:lineRule="auto"/>
              <w:ind w:left="-108" w:firstLine="108"/>
              <w:jc w:val="center"/>
              <w:rPr>
                <w:sz w:val="17"/>
                <w:szCs w:val="17"/>
                <w:vertAlign w:val="superscript"/>
              </w:rPr>
            </w:pPr>
            <w:r w:rsidRPr="00E95C44">
              <w:rPr>
                <w:sz w:val="17"/>
                <w:szCs w:val="17"/>
              </w:rPr>
              <w:t>7</w:t>
            </w:r>
            <w:r w:rsidRPr="00E95C44">
              <w:rPr>
                <w:sz w:val="17"/>
                <w:szCs w:val="17"/>
                <w:vertAlign w:val="superscript"/>
              </w:rPr>
              <w:t>b</w:t>
            </w:r>
          </w:p>
        </w:tc>
        <w:tc>
          <w:tcPr>
            <w:tcW w:w="1080" w:type="dxa"/>
            <w:shd w:val="clear" w:color="auto" w:fill="auto"/>
            <w:vAlign w:val="bottom"/>
          </w:tcPr>
          <w:p w14:paraId="08A20933" w14:textId="77777777" w:rsidR="001F562E" w:rsidRPr="00E95C44" w:rsidRDefault="001F562E" w:rsidP="002E20F7">
            <w:pPr>
              <w:spacing w:line="480" w:lineRule="auto"/>
              <w:ind w:left="-108" w:firstLine="108"/>
              <w:jc w:val="center"/>
              <w:rPr>
                <w:sz w:val="17"/>
                <w:szCs w:val="17"/>
              </w:rPr>
            </w:pPr>
            <w:r w:rsidRPr="00E95C44">
              <w:rPr>
                <w:sz w:val="17"/>
                <w:szCs w:val="17"/>
              </w:rPr>
              <w:t>0.79</w:t>
            </w:r>
          </w:p>
        </w:tc>
        <w:tc>
          <w:tcPr>
            <w:tcW w:w="1169" w:type="dxa"/>
            <w:shd w:val="clear" w:color="auto" w:fill="auto"/>
            <w:vAlign w:val="bottom"/>
          </w:tcPr>
          <w:p w14:paraId="4B47AF6F" w14:textId="77777777" w:rsidR="001F562E" w:rsidRPr="00E95C44" w:rsidRDefault="001F562E" w:rsidP="002E20F7">
            <w:pPr>
              <w:spacing w:line="480" w:lineRule="auto"/>
              <w:ind w:left="-108" w:firstLine="108"/>
              <w:jc w:val="right"/>
              <w:rPr>
                <w:sz w:val="17"/>
                <w:szCs w:val="17"/>
              </w:rPr>
            </w:pPr>
            <w:r w:rsidRPr="00E95C44">
              <w:rPr>
                <w:sz w:val="17"/>
                <w:szCs w:val="17"/>
              </w:rPr>
              <w:t>(0.75, 0.83)</w:t>
            </w:r>
          </w:p>
        </w:tc>
        <w:tc>
          <w:tcPr>
            <w:tcW w:w="901" w:type="dxa"/>
            <w:shd w:val="clear" w:color="auto" w:fill="auto"/>
            <w:vAlign w:val="bottom"/>
          </w:tcPr>
          <w:p w14:paraId="18222139" w14:textId="77777777" w:rsidR="001F562E" w:rsidRPr="004C2970" w:rsidRDefault="001F562E" w:rsidP="002E20F7">
            <w:pPr>
              <w:spacing w:line="480" w:lineRule="auto"/>
              <w:ind w:left="-108" w:firstLine="108"/>
              <w:jc w:val="center"/>
              <w:rPr>
                <w:sz w:val="17"/>
                <w:szCs w:val="17"/>
              </w:rPr>
            </w:pPr>
            <w:r w:rsidRPr="00E95C44">
              <w:rPr>
                <w:sz w:val="17"/>
                <w:szCs w:val="17"/>
              </w:rPr>
              <w:t>0.78</w:t>
            </w:r>
          </w:p>
        </w:tc>
        <w:tc>
          <w:tcPr>
            <w:tcW w:w="1170" w:type="dxa"/>
            <w:gridSpan w:val="2"/>
            <w:shd w:val="clear" w:color="auto" w:fill="auto"/>
            <w:vAlign w:val="bottom"/>
          </w:tcPr>
          <w:p w14:paraId="706150C2" w14:textId="77777777" w:rsidR="001F562E" w:rsidRPr="00E95C44" w:rsidRDefault="001F562E" w:rsidP="002E20F7">
            <w:pPr>
              <w:spacing w:line="480" w:lineRule="auto"/>
              <w:ind w:left="-108" w:firstLine="108"/>
              <w:jc w:val="center"/>
              <w:rPr>
                <w:sz w:val="17"/>
                <w:szCs w:val="17"/>
              </w:rPr>
            </w:pPr>
            <w:r w:rsidRPr="00E95C44">
              <w:rPr>
                <w:sz w:val="17"/>
                <w:szCs w:val="17"/>
              </w:rPr>
              <w:t>(0.75, 0.80)</w:t>
            </w:r>
          </w:p>
        </w:tc>
        <w:tc>
          <w:tcPr>
            <w:tcW w:w="718" w:type="dxa"/>
            <w:gridSpan w:val="2"/>
            <w:vAlign w:val="center"/>
          </w:tcPr>
          <w:p w14:paraId="60642680" w14:textId="77777777" w:rsidR="001F562E" w:rsidRPr="00E95C44" w:rsidRDefault="001F562E" w:rsidP="002E20F7">
            <w:pPr>
              <w:spacing w:line="480" w:lineRule="auto"/>
              <w:ind w:left="-108" w:firstLine="108"/>
              <w:jc w:val="center"/>
              <w:rPr>
                <w:sz w:val="17"/>
                <w:szCs w:val="17"/>
                <w:vertAlign w:val="superscript"/>
              </w:rPr>
            </w:pPr>
            <w:r w:rsidRPr="00E95C44">
              <w:rPr>
                <w:sz w:val="17"/>
                <w:szCs w:val="17"/>
              </w:rPr>
              <w:t>15</w:t>
            </w:r>
            <w:r w:rsidRPr="00E95C44">
              <w:rPr>
                <w:sz w:val="17"/>
                <w:szCs w:val="17"/>
                <w:vertAlign w:val="superscript"/>
              </w:rPr>
              <w:t>c</w:t>
            </w:r>
          </w:p>
        </w:tc>
        <w:tc>
          <w:tcPr>
            <w:tcW w:w="1097" w:type="dxa"/>
            <w:shd w:val="clear" w:color="auto" w:fill="auto"/>
            <w:vAlign w:val="bottom"/>
          </w:tcPr>
          <w:p w14:paraId="7D25D86F" w14:textId="77777777" w:rsidR="001F562E" w:rsidRPr="00E95C44" w:rsidRDefault="001F562E" w:rsidP="002E20F7">
            <w:pPr>
              <w:spacing w:line="480" w:lineRule="auto"/>
              <w:ind w:left="-108" w:firstLine="108"/>
              <w:jc w:val="center"/>
              <w:rPr>
                <w:sz w:val="17"/>
                <w:szCs w:val="17"/>
              </w:rPr>
            </w:pPr>
            <w:r w:rsidRPr="00E95C44">
              <w:rPr>
                <w:sz w:val="17"/>
                <w:szCs w:val="17"/>
              </w:rPr>
              <w:t>0.79</w:t>
            </w:r>
          </w:p>
        </w:tc>
        <w:tc>
          <w:tcPr>
            <w:tcW w:w="1080" w:type="dxa"/>
            <w:shd w:val="clear" w:color="auto" w:fill="auto"/>
            <w:vAlign w:val="bottom"/>
          </w:tcPr>
          <w:p w14:paraId="2FED15A8" w14:textId="77777777" w:rsidR="001F562E" w:rsidRPr="00E95C44" w:rsidRDefault="001F562E" w:rsidP="002E20F7">
            <w:pPr>
              <w:spacing w:line="480" w:lineRule="auto"/>
              <w:ind w:left="-108" w:firstLine="108"/>
              <w:jc w:val="center"/>
              <w:rPr>
                <w:sz w:val="17"/>
                <w:szCs w:val="17"/>
              </w:rPr>
            </w:pPr>
            <w:r w:rsidRPr="00E95C44">
              <w:rPr>
                <w:sz w:val="17"/>
                <w:szCs w:val="17"/>
              </w:rPr>
              <w:t>(0.76, 0.82)</w:t>
            </w:r>
          </w:p>
        </w:tc>
        <w:tc>
          <w:tcPr>
            <w:tcW w:w="1080" w:type="dxa"/>
            <w:shd w:val="clear" w:color="auto" w:fill="auto"/>
            <w:vAlign w:val="bottom"/>
          </w:tcPr>
          <w:p w14:paraId="3564A746" w14:textId="77777777" w:rsidR="001F562E" w:rsidRPr="00E95C44" w:rsidRDefault="001F562E" w:rsidP="002E20F7">
            <w:pPr>
              <w:spacing w:line="480" w:lineRule="auto"/>
              <w:ind w:left="-108" w:firstLine="108"/>
              <w:jc w:val="center"/>
              <w:rPr>
                <w:sz w:val="17"/>
                <w:szCs w:val="17"/>
              </w:rPr>
            </w:pPr>
            <w:r w:rsidRPr="00E95C44">
              <w:rPr>
                <w:sz w:val="17"/>
                <w:szCs w:val="17"/>
              </w:rPr>
              <w:t>0.81</w:t>
            </w:r>
          </w:p>
        </w:tc>
        <w:tc>
          <w:tcPr>
            <w:tcW w:w="1170" w:type="dxa"/>
            <w:shd w:val="clear" w:color="auto" w:fill="auto"/>
            <w:vAlign w:val="bottom"/>
          </w:tcPr>
          <w:p w14:paraId="7171E8B7" w14:textId="77777777" w:rsidR="001F562E" w:rsidRPr="00E95C44" w:rsidRDefault="001F562E" w:rsidP="002E20F7">
            <w:pPr>
              <w:spacing w:line="480" w:lineRule="auto"/>
              <w:ind w:left="-108" w:firstLine="108"/>
              <w:jc w:val="center"/>
              <w:rPr>
                <w:sz w:val="17"/>
                <w:szCs w:val="17"/>
              </w:rPr>
            </w:pPr>
            <w:r w:rsidRPr="00E95C44">
              <w:rPr>
                <w:sz w:val="17"/>
                <w:szCs w:val="17"/>
              </w:rPr>
              <w:t>(0.78, 0.83)</w:t>
            </w:r>
          </w:p>
        </w:tc>
        <w:tc>
          <w:tcPr>
            <w:tcW w:w="1080" w:type="dxa"/>
            <w:gridSpan w:val="2"/>
            <w:shd w:val="clear" w:color="auto" w:fill="auto"/>
            <w:vAlign w:val="bottom"/>
          </w:tcPr>
          <w:p w14:paraId="39F9AED7" w14:textId="018EF376"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0</w:t>
            </w:r>
          </w:p>
        </w:tc>
        <w:tc>
          <w:tcPr>
            <w:tcW w:w="1260" w:type="dxa"/>
            <w:shd w:val="clear" w:color="auto" w:fill="auto"/>
            <w:vAlign w:val="bottom"/>
          </w:tcPr>
          <w:p w14:paraId="3AB53969" w14:textId="04F4E1EF"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5, 0</w:t>
            </w:r>
            <w:r w:rsidR="00A8664A" w:rsidRPr="00E95C44">
              <w:rPr>
                <w:sz w:val="17"/>
                <w:szCs w:val="17"/>
              </w:rPr>
              <w:t>.</w:t>
            </w:r>
            <w:r w:rsidRPr="00E95C44">
              <w:rPr>
                <w:sz w:val="17"/>
                <w:szCs w:val="17"/>
              </w:rPr>
              <w:t>02)</w:t>
            </w:r>
          </w:p>
        </w:tc>
        <w:tc>
          <w:tcPr>
            <w:tcW w:w="1170" w:type="dxa"/>
            <w:shd w:val="clear" w:color="auto" w:fill="auto"/>
            <w:vAlign w:val="bottom"/>
          </w:tcPr>
          <w:p w14:paraId="556839AD" w14:textId="418C3F80"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3</w:t>
            </w:r>
          </w:p>
        </w:tc>
        <w:tc>
          <w:tcPr>
            <w:tcW w:w="1231" w:type="dxa"/>
            <w:shd w:val="clear" w:color="auto" w:fill="auto"/>
            <w:vAlign w:val="bottom"/>
          </w:tcPr>
          <w:p w14:paraId="1A797518" w14:textId="3C02BDF5"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 0</w:t>
            </w:r>
            <w:r w:rsidR="00A8664A" w:rsidRPr="00E95C44">
              <w:rPr>
                <w:sz w:val="17"/>
                <w:szCs w:val="17"/>
              </w:rPr>
              <w:t>.</w:t>
            </w:r>
            <w:r w:rsidRPr="00E95C44">
              <w:rPr>
                <w:sz w:val="17"/>
                <w:szCs w:val="17"/>
              </w:rPr>
              <w:t>04)</w:t>
            </w:r>
          </w:p>
        </w:tc>
      </w:tr>
      <w:tr w:rsidR="004C2970" w:rsidRPr="00E95C44" w14:paraId="7F26C588" w14:textId="77777777" w:rsidTr="002E20F7">
        <w:trPr>
          <w:gridAfter w:val="1"/>
          <w:wAfter w:w="29" w:type="dxa"/>
        </w:trPr>
        <w:tc>
          <w:tcPr>
            <w:tcW w:w="795" w:type="dxa"/>
            <w:shd w:val="clear" w:color="auto" w:fill="auto"/>
            <w:vAlign w:val="center"/>
          </w:tcPr>
          <w:p w14:paraId="1FA333AF" w14:textId="77777777" w:rsidR="001F562E" w:rsidRPr="00E95C44" w:rsidRDefault="001F562E" w:rsidP="002E20F7">
            <w:pPr>
              <w:spacing w:line="480" w:lineRule="auto"/>
              <w:ind w:left="-108" w:firstLine="108"/>
              <w:jc w:val="center"/>
              <w:rPr>
                <w:sz w:val="17"/>
                <w:szCs w:val="17"/>
              </w:rPr>
            </w:pPr>
            <w:r w:rsidRPr="00E95C44">
              <w:rPr>
                <w:sz w:val="17"/>
                <w:szCs w:val="17"/>
              </w:rPr>
              <w:t>8</w:t>
            </w:r>
          </w:p>
        </w:tc>
        <w:tc>
          <w:tcPr>
            <w:tcW w:w="1080" w:type="dxa"/>
            <w:shd w:val="clear" w:color="auto" w:fill="auto"/>
            <w:vAlign w:val="bottom"/>
          </w:tcPr>
          <w:p w14:paraId="53029431" w14:textId="77777777" w:rsidR="001F562E" w:rsidRPr="00E95C44" w:rsidRDefault="001F562E" w:rsidP="002E20F7">
            <w:pPr>
              <w:spacing w:line="480" w:lineRule="auto"/>
              <w:ind w:left="-108" w:firstLine="108"/>
              <w:jc w:val="center"/>
              <w:rPr>
                <w:sz w:val="17"/>
                <w:szCs w:val="17"/>
              </w:rPr>
            </w:pPr>
            <w:r w:rsidRPr="00E95C44">
              <w:rPr>
                <w:sz w:val="17"/>
                <w:szCs w:val="17"/>
              </w:rPr>
              <w:t>0.70</w:t>
            </w:r>
          </w:p>
        </w:tc>
        <w:tc>
          <w:tcPr>
            <w:tcW w:w="1169" w:type="dxa"/>
            <w:shd w:val="clear" w:color="auto" w:fill="auto"/>
            <w:vAlign w:val="bottom"/>
          </w:tcPr>
          <w:p w14:paraId="24FC10EA" w14:textId="77777777" w:rsidR="001F562E" w:rsidRPr="00E95C44" w:rsidRDefault="001F562E" w:rsidP="002E20F7">
            <w:pPr>
              <w:spacing w:line="480" w:lineRule="auto"/>
              <w:ind w:left="-108" w:firstLine="108"/>
              <w:jc w:val="right"/>
              <w:rPr>
                <w:sz w:val="17"/>
                <w:szCs w:val="17"/>
              </w:rPr>
            </w:pPr>
            <w:r w:rsidRPr="00E95C44">
              <w:rPr>
                <w:sz w:val="17"/>
                <w:szCs w:val="17"/>
              </w:rPr>
              <w:t>(0.66, 0.74)</w:t>
            </w:r>
          </w:p>
        </w:tc>
        <w:tc>
          <w:tcPr>
            <w:tcW w:w="901" w:type="dxa"/>
            <w:shd w:val="clear" w:color="auto" w:fill="auto"/>
            <w:vAlign w:val="bottom"/>
          </w:tcPr>
          <w:p w14:paraId="7521B72C" w14:textId="77777777" w:rsidR="001F562E" w:rsidRPr="00E95C44" w:rsidRDefault="001F562E" w:rsidP="002E20F7">
            <w:pPr>
              <w:spacing w:line="480" w:lineRule="auto"/>
              <w:ind w:left="-108" w:firstLine="108"/>
              <w:jc w:val="center"/>
              <w:rPr>
                <w:sz w:val="17"/>
                <w:szCs w:val="17"/>
              </w:rPr>
            </w:pPr>
            <w:r w:rsidRPr="00E95C44">
              <w:rPr>
                <w:sz w:val="17"/>
                <w:szCs w:val="17"/>
              </w:rPr>
              <w:t>0.84</w:t>
            </w:r>
          </w:p>
        </w:tc>
        <w:tc>
          <w:tcPr>
            <w:tcW w:w="1170" w:type="dxa"/>
            <w:gridSpan w:val="2"/>
            <w:shd w:val="clear" w:color="auto" w:fill="auto"/>
            <w:vAlign w:val="bottom"/>
          </w:tcPr>
          <w:p w14:paraId="297D0ED8" w14:textId="77777777" w:rsidR="001F562E" w:rsidRPr="00E95C44" w:rsidRDefault="001F562E" w:rsidP="002E20F7">
            <w:pPr>
              <w:spacing w:line="480" w:lineRule="auto"/>
              <w:ind w:left="-108" w:firstLine="108"/>
              <w:jc w:val="center"/>
              <w:rPr>
                <w:sz w:val="17"/>
                <w:szCs w:val="17"/>
              </w:rPr>
            </w:pPr>
            <w:r w:rsidRPr="00E95C44">
              <w:rPr>
                <w:sz w:val="17"/>
                <w:szCs w:val="17"/>
              </w:rPr>
              <w:t>(0.82, 0.86)</w:t>
            </w:r>
          </w:p>
        </w:tc>
        <w:tc>
          <w:tcPr>
            <w:tcW w:w="718" w:type="dxa"/>
            <w:gridSpan w:val="2"/>
            <w:vAlign w:val="center"/>
          </w:tcPr>
          <w:p w14:paraId="3DAF31B0" w14:textId="77777777" w:rsidR="001F562E" w:rsidRPr="00E95C44" w:rsidRDefault="001F562E" w:rsidP="002E20F7">
            <w:pPr>
              <w:spacing w:line="480" w:lineRule="auto"/>
              <w:ind w:left="-108" w:firstLine="108"/>
              <w:jc w:val="center"/>
              <w:rPr>
                <w:sz w:val="17"/>
                <w:szCs w:val="17"/>
                <w:vertAlign w:val="superscript"/>
              </w:rPr>
            </w:pPr>
            <w:r w:rsidRPr="00E95C44">
              <w:rPr>
                <w:sz w:val="17"/>
                <w:szCs w:val="17"/>
              </w:rPr>
              <w:t>17</w:t>
            </w:r>
          </w:p>
        </w:tc>
        <w:tc>
          <w:tcPr>
            <w:tcW w:w="1097" w:type="dxa"/>
            <w:shd w:val="clear" w:color="auto" w:fill="auto"/>
            <w:vAlign w:val="bottom"/>
          </w:tcPr>
          <w:p w14:paraId="0511EFC7" w14:textId="77777777" w:rsidR="001F562E" w:rsidRPr="00E95C44" w:rsidRDefault="001F562E" w:rsidP="002E20F7">
            <w:pPr>
              <w:spacing w:line="480" w:lineRule="auto"/>
              <w:ind w:left="-108" w:firstLine="108"/>
              <w:jc w:val="center"/>
              <w:rPr>
                <w:sz w:val="17"/>
                <w:szCs w:val="17"/>
              </w:rPr>
            </w:pPr>
            <w:r w:rsidRPr="00E95C44">
              <w:rPr>
                <w:sz w:val="17"/>
                <w:szCs w:val="17"/>
              </w:rPr>
              <w:t>0.70</w:t>
            </w:r>
          </w:p>
        </w:tc>
        <w:tc>
          <w:tcPr>
            <w:tcW w:w="1080" w:type="dxa"/>
            <w:shd w:val="clear" w:color="auto" w:fill="auto"/>
            <w:vAlign w:val="bottom"/>
          </w:tcPr>
          <w:p w14:paraId="1C2859AC" w14:textId="77777777" w:rsidR="001F562E" w:rsidRPr="00E95C44" w:rsidRDefault="001F562E" w:rsidP="002E20F7">
            <w:pPr>
              <w:spacing w:line="480" w:lineRule="auto"/>
              <w:ind w:left="-108" w:firstLine="108"/>
              <w:jc w:val="center"/>
              <w:rPr>
                <w:sz w:val="17"/>
                <w:szCs w:val="17"/>
              </w:rPr>
            </w:pPr>
            <w:r w:rsidRPr="00E95C44">
              <w:rPr>
                <w:sz w:val="17"/>
                <w:szCs w:val="17"/>
              </w:rPr>
              <w:t>(0.66, 0.74)</w:t>
            </w:r>
          </w:p>
        </w:tc>
        <w:tc>
          <w:tcPr>
            <w:tcW w:w="1080" w:type="dxa"/>
            <w:shd w:val="clear" w:color="auto" w:fill="auto"/>
            <w:vAlign w:val="bottom"/>
          </w:tcPr>
          <w:p w14:paraId="5304CDAF" w14:textId="77777777" w:rsidR="001F562E" w:rsidRPr="00E95C44" w:rsidRDefault="001F562E" w:rsidP="002E20F7">
            <w:pPr>
              <w:spacing w:line="480" w:lineRule="auto"/>
              <w:ind w:left="-108" w:firstLine="108"/>
              <w:jc w:val="center"/>
              <w:rPr>
                <w:sz w:val="17"/>
                <w:szCs w:val="17"/>
              </w:rPr>
            </w:pPr>
            <w:r w:rsidRPr="00E95C44">
              <w:rPr>
                <w:sz w:val="17"/>
                <w:szCs w:val="17"/>
              </w:rPr>
              <w:t>0.87</w:t>
            </w:r>
          </w:p>
        </w:tc>
        <w:tc>
          <w:tcPr>
            <w:tcW w:w="1170" w:type="dxa"/>
            <w:shd w:val="clear" w:color="auto" w:fill="auto"/>
            <w:vAlign w:val="bottom"/>
          </w:tcPr>
          <w:p w14:paraId="7A53A73C" w14:textId="77777777" w:rsidR="001F562E" w:rsidRPr="00E95C44" w:rsidRDefault="001F562E" w:rsidP="002E20F7">
            <w:pPr>
              <w:spacing w:line="480" w:lineRule="auto"/>
              <w:ind w:left="-108" w:firstLine="108"/>
              <w:jc w:val="center"/>
              <w:rPr>
                <w:sz w:val="17"/>
                <w:szCs w:val="17"/>
              </w:rPr>
            </w:pPr>
            <w:r w:rsidRPr="00E95C44">
              <w:rPr>
                <w:sz w:val="17"/>
                <w:szCs w:val="17"/>
              </w:rPr>
              <w:t>(0.85, 0.89)</w:t>
            </w:r>
          </w:p>
        </w:tc>
        <w:tc>
          <w:tcPr>
            <w:tcW w:w="1080" w:type="dxa"/>
            <w:gridSpan w:val="2"/>
            <w:shd w:val="clear" w:color="auto" w:fill="auto"/>
            <w:vAlign w:val="bottom"/>
          </w:tcPr>
          <w:p w14:paraId="7643A1E1" w14:textId="503E253D"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0</w:t>
            </w:r>
          </w:p>
        </w:tc>
        <w:tc>
          <w:tcPr>
            <w:tcW w:w="1260" w:type="dxa"/>
            <w:shd w:val="clear" w:color="auto" w:fill="auto"/>
            <w:vAlign w:val="bottom"/>
          </w:tcPr>
          <w:p w14:paraId="1BA622F6" w14:textId="31E8AF89"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5, 0</w:t>
            </w:r>
            <w:r w:rsidR="00A8664A" w:rsidRPr="00E95C44">
              <w:rPr>
                <w:sz w:val="17"/>
                <w:szCs w:val="17"/>
              </w:rPr>
              <w:t>.</w:t>
            </w:r>
            <w:r w:rsidRPr="00E95C44">
              <w:rPr>
                <w:sz w:val="17"/>
                <w:szCs w:val="17"/>
              </w:rPr>
              <w:t>04)</w:t>
            </w:r>
          </w:p>
        </w:tc>
        <w:tc>
          <w:tcPr>
            <w:tcW w:w="1170" w:type="dxa"/>
            <w:shd w:val="clear" w:color="auto" w:fill="auto"/>
            <w:vAlign w:val="bottom"/>
          </w:tcPr>
          <w:p w14:paraId="4F97F256" w14:textId="46A2F535"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3</w:t>
            </w:r>
          </w:p>
        </w:tc>
        <w:tc>
          <w:tcPr>
            <w:tcW w:w="1231" w:type="dxa"/>
            <w:shd w:val="clear" w:color="auto" w:fill="auto"/>
            <w:vAlign w:val="bottom"/>
          </w:tcPr>
          <w:p w14:paraId="1338A536" w14:textId="18F5167C"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 0</w:t>
            </w:r>
            <w:r w:rsidR="00A8664A" w:rsidRPr="00E95C44">
              <w:rPr>
                <w:sz w:val="17"/>
                <w:szCs w:val="17"/>
              </w:rPr>
              <w:t>.</w:t>
            </w:r>
            <w:r w:rsidRPr="00E95C44">
              <w:rPr>
                <w:sz w:val="17"/>
                <w:szCs w:val="17"/>
              </w:rPr>
              <w:t>04)</w:t>
            </w:r>
          </w:p>
        </w:tc>
      </w:tr>
      <w:tr w:rsidR="004C2970" w:rsidRPr="00E95C44" w14:paraId="59684DE0" w14:textId="77777777" w:rsidTr="002E20F7">
        <w:trPr>
          <w:gridAfter w:val="1"/>
          <w:wAfter w:w="29" w:type="dxa"/>
        </w:trPr>
        <w:tc>
          <w:tcPr>
            <w:tcW w:w="795" w:type="dxa"/>
            <w:shd w:val="clear" w:color="auto" w:fill="auto"/>
            <w:vAlign w:val="center"/>
          </w:tcPr>
          <w:p w14:paraId="0D74E619" w14:textId="77777777" w:rsidR="001F562E" w:rsidRPr="00E95C44" w:rsidRDefault="001F562E" w:rsidP="002E20F7">
            <w:pPr>
              <w:spacing w:line="480" w:lineRule="auto"/>
              <w:ind w:left="-108" w:firstLine="108"/>
              <w:jc w:val="center"/>
              <w:rPr>
                <w:sz w:val="17"/>
                <w:szCs w:val="17"/>
              </w:rPr>
            </w:pPr>
            <w:r w:rsidRPr="00E95C44">
              <w:rPr>
                <w:sz w:val="17"/>
                <w:szCs w:val="17"/>
              </w:rPr>
              <w:t>9</w:t>
            </w:r>
          </w:p>
        </w:tc>
        <w:tc>
          <w:tcPr>
            <w:tcW w:w="1080" w:type="dxa"/>
            <w:shd w:val="clear" w:color="auto" w:fill="auto"/>
            <w:vAlign w:val="bottom"/>
          </w:tcPr>
          <w:p w14:paraId="58AC11F1" w14:textId="77777777" w:rsidR="001F562E" w:rsidRPr="00E95C44" w:rsidRDefault="001F562E" w:rsidP="002E20F7">
            <w:pPr>
              <w:spacing w:line="480" w:lineRule="auto"/>
              <w:ind w:left="-108" w:firstLine="108"/>
              <w:jc w:val="center"/>
              <w:rPr>
                <w:sz w:val="17"/>
                <w:szCs w:val="17"/>
              </w:rPr>
            </w:pPr>
            <w:r w:rsidRPr="00E95C44">
              <w:rPr>
                <w:sz w:val="17"/>
                <w:szCs w:val="17"/>
              </w:rPr>
              <w:t>0.60</w:t>
            </w:r>
          </w:p>
        </w:tc>
        <w:tc>
          <w:tcPr>
            <w:tcW w:w="1169" w:type="dxa"/>
            <w:shd w:val="clear" w:color="auto" w:fill="auto"/>
            <w:vAlign w:val="bottom"/>
          </w:tcPr>
          <w:p w14:paraId="5C39219E" w14:textId="77777777" w:rsidR="001F562E" w:rsidRPr="00E95C44" w:rsidRDefault="001F562E" w:rsidP="002E20F7">
            <w:pPr>
              <w:spacing w:line="480" w:lineRule="auto"/>
              <w:ind w:left="-108" w:firstLine="108"/>
              <w:jc w:val="right"/>
              <w:rPr>
                <w:sz w:val="17"/>
                <w:szCs w:val="17"/>
              </w:rPr>
            </w:pPr>
            <w:r w:rsidRPr="00E95C44">
              <w:rPr>
                <w:sz w:val="17"/>
                <w:szCs w:val="17"/>
              </w:rPr>
              <w:t>(0.55, 0.64)</w:t>
            </w:r>
          </w:p>
        </w:tc>
        <w:tc>
          <w:tcPr>
            <w:tcW w:w="901" w:type="dxa"/>
            <w:shd w:val="clear" w:color="auto" w:fill="auto"/>
            <w:vAlign w:val="bottom"/>
          </w:tcPr>
          <w:p w14:paraId="16CB86CA" w14:textId="77777777" w:rsidR="001F562E" w:rsidRPr="00E95C44" w:rsidRDefault="001F562E" w:rsidP="002E20F7">
            <w:pPr>
              <w:spacing w:line="480" w:lineRule="auto"/>
              <w:ind w:left="-108" w:firstLine="108"/>
              <w:jc w:val="center"/>
              <w:rPr>
                <w:sz w:val="17"/>
                <w:szCs w:val="17"/>
              </w:rPr>
            </w:pPr>
            <w:r w:rsidRPr="00E95C44">
              <w:rPr>
                <w:sz w:val="17"/>
                <w:szCs w:val="17"/>
              </w:rPr>
              <w:t>0.89</w:t>
            </w:r>
          </w:p>
        </w:tc>
        <w:tc>
          <w:tcPr>
            <w:tcW w:w="1170" w:type="dxa"/>
            <w:gridSpan w:val="2"/>
            <w:shd w:val="clear" w:color="auto" w:fill="auto"/>
            <w:vAlign w:val="bottom"/>
          </w:tcPr>
          <w:p w14:paraId="18FEA570" w14:textId="77777777" w:rsidR="001F562E" w:rsidRPr="00E95C44" w:rsidRDefault="001F562E" w:rsidP="002E20F7">
            <w:pPr>
              <w:spacing w:line="480" w:lineRule="auto"/>
              <w:ind w:left="-108" w:firstLine="108"/>
              <w:jc w:val="center"/>
              <w:rPr>
                <w:sz w:val="17"/>
                <w:szCs w:val="17"/>
              </w:rPr>
            </w:pPr>
            <w:r w:rsidRPr="00E95C44">
              <w:rPr>
                <w:sz w:val="17"/>
                <w:szCs w:val="17"/>
              </w:rPr>
              <w:t>(0.87, 0.91)</w:t>
            </w:r>
          </w:p>
        </w:tc>
        <w:tc>
          <w:tcPr>
            <w:tcW w:w="718" w:type="dxa"/>
            <w:gridSpan w:val="2"/>
          </w:tcPr>
          <w:p w14:paraId="7C1D7A0C" w14:textId="77777777" w:rsidR="001F562E" w:rsidRPr="00E95C44" w:rsidRDefault="001F562E" w:rsidP="002E20F7">
            <w:pPr>
              <w:spacing w:line="480" w:lineRule="auto"/>
              <w:ind w:left="-108" w:firstLine="108"/>
              <w:jc w:val="center"/>
              <w:rPr>
                <w:sz w:val="17"/>
                <w:szCs w:val="17"/>
                <w:vertAlign w:val="superscript"/>
              </w:rPr>
            </w:pPr>
            <w:r w:rsidRPr="00E95C44">
              <w:rPr>
                <w:sz w:val="17"/>
                <w:szCs w:val="17"/>
              </w:rPr>
              <w:t>19</w:t>
            </w:r>
          </w:p>
        </w:tc>
        <w:tc>
          <w:tcPr>
            <w:tcW w:w="1097" w:type="dxa"/>
            <w:shd w:val="clear" w:color="auto" w:fill="auto"/>
            <w:vAlign w:val="bottom"/>
          </w:tcPr>
          <w:p w14:paraId="11E01FB0" w14:textId="77777777" w:rsidR="001F562E" w:rsidRPr="00E95C44" w:rsidRDefault="001F562E" w:rsidP="002E20F7">
            <w:pPr>
              <w:spacing w:line="480" w:lineRule="auto"/>
              <w:ind w:left="-108" w:firstLine="108"/>
              <w:jc w:val="center"/>
              <w:rPr>
                <w:sz w:val="17"/>
                <w:szCs w:val="17"/>
              </w:rPr>
            </w:pPr>
            <w:r w:rsidRPr="00E95C44">
              <w:rPr>
                <w:sz w:val="17"/>
                <w:szCs w:val="17"/>
              </w:rPr>
              <w:t>0.58</w:t>
            </w:r>
          </w:p>
        </w:tc>
        <w:tc>
          <w:tcPr>
            <w:tcW w:w="1080" w:type="dxa"/>
            <w:shd w:val="clear" w:color="auto" w:fill="auto"/>
            <w:vAlign w:val="bottom"/>
          </w:tcPr>
          <w:p w14:paraId="5E2C6A31" w14:textId="77777777" w:rsidR="001F562E" w:rsidRPr="00E95C44" w:rsidRDefault="001F562E" w:rsidP="002E20F7">
            <w:pPr>
              <w:spacing w:line="480" w:lineRule="auto"/>
              <w:ind w:left="-108" w:firstLine="108"/>
              <w:jc w:val="center"/>
              <w:rPr>
                <w:sz w:val="17"/>
                <w:szCs w:val="17"/>
              </w:rPr>
            </w:pPr>
            <w:r w:rsidRPr="00E95C44">
              <w:rPr>
                <w:sz w:val="17"/>
                <w:szCs w:val="17"/>
              </w:rPr>
              <w:t>(0.54, 0.61)</w:t>
            </w:r>
          </w:p>
        </w:tc>
        <w:tc>
          <w:tcPr>
            <w:tcW w:w="1080" w:type="dxa"/>
            <w:shd w:val="clear" w:color="auto" w:fill="auto"/>
            <w:vAlign w:val="bottom"/>
          </w:tcPr>
          <w:p w14:paraId="68F2D009" w14:textId="77777777" w:rsidR="001F562E" w:rsidRPr="00E95C44" w:rsidRDefault="001F562E" w:rsidP="002E20F7">
            <w:pPr>
              <w:spacing w:line="480" w:lineRule="auto"/>
              <w:ind w:left="-108" w:firstLine="108"/>
              <w:jc w:val="center"/>
              <w:rPr>
                <w:sz w:val="17"/>
                <w:szCs w:val="17"/>
              </w:rPr>
            </w:pPr>
            <w:r w:rsidRPr="00E95C44">
              <w:rPr>
                <w:sz w:val="17"/>
                <w:szCs w:val="17"/>
              </w:rPr>
              <w:t>0.91</w:t>
            </w:r>
          </w:p>
        </w:tc>
        <w:tc>
          <w:tcPr>
            <w:tcW w:w="1170" w:type="dxa"/>
            <w:shd w:val="clear" w:color="auto" w:fill="auto"/>
            <w:vAlign w:val="bottom"/>
          </w:tcPr>
          <w:p w14:paraId="4623DB3C" w14:textId="77777777" w:rsidR="001F562E" w:rsidRPr="00E95C44" w:rsidRDefault="001F562E" w:rsidP="002E20F7">
            <w:pPr>
              <w:spacing w:line="480" w:lineRule="auto"/>
              <w:ind w:left="-108" w:firstLine="108"/>
              <w:jc w:val="center"/>
              <w:rPr>
                <w:sz w:val="17"/>
                <w:szCs w:val="17"/>
              </w:rPr>
            </w:pPr>
            <w:r w:rsidRPr="00E95C44">
              <w:rPr>
                <w:sz w:val="17"/>
                <w:szCs w:val="17"/>
              </w:rPr>
              <w:t>(0.9, 0.93)</w:t>
            </w:r>
          </w:p>
        </w:tc>
        <w:tc>
          <w:tcPr>
            <w:tcW w:w="1080" w:type="dxa"/>
            <w:gridSpan w:val="2"/>
            <w:shd w:val="clear" w:color="auto" w:fill="auto"/>
            <w:vAlign w:val="bottom"/>
          </w:tcPr>
          <w:p w14:paraId="689E7133" w14:textId="0D6C6459"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2</w:t>
            </w:r>
          </w:p>
        </w:tc>
        <w:tc>
          <w:tcPr>
            <w:tcW w:w="1260" w:type="dxa"/>
            <w:shd w:val="clear" w:color="auto" w:fill="auto"/>
            <w:vAlign w:val="bottom"/>
          </w:tcPr>
          <w:p w14:paraId="21699AA7" w14:textId="7D5B7A91"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7, 0</w:t>
            </w:r>
            <w:r w:rsidR="00A8664A" w:rsidRPr="00E95C44">
              <w:rPr>
                <w:sz w:val="17"/>
                <w:szCs w:val="17"/>
              </w:rPr>
              <w:t>.</w:t>
            </w:r>
            <w:r w:rsidRPr="00E95C44">
              <w:rPr>
                <w:sz w:val="17"/>
                <w:szCs w:val="17"/>
              </w:rPr>
              <w:t>02)</w:t>
            </w:r>
          </w:p>
        </w:tc>
        <w:tc>
          <w:tcPr>
            <w:tcW w:w="1170" w:type="dxa"/>
            <w:shd w:val="clear" w:color="auto" w:fill="auto"/>
            <w:vAlign w:val="bottom"/>
          </w:tcPr>
          <w:p w14:paraId="6B5ECC6F" w14:textId="3979FCEB"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2</w:t>
            </w:r>
          </w:p>
        </w:tc>
        <w:tc>
          <w:tcPr>
            <w:tcW w:w="1231" w:type="dxa"/>
            <w:shd w:val="clear" w:color="auto" w:fill="auto"/>
            <w:vAlign w:val="bottom"/>
          </w:tcPr>
          <w:p w14:paraId="2ED5C160" w14:textId="52796B90"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 0</w:t>
            </w:r>
            <w:r w:rsidR="00A8664A" w:rsidRPr="00E95C44">
              <w:rPr>
                <w:sz w:val="17"/>
                <w:szCs w:val="17"/>
              </w:rPr>
              <w:t>.</w:t>
            </w:r>
            <w:r w:rsidRPr="00E95C44">
              <w:rPr>
                <w:sz w:val="17"/>
                <w:szCs w:val="17"/>
              </w:rPr>
              <w:t>03)</w:t>
            </w:r>
          </w:p>
        </w:tc>
      </w:tr>
      <w:tr w:rsidR="004C2970" w:rsidRPr="00E95C44" w14:paraId="28D0C12F" w14:textId="77777777" w:rsidTr="002E20F7">
        <w:trPr>
          <w:gridAfter w:val="1"/>
          <w:wAfter w:w="29" w:type="dxa"/>
        </w:trPr>
        <w:tc>
          <w:tcPr>
            <w:tcW w:w="795" w:type="dxa"/>
            <w:shd w:val="clear" w:color="auto" w:fill="auto"/>
            <w:vAlign w:val="center"/>
          </w:tcPr>
          <w:p w14:paraId="0006A5A1" w14:textId="3F89255A" w:rsidR="00F365FD" w:rsidRPr="00E95C44" w:rsidRDefault="00F365FD" w:rsidP="00F365FD">
            <w:pPr>
              <w:spacing w:line="480" w:lineRule="auto"/>
              <w:ind w:left="-108" w:firstLine="108"/>
              <w:jc w:val="center"/>
              <w:rPr>
                <w:sz w:val="17"/>
                <w:szCs w:val="17"/>
              </w:rPr>
            </w:pPr>
            <w:r w:rsidRPr="00E95C44">
              <w:rPr>
                <w:sz w:val="17"/>
                <w:szCs w:val="17"/>
              </w:rPr>
              <w:t>10</w:t>
            </w:r>
          </w:p>
        </w:tc>
        <w:tc>
          <w:tcPr>
            <w:tcW w:w="1080" w:type="dxa"/>
            <w:shd w:val="clear" w:color="auto" w:fill="auto"/>
            <w:vAlign w:val="bottom"/>
          </w:tcPr>
          <w:p w14:paraId="1A0CB0D0" w14:textId="4319C30A" w:rsidR="00F365FD" w:rsidRPr="00E95C44" w:rsidRDefault="00F365FD" w:rsidP="00F365FD">
            <w:pPr>
              <w:spacing w:line="480" w:lineRule="auto"/>
              <w:ind w:left="-108" w:firstLine="108"/>
              <w:jc w:val="center"/>
              <w:rPr>
                <w:sz w:val="17"/>
                <w:szCs w:val="17"/>
              </w:rPr>
            </w:pPr>
            <w:r w:rsidRPr="00E95C44">
              <w:rPr>
                <w:sz w:val="17"/>
                <w:szCs w:val="17"/>
              </w:rPr>
              <w:t>0.5</w:t>
            </w:r>
            <w:r w:rsidR="003D4895" w:rsidRPr="00E95C44">
              <w:rPr>
                <w:sz w:val="17"/>
                <w:szCs w:val="17"/>
              </w:rPr>
              <w:t>0</w:t>
            </w:r>
          </w:p>
        </w:tc>
        <w:tc>
          <w:tcPr>
            <w:tcW w:w="1169" w:type="dxa"/>
            <w:shd w:val="clear" w:color="auto" w:fill="auto"/>
            <w:vAlign w:val="bottom"/>
          </w:tcPr>
          <w:p w14:paraId="73E7CC31" w14:textId="33663590" w:rsidR="00F365FD" w:rsidRPr="00E95C44" w:rsidRDefault="00F365FD" w:rsidP="00F365FD">
            <w:pPr>
              <w:spacing w:line="480" w:lineRule="auto"/>
              <w:ind w:left="-108" w:firstLine="108"/>
              <w:jc w:val="right"/>
              <w:rPr>
                <w:sz w:val="17"/>
                <w:szCs w:val="17"/>
              </w:rPr>
            </w:pPr>
            <w:r w:rsidRPr="00E95C44">
              <w:rPr>
                <w:sz w:val="17"/>
                <w:szCs w:val="17"/>
              </w:rPr>
              <w:t>(0.45, 0.54)</w:t>
            </w:r>
          </w:p>
        </w:tc>
        <w:tc>
          <w:tcPr>
            <w:tcW w:w="901" w:type="dxa"/>
            <w:shd w:val="clear" w:color="auto" w:fill="auto"/>
            <w:vAlign w:val="bottom"/>
          </w:tcPr>
          <w:p w14:paraId="1E9156E1" w14:textId="73219F90" w:rsidR="00F365FD" w:rsidRPr="00E95C44" w:rsidRDefault="00F365FD" w:rsidP="00F365FD">
            <w:pPr>
              <w:spacing w:line="480" w:lineRule="auto"/>
              <w:ind w:left="-108" w:firstLine="108"/>
              <w:jc w:val="center"/>
              <w:rPr>
                <w:sz w:val="17"/>
                <w:szCs w:val="17"/>
              </w:rPr>
            </w:pPr>
            <w:r w:rsidRPr="00E95C44">
              <w:rPr>
                <w:sz w:val="17"/>
                <w:szCs w:val="17"/>
              </w:rPr>
              <w:t>0.92</w:t>
            </w:r>
          </w:p>
        </w:tc>
        <w:tc>
          <w:tcPr>
            <w:tcW w:w="1170" w:type="dxa"/>
            <w:gridSpan w:val="2"/>
            <w:shd w:val="clear" w:color="auto" w:fill="auto"/>
            <w:vAlign w:val="bottom"/>
          </w:tcPr>
          <w:p w14:paraId="48BEA65E" w14:textId="6BF357BD" w:rsidR="00F365FD" w:rsidRPr="00E95C44" w:rsidRDefault="00F365FD" w:rsidP="00F365FD">
            <w:pPr>
              <w:spacing w:line="480" w:lineRule="auto"/>
              <w:ind w:left="-108" w:firstLine="108"/>
              <w:jc w:val="center"/>
              <w:rPr>
                <w:sz w:val="17"/>
                <w:szCs w:val="17"/>
              </w:rPr>
            </w:pPr>
            <w:r w:rsidRPr="00E95C44">
              <w:rPr>
                <w:sz w:val="17"/>
                <w:szCs w:val="17"/>
              </w:rPr>
              <w:t>(0.91, 0.94)</w:t>
            </w:r>
          </w:p>
        </w:tc>
        <w:tc>
          <w:tcPr>
            <w:tcW w:w="718" w:type="dxa"/>
            <w:gridSpan w:val="2"/>
          </w:tcPr>
          <w:p w14:paraId="55013991" w14:textId="0BCC077F" w:rsidR="00F365FD" w:rsidRPr="00E95C44" w:rsidRDefault="00F365FD" w:rsidP="00F365FD">
            <w:pPr>
              <w:spacing w:line="480" w:lineRule="auto"/>
              <w:ind w:left="-108" w:firstLine="108"/>
              <w:jc w:val="center"/>
              <w:rPr>
                <w:sz w:val="17"/>
                <w:szCs w:val="17"/>
              </w:rPr>
            </w:pPr>
            <w:r w:rsidRPr="00E95C44">
              <w:rPr>
                <w:sz w:val="17"/>
                <w:szCs w:val="17"/>
              </w:rPr>
              <w:t>21</w:t>
            </w:r>
          </w:p>
        </w:tc>
        <w:tc>
          <w:tcPr>
            <w:tcW w:w="1097" w:type="dxa"/>
            <w:shd w:val="clear" w:color="auto" w:fill="auto"/>
            <w:vAlign w:val="bottom"/>
          </w:tcPr>
          <w:p w14:paraId="2B0A4C37" w14:textId="562B2961" w:rsidR="00F365FD" w:rsidRPr="00E95C44" w:rsidRDefault="00F365FD" w:rsidP="00F365FD">
            <w:pPr>
              <w:spacing w:line="480" w:lineRule="auto"/>
              <w:ind w:left="-108" w:firstLine="108"/>
              <w:jc w:val="center"/>
              <w:rPr>
                <w:sz w:val="17"/>
                <w:szCs w:val="17"/>
              </w:rPr>
            </w:pPr>
            <w:r w:rsidRPr="00E95C44">
              <w:rPr>
                <w:sz w:val="17"/>
                <w:szCs w:val="17"/>
              </w:rPr>
              <w:t>0.45</w:t>
            </w:r>
          </w:p>
        </w:tc>
        <w:tc>
          <w:tcPr>
            <w:tcW w:w="1080" w:type="dxa"/>
            <w:shd w:val="clear" w:color="auto" w:fill="auto"/>
            <w:vAlign w:val="bottom"/>
          </w:tcPr>
          <w:p w14:paraId="451A99F8" w14:textId="50DF64D9" w:rsidR="00F365FD" w:rsidRPr="00E95C44" w:rsidRDefault="00F365FD" w:rsidP="00F365FD">
            <w:pPr>
              <w:spacing w:line="480" w:lineRule="auto"/>
              <w:ind w:left="-108" w:firstLine="108"/>
              <w:jc w:val="center"/>
              <w:rPr>
                <w:sz w:val="17"/>
                <w:szCs w:val="17"/>
              </w:rPr>
            </w:pPr>
            <w:r w:rsidRPr="00E95C44">
              <w:rPr>
                <w:sz w:val="17"/>
                <w:szCs w:val="17"/>
              </w:rPr>
              <w:t>(0.41, 0.49)</w:t>
            </w:r>
          </w:p>
        </w:tc>
        <w:tc>
          <w:tcPr>
            <w:tcW w:w="1080" w:type="dxa"/>
            <w:shd w:val="clear" w:color="auto" w:fill="auto"/>
            <w:vAlign w:val="bottom"/>
          </w:tcPr>
          <w:p w14:paraId="28919D95" w14:textId="252CC747" w:rsidR="00F365FD" w:rsidRPr="00E95C44" w:rsidRDefault="00F365FD" w:rsidP="00F365FD">
            <w:pPr>
              <w:spacing w:line="480" w:lineRule="auto"/>
              <w:ind w:left="-108" w:firstLine="108"/>
              <w:jc w:val="center"/>
              <w:rPr>
                <w:sz w:val="17"/>
                <w:szCs w:val="17"/>
              </w:rPr>
            </w:pPr>
            <w:r w:rsidRPr="00E95C44">
              <w:rPr>
                <w:sz w:val="17"/>
                <w:szCs w:val="17"/>
              </w:rPr>
              <w:t>0.95</w:t>
            </w:r>
          </w:p>
        </w:tc>
        <w:tc>
          <w:tcPr>
            <w:tcW w:w="1170" w:type="dxa"/>
            <w:shd w:val="clear" w:color="auto" w:fill="auto"/>
            <w:vAlign w:val="bottom"/>
          </w:tcPr>
          <w:p w14:paraId="7557127A" w14:textId="41E5BE98" w:rsidR="00F365FD" w:rsidRPr="00E95C44" w:rsidRDefault="00F365FD" w:rsidP="00F365FD">
            <w:pPr>
              <w:spacing w:line="480" w:lineRule="auto"/>
              <w:ind w:left="-108" w:firstLine="108"/>
              <w:jc w:val="center"/>
              <w:rPr>
                <w:sz w:val="17"/>
                <w:szCs w:val="17"/>
              </w:rPr>
            </w:pPr>
            <w:r w:rsidRPr="00E95C44">
              <w:rPr>
                <w:sz w:val="17"/>
                <w:szCs w:val="17"/>
              </w:rPr>
              <w:t>(0.94, 0.95)</w:t>
            </w:r>
          </w:p>
        </w:tc>
        <w:tc>
          <w:tcPr>
            <w:tcW w:w="1080" w:type="dxa"/>
            <w:gridSpan w:val="2"/>
            <w:shd w:val="clear" w:color="auto" w:fill="auto"/>
            <w:vAlign w:val="bottom"/>
          </w:tcPr>
          <w:p w14:paraId="286CB8C0" w14:textId="7BC57E5A" w:rsidR="00F365FD" w:rsidRPr="00E95C44" w:rsidRDefault="00F365FD" w:rsidP="00F365FD">
            <w:pPr>
              <w:spacing w:line="480" w:lineRule="auto"/>
              <w:ind w:left="-108" w:firstLine="108"/>
              <w:jc w:val="center"/>
              <w:rPr>
                <w:sz w:val="17"/>
                <w:szCs w:val="17"/>
              </w:rPr>
            </w:pPr>
            <w:r w:rsidRPr="00E95C44">
              <w:rPr>
                <w:sz w:val="17"/>
                <w:szCs w:val="17"/>
              </w:rPr>
              <w:t>-0.05</w:t>
            </w:r>
          </w:p>
        </w:tc>
        <w:tc>
          <w:tcPr>
            <w:tcW w:w="1260" w:type="dxa"/>
            <w:shd w:val="clear" w:color="auto" w:fill="auto"/>
            <w:vAlign w:val="bottom"/>
          </w:tcPr>
          <w:p w14:paraId="6DF85CE9" w14:textId="587C5EDC" w:rsidR="00F365FD" w:rsidRPr="00E95C44" w:rsidRDefault="002E49F7" w:rsidP="00F365FD">
            <w:pPr>
              <w:spacing w:line="480" w:lineRule="auto"/>
              <w:ind w:left="-108" w:firstLine="108"/>
              <w:jc w:val="center"/>
              <w:rPr>
                <w:sz w:val="17"/>
                <w:szCs w:val="17"/>
              </w:rPr>
            </w:pPr>
            <w:r w:rsidRPr="00E95C44">
              <w:rPr>
                <w:sz w:val="17"/>
                <w:szCs w:val="17"/>
              </w:rPr>
              <w:t>(-0.10, -0.01)</w:t>
            </w:r>
          </w:p>
        </w:tc>
        <w:tc>
          <w:tcPr>
            <w:tcW w:w="1170" w:type="dxa"/>
            <w:shd w:val="clear" w:color="auto" w:fill="auto"/>
            <w:vAlign w:val="bottom"/>
          </w:tcPr>
          <w:p w14:paraId="6C115B91" w14:textId="4D0FA18A" w:rsidR="00F365FD" w:rsidRPr="00E95C44" w:rsidRDefault="0019455F" w:rsidP="00F365FD">
            <w:pPr>
              <w:spacing w:line="480" w:lineRule="auto"/>
              <w:ind w:left="-108" w:firstLine="108"/>
              <w:jc w:val="center"/>
              <w:rPr>
                <w:sz w:val="17"/>
                <w:szCs w:val="17"/>
              </w:rPr>
            </w:pPr>
            <w:r w:rsidRPr="00E95C44">
              <w:rPr>
                <w:sz w:val="17"/>
                <w:szCs w:val="17"/>
              </w:rPr>
              <w:t>0.03</w:t>
            </w:r>
          </w:p>
        </w:tc>
        <w:tc>
          <w:tcPr>
            <w:tcW w:w="1231" w:type="dxa"/>
            <w:shd w:val="clear" w:color="auto" w:fill="auto"/>
            <w:vAlign w:val="bottom"/>
          </w:tcPr>
          <w:p w14:paraId="70F2AC81" w14:textId="4AF302B3" w:rsidR="00F365FD" w:rsidRPr="00E95C44" w:rsidRDefault="002E49F7" w:rsidP="00F365FD">
            <w:pPr>
              <w:spacing w:line="480" w:lineRule="auto"/>
              <w:ind w:left="-108" w:firstLine="108"/>
              <w:jc w:val="center"/>
              <w:rPr>
                <w:sz w:val="17"/>
                <w:szCs w:val="17"/>
              </w:rPr>
            </w:pPr>
            <w:r w:rsidRPr="00E95C44">
              <w:rPr>
                <w:sz w:val="17"/>
                <w:szCs w:val="17"/>
              </w:rPr>
              <w:t>(0.01, 0.03)</w:t>
            </w:r>
          </w:p>
        </w:tc>
      </w:tr>
      <w:tr w:rsidR="004C2970" w:rsidRPr="00E95C44" w14:paraId="2A0DD346" w14:textId="77777777" w:rsidTr="002E20F7">
        <w:trPr>
          <w:gridAfter w:val="1"/>
          <w:wAfter w:w="29" w:type="dxa"/>
        </w:trPr>
        <w:tc>
          <w:tcPr>
            <w:tcW w:w="795" w:type="dxa"/>
            <w:shd w:val="clear" w:color="auto" w:fill="auto"/>
            <w:vAlign w:val="center"/>
          </w:tcPr>
          <w:p w14:paraId="0579D837" w14:textId="0B79382C" w:rsidR="00F365FD" w:rsidRPr="00E95C44" w:rsidRDefault="00F365FD" w:rsidP="00F365FD">
            <w:pPr>
              <w:spacing w:line="480" w:lineRule="auto"/>
              <w:ind w:left="-108" w:firstLine="108"/>
              <w:jc w:val="center"/>
              <w:rPr>
                <w:sz w:val="17"/>
                <w:szCs w:val="17"/>
              </w:rPr>
            </w:pPr>
            <w:r w:rsidRPr="00E95C44">
              <w:rPr>
                <w:sz w:val="17"/>
                <w:szCs w:val="17"/>
              </w:rPr>
              <w:t>11</w:t>
            </w:r>
          </w:p>
        </w:tc>
        <w:tc>
          <w:tcPr>
            <w:tcW w:w="1080" w:type="dxa"/>
            <w:shd w:val="clear" w:color="auto" w:fill="auto"/>
            <w:vAlign w:val="bottom"/>
          </w:tcPr>
          <w:p w14:paraId="2E685BAC" w14:textId="7179D462" w:rsidR="00F365FD" w:rsidRPr="00E95C44" w:rsidRDefault="00F365FD" w:rsidP="00F365FD">
            <w:pPr>
              <w:spacing w:line="480" w:lineRule="auto"/>
              <w:ind w:left="-108" w:firstLine="108"/>
              <w:jc w:val="center"/>
              <w:rPr>
                <w:sz w:val="17"/>
                <w:szCs w:val="17"/>
              </w:rPr>
            </w:pPr>
            <w:r w:rsidRPr="00E95C44">
              <w:rPr>
                <w:sz w:val="17"/>
                <w:szCs w:val="17"/>
              </w:rPr>
              <w:t>0.39</w:t>
            </w:r>
          </w:p>
        </w:tc>
        <w:tc>
          <w:tcPr>
            <w:tcW w:w="1169" w:type="dxa"/>
            <w:shd w:val="clear" w:color="auto" w:fill="auto"/>
            <w:vAlign w:val="bottom"/>
          </w:tcPr>
          <w:p w14:paraId="7491ADF6" w14:textId="69D5B500" w:rsidR="00F365FD" w:rsidRPr="00E95C44" w:rsidRDefault="00F365FD" w:rsidP="00F365FD">
            <w:pPr>
              <w:spacing w:line="480" w:lineRule="auto"/>
              <w:ind w:left="-108" w:firstLine="108"/>
              <w:jc w:val="right"/>
              <w:rPr>
                <w:sz w:val="17"/>
                <w:szCs w:val="17"/>
              </w:rPr>
            </w:pPr>
            <w:r w:rsidRPr="00E95C44">
              <w:rPr>
                <w:sz w:val="17"/>
                <w:szCs w:val="17"/>
              </w:rPr>
              <w:t>(0.35, 0.43)</w:t>
            </w:r>
          </w:p>
        </w:tc>
        <w:tc>
          <w:tcPr>
            <w:tcW w:w="901" w:type="dxa"/>
            <w:shd w:val="clear" w:color="auto" w:fill="auto"/>
            <w:vAlign w:val="bottom"/>
          </w:tcPr>
          <w:p w14:paraId="13CBBB2E" w14:textId="468DB583" w:rsidR="00F365FD" w:rsidRPr="00E95C44" w:rsidRDefault="00F365FD" w:rsidP="00F365FD">
            <w:pPr>
              <w:spacing w:line="480" w:lineRule="auto"/>
              <w:ind w:left="-108" w:firstLine="108"/>
              <w:jc w:val="center"/>
              <w:rPr>
                <w:sz w:val="17"/>
                <w:szCs w:val="17"/>
              </w:rPr>
            </w:pPr>
            <w:r w:rsidRPr="00E95C44">
              <w:rPr>
                <w:sz w:val="17"/>
                <w:szCs w:val="17"/>
              </w:rPr>
              <w:t>0.95</w:t>
            </w:r>
          </w:p>
        </w:tc>
        <w:tc>
          <w:tcPr>
            <w:tcW w:w="1170" w:type="dxa"/>
            <w:gridSpan w:val="2"/>
            <w:shd w:val="clear" w:color="auto" w:fill="auto"/>
            <w:vAlign w:val="bottom"/>
          </w:tcPr>
          <w:p w14:paraId="09D898E0" w14:textId="45794DBD" w:rsidR="00F365FD" w:rsidRPr="00E95C44" w:rsidRDefault="00F365FD" w:rsidP="00F365FD">
            <w:pPr>
              <w:spacing w:line="480" w:lineRule="auto"/>
              <w:ind w:left="-108" w:firstLine="108"/>
              <w:jc w:val="center"/>
              <w:rPr>
                <w:sz w:val="17"/>
                <w:szCs w:val="17"/>
              </w:rPr>
            </w:pPr>
            <w:r w:rsidRPr="00E95C44">
              <w:rPr>
                <w:sz w:val="17"/>
                <w:szCs w:val="17"/>
              </w:rPr>
              <w:t>(0.94, 0.96)</w:t>
            </w:r>
          </w:p>
        </w:tc>
        <w:tc>
          <w:tcPr>
            <w:tcW w:w="718" w:type="dxa"/>
            <w:gridSpan w:val="2"/>
          </w:tcPr>
          <w:p w14:paraId="556D6F96" w14:textId="3144C44A" w:rsidR="00F365FD" w:rsidRPr="00E95C44" w:rsidRDefault="00F365FD" w:rsidP="00F365FD">
            <w:pPr>
              <w:spacing w:line="480" w:lineRule="auto"/>
              <w:ind w:left="-108" w:firstLine="108"/>
              <w:jc w:val="center"/>
              <w:rPr>
                <w:sz w:val="17"/>
                <w:szCs w:val="17"/>
              </w:rPr>
            </w:pPr>
            <w:r w:rsidRPr="00E95C44">
              <w:rPr>
                <w:sz w:val="17"/>
                <w:szCs w:val="17"/>
              </w:rPr>
              <w:t>23</w:t>
            </w:r>
          </w:p>
        </w:tc>
        <w:tc>
          <w:tcPr>
            <w:tcW w:w="1097" w:type="dxa"/>
            <w:shd w:val="clear" w:color="auto" w:fill="auto"/>
            <w:vAlign w:val="bottom"/>
          </w:tcPr>
          <w:p w14:paraId="625EBFC2" w14:textId="328A70A0" w:rsidR="00F365FD" w:rsidRPr="00E95C44" w:rsidRDefault="00F365FD" w:rsidP="00F365FD">
            <w:pPr>
              <w:spacing w:line="480" w:lineRule="auto"/>
              <w:ind w:left="-108" w:firstLine="108"/>
              <w:jc w:val="center"/>
              <w:rPr>
                <w:sz w:val="17"/>
                <w:szCs w:val="17"/>
              </w:rPr>
            </w:pPr>
            <w:r w:rsidRPr="00E95C44">
              <w:rPr>
                <w:sz w:val="17"/>
                <w:szCs w:val="17"/>
              </w:rPr>
              <w:t>0.34</w:t>
            </w:r>
          </w:p>
        </w:tc>
        <w:tc>
          <w:tcPr>
            <w:tcW w:w="1080" w:type="dxa"/>
            <w:shd w:val="clear" w:color="auto" w:fill="auto"/>
            <w:vAlign w:val="bottom"/>
          </w:tcPr>
          <w:p w14:paraId="67EF4F63" w14:textId="040F6D1D" w:rsidR="00F365FD" w:rsidRPr="00E95C44" w:rsidRDefault="00F365FD" w:rsidP="00F365FD">
            <w:pPr>
              <w:spacing w:line="480" w:lineRule="auto"/>
              <w:ind w:left="-108" w:firstLine="108"/>
              <w:jc w:val="center"/>
              <w:rPr>
                <w:sz w:val="17"/>
                <w:szCs w:val="17"/>
              </w:rPr>
            </w:pPr>
            <w:r w:rsidRPr="00E95C44">
              <w:rPr>
                <w:sz w:val="17"/>
                <w:szCs w:val="17"/>
              </w:rPr>
              <w:t>(0.31, 0.37)</w:t>
            </w:r>
          </w:p>
        </w:tc>
        <w:tc>
          <w:tcPr>
            <w:tcW w:w="1080" w:type="dxa"/>
            <w:shd w:val="clear" w:color="auto" w:fill="auto"/>
            <w:vAlign w:val="bottom"/>
          </w:tcPr>
          <w:p w14:paraId="62C587F7" w14:textId="5ED9B3D8" w:rsidR="00F365FD" w:rsidRPr="00E95C44" w:rsidRDefault="00F365FD" w:rsidP="00F365FD">
            <w:pPr>
              <w:spacing w:line="480" w:lineRule="auto"/>
              <w:ind w:left="-108" w:firstLine="108"/>
              <w:jc w:val="center"/>
              <w:rPr>
                <w:sz w:val="17"/>
                <w:szCs w:val="17"/>
              </w:rPr>
            </w:pPr>
            <w:r w:rsidRPr="00E95C44">
              <w:rPr>
                <w:sz w:val="17"/>
                <w:szCs w:val="17"/>
              </w:rPr>
              <w:t>0.97</w:t>
            </w:r>
          </w:p>
        </w:tc>
        <w:tc>
          <w:tcPr>
            <w:tcW w:w="1170" w:type="dxa"/>
            <w:shd w:val="clear" w:color="auto" w:fill="auto"/>
            <w:vAlign w:val="bottom"/>
          </w:tcPr>
          <w:p w14:paraId="4EFE0A5D" w14:textId="60D55C27" w:rsidR="00F365FD" w:rsidRPr="00E95C44" w:rsidRDefault="00F365FD" w:rsidP="00F365FD">
            <w:pPr>
              <w:spacing w:line="480" w:lineRule="auto"/>
              <w:ind w:left="-108" w:firstLine="108"/>
              <w:jc w:val="center"/>
              <w:rPr>
                <w:sz w:val="17"/>
                <w:szCs w:val="17"/>
              </w:rPr>
            </w:pPr>
            <w:r w:rsidRPr="00E95C44">
              <w:rPr>
                <w:sz w:val="17"/>
                <w:szCs w:val="17"/>
              </w:rPr>
              <w:t>(0.96, 0.97)</w:t>
            </w:r>
          </w:p>
        </w:tc>
        <w:tc>
          <w:tcPr>
            <w:tcW w:w="1080" w:type="dxa"/>
            <w:gridSpan w:val="2"/>
            <w:shd w:val="clear" w:color="auto" w:fill="auto"/>
            <w:vAlign w:val="bottom"/>
          </w:tcPr>
          <w:p w14:paraId="02E06064" w14:textId="01D18925" w:rsidR="00F365FD" w:rsidRPr="00E95C44" w:rsidRDefault="00F365FD" w:rsidP="00F365FD">
            <w:pPr>
              <w:spacing w:line="480" w:lineRule="auto"/>
              <w:ind w:left="-108" w:firstLine="108"/>
              <w:jc w:val="center"/>
              <w:rPr>
                <w:sz w:val="17"/>
                <w:szCs w:val="17"/>
              </w:rPr>
            </w:pPr>
            <w:r w:rsidRPr="00E95C44">
              <w:rPr>
                <w:sz w:val="17"/>
                <w:szCs w:val="17"/>
              </w:rPr>
              <w:t>-0.05</w:t>
            </w:r>
          </w:p>
        </w:tc>
        <w:tc>
          <w:tcPr>
            <w:tcW w:w="1260" w:type="dxa"/>
            <w:shd w:val="clear" w:color="auto" w:fill="auto"/>
            <w:vAlign w:val="bottom"/>
          </w:tcPr>
          <w:p w14:paraId="74DE7E31" w14:textId="7A816724" w:rsidR="00F365FD" w:rsidRPr="00E95C44" w:rsidRDefault="002E49F7" w:rsidP="00F365FD">
            <w:pPr>
              <w:spacing w:line="480" w:lineRule="auto"/>
              <w:ind w:left="-108" w:firstLine="108"/>
              <w:jc w:val="center"/>
              <w:rPr>
                <w:sz w:val="17"/>
                <w:szCs w:val="17"/>
              </w:rPr>
            </w:pPr>
            <w:r w:rsidRPr="00E95C44">
              <w:rPr>
                <w:sz w:val="17"/>
                <w:szCs w:val="17"/>
              </w:rPr>
              <w:t>(-0.10, -0.01)</w:t>
            </w:r>
          </w:p>
        </w:tc>
        <w:tc>
          <w:tcPr>
            <w:tcW w:w="1170" w:type="dxa"/>
            <w:shd w:val="clear" w:color="auto" w:fill="auto"/>
            <w:vAlign w:val="bottom"/>
          </w:tcPr>
          <w:p w14:paraId="169C21E8" w14:textId="53C26F17" w:rsidR="00F365FD" w:rsidRPr="00E95C44" w:rsidRDefault="0019455F" w:rsidP="00F365FD">
            <w:pPr>
              <w:spacing w:line="480" w:lineRule="auto"/>
              <w:ind w:left="-108" w:firstLine="108"/>
              <w:jc w:val="center"/>
              <w:rPr>
                <w:sz w:val="17"/>
                <w:szCs w:val="17"/>
              </w:rPr>
            </w:pPr>
            <w:r w:rsidRPr="00E95C44">
              <w:rPr>
                <w:sz w:val="17"/>
                <w:szCs w:val="17"/>
              </w:rPr>
              <w:t>0.02</w:t>
            </w:r>
          </w:p>
        </w:tc>
        <w:tc>
          <w:tcPr>
            <w:tcW w:w="1231" w:type="dxa"/>
            <w:shd w:val="clear" w:color="auto" w:fill="auto"/>
            <w:vAlign w:val="bottom"/>
          </w:tcPr>
          <w:p w14:paraId="7ECD6E4F" w14:textId="0C21CECB" w:rsidR="00F365FD" w:rsidRPr="00E95C44" w:rsidRDefault="002E49F7" w:rsidP="00F365FD">
            <w:pPr>
              <w:spacing w:line="480" w:lineRule="auto"/>
              <w:ind w:left="-108" w:firstLine="108"/>
              <w:jc w:val="center"/>
              <w:rPr>
                <w:sz w:val="17"/>
                <w:szCs w:val="17"/>
              </w:rPr>
            </w:pPr>
            <w:r w:rsidRPr="00E95C44">
              <w:rPr>
                <w:sz w:val="17"/>
                <w:szCs w:val="17"/>
              </w:rPr>
              <w:t>(0.01, 0.03)</w:t>
            </w:r>
          </w:p>
        </w:tc>
      </w:tr>
    </w:tbl>
    <w:p w14:paraId="11806797" w14:textId="77777777" w:rsidR="001F562E" w:rsidRPr="00E95C44" w:rsidRDefault="001F562E" w:rsidP="007742ED">
      <w:pPr>
        <w:ind w:left="-993" w:right="-81"/>
        <w:rPr>
          <w:rFonts w:eastAsia="Calibri"/>
        </w:rPr>
      </w:pPr>
      <w:r w:rsidRPr="00E95C44">
        <w:rPr>
          <w:vertAlign w:val="superscript"/>
        </w:rPr>
        <w:t xml:space="preserve">a </w:t>
      </w:r>
      <w:r w:rsidRPr="00E95C44">
        <w:t>N Studies = 98; N Participants = 20,700; N major depression = 2,285</w:t>
      </w:r>
    </w:p>
    <w:p w14:paraId="0612BDD6" w14:textId="77777777" w:rsidR="001F562E" w:rsidRPr="00E95C44" w:rsidRDefault="001F562E" w:rsidP="007742ED">
      <w:pPr>
        <w:ind w:left="-993" w:right="-81"/>
        <w:rPr>
          <w:bCs/>
        </w:rPr>
      </w:pPr>
      <w:r w:rsidRPr="00E95C44">
        <w:rPr>
          <w:bCs/>
          <w:vertAlign w:val="superscript"/>
        </w:rPr>
        <w:t xml:space="preserve">b </w:t>
      </w:r>
      <w:proofErr w:type="gramStart"/>
      <w:r w:rsidRPr="00E95C44">
        <w:t>The</w:t>
      </w:r>
      <w:proofErr w:type="gramEnd"/>
      <w:r w:rsidRPr="00E95C44">
        <w:t xml:space="preserve"> cutoff </w:t>
      </w:r>
      <w:r w:rsidRPr="00E95C44">
        <w:rPr>
          <w:bCs/>
        </w:rPr>
        <w:t>minimizes the values of the distance to the top-left corner of the ROC</w:t>
      </w:r>
      <w:r w:rsidRPr="00E95C44">
        <w:rPr>
          <w:rFonts w:eastAsiaTheme="minorEastAsia"/>
          <w:sz w:val="22"/>
          <w:szCs w:val="22"/>
        </w:rPr>
        <w:t xml:space="preserve"> curve</w:t>
      </w:r>
      <w:r w:rsidRPr="00E95C44">
        <w:rPr>
          <w:bCs/>
        </w:rPr>
        <w:t>s</w:t>
      </w:r>
      <w:r w:rsidRPr="00E95C44">
        <w:rPr>
          <w:bCs/>
          <w:vertAlign w:val="superscript"/>
        </w:rPr>
        <w:t xml:space="preserve"> </w:t>
      </w:r>
      <w:r w:rsidRPr="00E95C44">
        <w:rPr>
          <w:bCs/>
        </w:rPr>
        <w:t>for HADS-D.</w:t>
      </w:r>
    </w:p>
    <w:p w14:paraId="18097424" w14:textId="77777777" w:rsidR="001F562E" w:rsidRPr="00E95C44" w:rsidRDefault="001F562E" w:rsidP="007157D8">
      <w:pPr>
        <w:tabs>
          <w:tab w:val="left" w:pos="1208"/>
        </w:tabs>
        <w:ind w:left="-993"/>
      </w:pPr>
      <w:r w:rsidRPr="00E95C44">
        <w:rPr>
          <w:vertAlign w:val="superscript"/>
        </w:rPr>
        <w:t>c</w:t>
      </w:r>
      <w:r w:rsidRPr="00E95C44">
        <w:t xml:space="preserve"> </w:t>
      </w:r>
      <w:proofErr w:type="gramStart"/>
      <w:r w:rsidRPr="00E95C44">
        <w:t>The</w:t>
      </w:r>
      <w:proofErr w:type="gramEnd"/>
      <w:r w:rsidRPr="00E95C44">
        <w:t xml:space="preserve"> cutoff </w:t>
      </w:r>
      <w:r w:rsidRPr="00E95C44">
        <w:rPr>
          <w:bCs/>
        </w:rPr>
        <w:t>minimizes the values of the distance to the top-left corner of the ROC</w:t>
      </w:r>
      <w:r w:rsidRPr="00E95C44">
        <w:rPr>
          <w:rFonts w:eastAsiaTheme="minorEastAsia"/>
          <w:sz w:val="22"/>
          <w:szCs w:val="22"/>
        </w:rPr>
        <w:t xml:space="preserve"> curve</w:t>
      </w:r>
      <w:r w:rsidRPr="00E95C44">
        <w:rPr>
          <w:bCs/>
        </w:rPr>
        <w:t>s</w:t>
      </w:r>
      <w:r w:rsidRPr="00E95C44">
        <w:rPr>
          <w:bCs/>
          <w:vertAlign w:val="superscript"/>
        </w:rPr>
        <w:t xml:space="preserve"> </w:t>
      </w:r>
      <w:r w:rsidRPr="00E95C44">
        <w:rPr>
          <w:bCs/>
        </w:rPr>
        <w:t>for HADS-T.</w:t>
      </w:r>
    </w:p>
    <w:p w14:paraId="3DB941CD" w14:textId="77777777" w:rsidR="001F562E" w:rsidRPr="00E95C44" w:rsidRDefault="001F562E" w:rsidP="00A70221">
      <w:pPr>
        <w:tabs>
          <w:tab w:val="left" w:pos="1208"/>
        </w:tabs>
        <w:ind w:left="-993"/>
      </w:pPr>
    </w:p>
    <w:p w14:paraId="071E1C35" w14:textId="77777777" w:rsidR="001F562E" w:rsidRPr="00E95C44" w:rsidRDefault="001F562E">
      <w:pPr>
        <w:spacing w:line="480" w:lineRule="auto"/>
        <w:ind w:left="-993" w:right="-932"/>
        <w:sectPr w:rsidR="001F562E" w:rsidRPr="00E95C44" w:rsidSect="002E20F7">
          <w:pgSz w:w="15840" w:h="12240" w:orient="landscape"/>
          <w:pgMar w:top="1440" w:right="1440" w:bottom="1440" w:left="1440" w:header="720" w:footer="720" w:gutter="0"/>
          <w:cols w:space="720"/>
          <w:docGrid w:linePitch="360"/>
        </w:sectPr>
      </w:pPr>
      <w:r w:rsidRPr="00E95C44">
        <w:t>CI: confidence interval</w:t>
      </w:r>
    </w:p>
    <w:p w14:paraId="47EA2C37" w14:textId="37E13278" w:rsidR="007D1283" w:rsidRPr="00E95C44" w:rsidRDefault="007867B2" w:rsidP="007867B2">
      <w:pPr>
        <w:spacing w:line="480" w:lineRule="auto"/>
      </w:pPr>
      <w:r w:rsidRPr="004C2970">
        <w:rPr>
          <w:b/>
          <w:bCs/>
        </w:rPr>
        <w:lastRenderedPageBreak/>
        <w:t xml:space="preserve">Table </w:t>
      </w:r>
      <w:r w:rsidRPr="00E95C44">
        <w:rPr>
          <w:b/>
          <w:bCs/>
        </w:rPr>
        <w:t xml:space="preserve">3. </w:t>
      </w:r>
      <w:r w:rsidRPr="00E95C44">
        <w:t xml:space="preserve">Comparison of sensitivity and specificity estimates between HADS-D and HADS-T for </w:t>
      </w:r>
      <w:r w:rsidRPr="00E95C44">
        <w:rPr>
          <w:bCs/>
        </w:rPr>
        <w:t xml:space="preserve">pairs of optimal cutoffs and </w:t>
      </w:r>
      <w:r w:rsidRPr="00E95C44">
        <w:t xml:space="preserve">cutoffs close to the optimal cutoffs across all studies via </w:t>
      </w:r>
      <w:r w:rsidRPr="00E95C44">
        <w:rPr>
          <w:bCs/>
        </w:rPr>
        <w:t>individual-level model</w:t>
      </w:r>
    </w:p>
    <w:tbl>
      <w:tblPr>
        <w:tblpPr w:leftFromText="180" w:rightFromText="180" w:vertAnchor="text" w:horzAnchor="margin" w:tblpY="56"/>
        <w:tblW w:w="5000" w:type="pct"/>
        <w:tblBorders>
          <w:top w:val="single" w:sz="18" w:space="0" w:color="auto"/>
          <w:bottom w:val="single" w:sz="18" w:space="0" w:color="auto"/>
        </w:tblBorders>
        <w:tblLook w:val="04A0" w:firstRow="1" w:lastRow="0" w:firstColumn="1" w:lastColumn="0" w:noHBand="0" w:noVBand="1"/>
      </w:tblPr>
      <w:tblGrid>
        <w:gridCol w:w="2350"/>
        <w:gridCol w:w="1340"/>
        <w:gridCol w:w="3240"/>
        <w:gridCol w:w="2430"/>
      </w:tblGrid>
      <w:tr w:rsidR="004C2970" w:rsidRPr="00E95C44" w14:paraId="596628B8" w14:textId="77777777" w:rsidTr="002E20F7">
        <w:trPr>
          <w:trHeight w:val="468"/>
        </w:trPr>
        <w:tc>
          <w:tcPr>
            <w:tcW w:w="1255" w:type="pct"/>
            <w:tcBorders>
              <w:top w:val="single" w:sz="18" w:space="0" w:color="auto"/>
            </w:tcBorders>
            <w:shd w:val="clear" w:color="auto" w:fill="auto"/>
            <w:vAlign w:val="center"/>
          </w:tcPr>
          <w:p w14:paraId="3CA0FBE5" w14:textId="77777777" w:rsidR="007D1283" w:rsidRPr="004C2970" w:rsidRDefault="007D1283" w:rsidP="007D1283">
            <w:pPr>
              <w:spacing w:line="480" w:lineRule="auto"/>
              <w:ind w:left="-108" w:firstLine="108"/>
              <w:jc w:val="center"/>
              <w:rPr>
                <w:b/>
              </w:rPr>
            </w:pPr>
            <w:r w:rsidRPr="00E95C44">
              <w:rPr>
                <w:b/>
              </w:rPr>
              <w:t>HADS-D</w:t>
            </w:r>
            <w:r w:rsidRPr="004C2970">
              <w:rPr>
                <w:vertAlign w:val="superscript"/>
              </w:rPr>
              <w:t>a</w:t>
            </w:r>
          </w:p>
        </w:tc>
        <w:tc>
          <w:tcPr>
            <w:tcW w:w="716" w:type="pct"/>
            <w:tcBorders>
              <w:top w:val="single" w:sz="18" w:space="0" w:color="auto"/>
            </w:tcBorders>
            <w:shd w:val="clear" w:color="auto" w:fill="auto"/>
            <w:vAlign w:val="center"/>
          </w:tcPr>
          <w:p w14:paraId="06EC4308" w14:textId="77777777" w:rsidR="007D1283" w:rsidRPr="004C2970" w:rsidRDefault="007D1283" w:rsidP="007D1283">
            <w:pPr>
              <w:spacing w:line="480" w:lineRule="auto"/>
              <w:ind w:left="-108" w:firstLine="108"/>
              <w:jc w:val="center"/>
              <w:rPr>
                <w:b/>
              </w:rPr>
            </w:pPr>
            <w:r w:rsidRPr="00E95C44">
              <w:rPr>
                <w:b/>
              </w:rPr>
              <w:t>HADS-T</w:t>
            </w:r>
          </w:p>
        </w:tc>
        <w:tc>
          <w:tcPr>
            <w:tcW w:w="3029" w:type="pct"/>
            <w:gridSpan w:val="2"/>
            <w:tcBorders>
              <w:top w:val="single" w:sz="18" w:space="0" w:color="auto"/>
            </w:tcBorders>
            <w:shd w:val="clear" w:color="auto" w:fill="auto"/>
          </w:tcPr>
          <w:p w14:paraId="30D43E48" w14:textId="77777777" w:rsidR="007D1283" w:rsidRPr="00E95C44" w:rsidRDefault="007D1283" w:rsidP="007D1283">
            <w:pPr>
              <w:spacing w:line="480" w:lineRule="auto"/>
              <w:ind w:left="-108" w:firstLine="108"/>
              <w:jc w:val="center"/>
              <w:rPr>
                <w:b/>
              </w:rPr>
            </w:pPr>
            <w:r w:rsidRPr="00E95C44">
              <w:rPr>
                <w:b/>
              </w:rPr>
              <w:t>HADS-T – HADS-D</w:t>
            </w:r>
          </w:p>
        </w:tc>
      </w:tr>
      <w:tr w:rsidR="004C2970" w:rsidRPr="00E95C44" w14:paraId="2352888B" w14:textId="77777777" w:rsidTr="002E20F7">
        <w:trPr>
          <w:trHeight w:val="468"/>
        </w:trPr>
        <w:tc>
          <w:tcPr>
            <w:tcW w:w="1255" w:type="pct"/>
            <w:tcBorders>
              <w:top w:val="single" w:sz="18" w:space="0" w:color="auto"/>
            </w:tcBorders>
            <w:shd w:val="clear" w:color="auto" w:fill="auto"/>
            <w:vAlign w:val="center"/>
          </w:tcPr>
          <w:p w14:paraId="3F350F82" w14:textId="77777777" w:rsidR="007D1283" w:rsidRPr="00E95C44" w:rsidRDefault="007D1283" w:rsidP="007D1283">
            <w:pPr>
              <w:spacing w:line="480" w:lineRule="auto"/>
              <w:ind w:left="-108" w:firstLine="108"/>
              <w:jc w:val="center"/>
              <w:rPr>
                <w:b/>
              </w:rPr>
            </w:pPr>
            <w:r w:rsidRPr="00E95C44">
              <w:rPr>
                <w:b/>
              </w:rPr>
              <w:t>Cutoff</w:t>
            </w:r>
          </w:p>
        </w:tc>
        <w:tc>
          <w:tcPr>
            <w:tcW w:w="716" w:type="pct"/>
            <w:tcBorders>
              <w:top w:val="single" w:sz="18" w:space="0" w:color="auto"/>
            </w:tcBorders>
            <w:shd w:val="clear" w:color="auto" w:fill="auto"/>
            <w:vAlign w:val="center"/>
          </w:tcPr>
          <w:p w14:paraId="71A0C0F2" w14:textId="77777777" w:rsidR="007D1283" w:rsidRPr="00E95C44" w:rsidRDefault="007D1283" w:rsidP="007D1283">
            <w:pPr>
              <w:spacing w:line="480" w:lineRule="auto"/>
              <w:ind w:left="-108" w:firstLine="108"/>
              <w:jc w:val="center"/>
              <w:rPr>
                <w:b/>
              </w:rPr>
            </w:pPr>
            <w:r w:rsidRPr="00E95C44">
              <w:rPr>
                <w:b/>
              </w:rPr>
              <w:t>Cutoff</w:t>
            </w:r>
          </w:p>
        </w:tc>
        <w:tc>
          <w:tcPr>
            <w:tcW w:w="1731" w:type="pct"/>
            <w:tcBorders>
              <w:top w:val="single" w:sz="18" w:space="0" w:color="auto"/>
            </w:tcBorders>
            <w:shd w:val="clear" w:color="auto" w:fill="auto"/>
            <w:vAlign w:val="center"/>
          </w:tcPr>
          <w:p w14:paraId="3F16F222" w14:textId="77777777" w:rsidR="007D1283" w:rsidRPr="00E95C44" w:rsidRDefault="007D1283" w:rsidP="007D1283">
            <w:pPr>
              <w:spacing w:line="480" w:lineRule="auto"/>
              <w:ind w:left="-108" w:firstLine="108"/>
              <w:jc w:val="center"/>
              <w:rPr>
                <w:b/>
              </w:rPr>
            </w:pPr>
            <w:r w:rsidRPr="00E95C44">
              <w:rPr>
                <w:b/>
              </w:rPr>
              <w:t>Sensitivity</w:t>
            </w:r>
          </w:p>
        </w:tc>
        <w:tc>
          <w:tcPr>
            <w:tcW w:w="1298" w:type="pct"/>
            <w:tcBorders>
              <w:top w:val="single" w:sz="18" w:space="0" w:color="auto"/>
            </w:tcBorders>
            <w:shd w:val="clear" w:color="auto" w:fill="auto"/>
            <w:vAlign w:val="center"/>
          </w:tcPr>
          <w:p w14:paraId="6E53E3AE" w14:textId="77777777" w:rsidR="007D1283" w:rsidRPr="00E95C44" w:rsidRDefault="007D1283" w:rsidP="007D1283">
            <w:pPr>
              <w:spacing w:line="480" w:lineRule="auto"/>
              <w:ind w:left="-108" w:firstLine="108"/>
              <w:jc w:val="center"/>
              <w:rPr>
                <w:b/>
              </w:rPr>
            </w:pPr>
            <w:r w:rsidRPr="00E95C44">
              <w:rPr>
                <w:b/>
              </w:rPr>
              <w:t>Specificity</w:t>
            </w:r>
          </w:p>
        </w:tc>
      </w:tr>
      <w:tr w:rsidR="004C2970" w:rsidRPr="00E95C44" w14:paraId="27BD1737" w14:textId="77777777" w:rsidTr="002E20F7">
        <w:tc>
          <w:tcPr>
            <w:tcW w:w="1255" w:type="pct"/>
            <w:tcBorders>
              <w:top w:val="single" w:sz="18" w:space="0" w:color="auto"/>
            </w:tcBorders>
            <w:shd w:val="clear" w:color="auto" w:fill="auto"/>
            <w:vAlign w:val="center"/>
          </w:tcPr>
          <w:p w14:paraId="304CF990" w14:textId="77777777" w:rsidR="007D1283" w:rsidRPr="004C2970" w:rsidRDefault="007D1283" w:rsidP="007D1283">
            <w:pPr>
              <w:spacing w:line="480" w:lineRule="auto"/>
              <w:ind w:left="-108" w:firstLine="108"/>
              <w:jc w:val="center"/>
              <w:rPr>
                <w:vertAlign w:val="superscript"/>
              </w:rPr>
            </w:pPr>
            <w:r w:rsidRPr="00E95C44">
              <w:t>5</w:t>
            </w:r>
          </w:p>
        </w:tc>
        <w:tc>
          <w:tcPr>
            <w:tcW w:w="716" w:type="pct"/>
            <w:tcBorders>
              <w:top w:val="single" w:sz="18" w:space="0" w:color="auto"/>
            </w:tcBorders>
            <w:shd w:val="clear" w:color="auto" w:fill="auto"/>
            <w:vAlign w:val="center"/>
          </w:tcPr>
          <w:p w14:paraId="140EE494" w14:textId="77777777" w:rsidR="007D1283" w:rsidRPr="00E95C44" w:rsidRDefault="007D1283" w:rsidP="007D1283">
            <w:pPr>
              <w:spacing w:line="480" w:lineRule="auto"/>
              <w:ind w:left="-108" w:firstLine="108"/>
              <w:jc w:val="center"/>
            </w:pPr>
            <w:r w:rsidRPr="00E95C44">
              <w:t>11</w:t>
            </w:r>
          </w:p>
        </w:tc>
        <w:tc>
          <w:tcPr>
            <w:tcW w:w="1731" w:type="pct"/>
            <w:tcBorders>
              <w:top w:val="single" w:sz="18" w:space="0" w:color="auto"/>
            </w:tcBorders>
            <w:shd w:val="clear" w:color="auto" w:fill="auto"/>
            <w:vAlign w:val="bottom"/>
          </w:tcPr>
          <w:p w14:paraId="1A63BE63" w14:textId="66E920F8" w:rsidR="007D1283" w:rsidRPr="00E95C44" w:rsidRDefault="007D1283" w:rsidP="007D1283">
            <w:pPr>
              <w:spacing w:line="480" w:lineRule="auto"/>
              <w:ind w:left="-108" w:firstLine="108"/>
              <w:jc w:val="center"/>
            </w:pPr>
            <w:r w:rsidRPr="00E95C44">
              <w:t>0</w:t>
            </w:r>
            <w:r w:rsidR="00A8664A" w:rsidRPr="00E95C44">
              <w:t>.</w:t>
            </w:r>
            <w:r w:rsidRPr="00E95C44">
              <w:t>02 (-0</w:t>
            </w:r>
            <w:r w:rsidR="00A8664A" w:rsidRPr="00E95C44">
              <w:t>.</w:t>
            </w:r>
            <w:r w:rsidRPr="00E95C44">
              <w:t>00, 0</w:t>
            </w:r>
            <w:r w:rsidR="00A8664A" w:rsidRPr="00E95C44">
              <w:t>.</w:t>
            </w:r>
            <w:r w:rsidRPr="00E95C44">
              <w:t>03)</w:t>
            </w:r>
          </w:p>
        </w:tc>
        <w:tc>
          <w:tcPr>
            <w:tcW w:w="1298" w:type="pct"/>
            <w:tcBorders>
              <w:top w:val="single" w:sz="18" w:space="0" w:color="auto"/>
            </w:tcBorders>
            <w:shd w:val="clear" w:color="auto" w:fill="auto"/>
            <w:vAlign w:val="bottom"/>
          </w:tcPr>
          <w:p w14:paraId="7F8B8D6A" w14:textId="18B7DCD7" w:rsidR="007D1283" w:rsidRPr="004C2970" w:rsidRDefault="007D1283" w:rsidP="007D1283">
            <w:pPr>
              <w:spacing w:line="480" w:lineRule="auto"/>
              <w:ind w:left="-108" w:firstLine="108"/>
              <w:jc w:val="center"/>
            </w:pPr>
            <w:r w:rsidRPr="00E95C44">
              <w:t>0</w:t>
            </w:r>
            <w:r w:rsidR="00A8664A" w:rsidRPr="00E95C44">
              <w:t>.</w:t>
            </w:r>
            <w:r w:rsidRPr="00E95C44">
              <w:t>01 (-0</w:t>
            </w:r>
            <w:r w:rsidR="00A8664A" w:rsidRPr="00E95C44">
              <w:t>.</w:t>
            </w:r>
            <w:r w:rsidRPr="00E95C44">
              <w:t>00, 0</w:t>
            </w:r>
            <w:r w:rsidR="00A8664A" w:rsidRPr="00E95C44">
              <w:t>.</w:t>
            </w:r>
            <w:r w:rsidRPr="00E95C44">
              <w:t>03)</w:t>
            </w:r>
          </w:p>
        </w:tc>
      </w:tr>
      <w:tr w:rsidR="004C2970" w:rsidRPr="00E95C44" w14:paraId="22256D7B" w14:textId="77777777" w:rsidTr="002E20F7">
        <w:tc>
          <w:tcPr>
            <w:tcW w:w="1255" w:type="pct"/>
            <w:shd w:val="clear" w:color="auto" w:fill="auto"/>
            <w:vAlign w:val="center"/>
          </w:tcPr>
          <w:p w14:paraId="1C306EA0" w14:textId="77777777" w:rsidR="007D1283" w:rsidRPr="004C2970" w:rsidRDefault="007D1283" w:rsidP="007D1283">
            <w:pPr>
              <w:spacing w:line="480" w:lineRule="auto"/>
              <w:ind w:left="-108" w:firstLine="108"/>
              <w:jc w:val="center"/>
            </w:pPr>
            <w:r w:rsidRPr="00E95C44">
              <w:t>6</w:t>
            </w:r>
          </w:p>
        </w:tc>
        <w:tc>
          <w:tcPr>
            <w:tcW w:w="716" w:type="pct"/>
            <w:shd w:val="clear" w:color="auto" w:fill="auto"/>
            <w:vAlign w:val="center"/>
          </w:tcPr>
          <w:p w14:paraId="0910BB35" w14:textId="77777777" w:rsidR="007D1283" w:rsidRPr="00E95C44" w:rsidRDefault="007D1283" w:rsidP="007D1283">
            <w:pPr>
              <w:spacing w:line="480" w:lineRule="auto"/>
              <w:ind w:left="-108" w:firstLine="108"/>
              <w:jc w:val="center"/>
            </w:pPr>
            <w:r w:rsidRPr="00E95C44">
              <w:t>13</w:t>
            </w:r>
          </w:p>
        </w:tc>
        <w:tc>
          <w:tcPr>
            <w:tcW w:w="1731" w:type="pct"/>
            <w:shd w:val="clear" w:color="auto" w:fill="auto"/>
            <w:vAlign w:val="bottom"/>
          </w:tcPr>
          <w:p w14:paraId="61EA93E1" w14:textId="60C41C4D" w:rsidR="007D1283" w:rsidRPr="00E95C44" w:rsidRDefault="007D1283" w:rsidP="007D1283">
            <w:pPr>
              <w:spacing w:line="480" w:lineRule="auto"/>
              <w:ind w:left="-108" w:firstLine="108"/>
              <w:jc w:val="center"/>
            </w:pPr>
            <w:r w:rsidRPr="00E95C44">
              <w:t>0</w:t>
            </w:r>
            <w:r w:rsidR="00A8664A" w:rsidRPr="00E95C44">
              <w:t>.</w:t>
            </w:r>
            <w:r w:rsidRPr="00E95C44">
              <w:t>01 (-0</w:t>
            </w:r>
            <w:r w:rsidR="00A8664A" w:rsidRPr="00E95C44">
              <w:t>.</w:t>
            </w:r>
            <w:r w:rsidRPr="00E95C44">
              <w:t>01, 0</w:t>
            </w:r>
            <w:r w:rsidR="00A8664A" w:rsidRPr="00E95C44">
              <w:t>.</w:t>
            </w:r>
            <w:r w:rsidRPr="00E95C44">
              <w:t>03)</w:t>
            </w:r>
          </w:p>
        </w:tc>
        <w:tc>
          <w:tcPr>
            <w:tcW w:w="1298" w:type="pct"/>
            <w:shd w:val="clear" w:color="auto" w:fill="auto"/>
            <w:vAlign w:val="bottom"/>
          </w:tcPr>
          <w:p w14:paraId="7F37FE58" w14:textId="0FBCC83D" w:rsidR="007D1283" w:rsidRPr="004C2970" w:rsidRDefault="007D1283" w:rsidP="007D1283">
            <w:pPr>
              <w:spacing w:line="480" w:lineRule="auto"/>
              <w:ind w:left="-108" w:firstLine="108"/>
              <w:jc w:val="center"/>
            </w:pPr>
            <w:r w:rsidRPr="00E95C44">
              <w:t>0</w:t>
            </w:r>
            <w:r w:rsidR="00A8664A" w:rsidRPr="00E95C44">
              <w:t>.</w:t>
            </w:r>
            <w:r w:rsidRPr="00E95C44">
              <w:t>03 (0</w:t>
            </w:r>
            <w:r w:rsidR="00A8664A" w:rsidRPr="00E95C44">
              <w:t>.</w:t>
            </w:r>
            <w:r w:rsidRPr="00E95C44">
              <w:t>01, 0</w:t>
            </w:r>
            <w:r w:rsidR="00A8664A" w:rsidRPr="00E95C44">
              <w:t>.</w:t>
            </w:r>
            <w:r w:rsidRPr="00E95C44">
              <w:t>04)</w:t>
            </w:r>
          </w:p>
        </w:tc>
      </w:tr>
      <w:tr w:rsidR="004C2970" w:rsidRPr="00E95C44" w14:paraId="330531F6" w14:textId="77777777" w:rsidTr="002E20F7">
        <w:tc>
          <w:tcPr>
            <w:tcW w:w="1255" w:type="pct"/>
            <w:shd w:val="clear" w:color="auto" w:fill="auto"/>
            <w:vAlign w:val="center"/>
          </w:tcPr>
          <w:p w14:paraId="10E5D6BC" w14:textId="77777777" w:rsidR="007D1283" w:rsidRPr="004C2970" w:rsidRDefault="007D1283" w:rsidP="007D1283">
            <w:pPr>
              <w:spacing w:line="480" w:lineRule="auto"/>
              <w:ind w:left="-108" w:firstLine="108"/>
              <w:jc w:val="center"/>
              <w:rPr>
                <w:vertAlign w:val="superscript"/>
              </w:rPr>
            </w:pPr>
            <w:r w:rsidRPr="00E95C44">
              <w:t>7</w:t>
            </w:r>
            <w:r w:rsidRPr="00E95C44">
              <w:rPr>
                <w:vertAlign w:val="superscript"/>
              </w:rPr>
              <w:t>b</w:t>
            </w:r>
          </w:p>
        </w:tc>
        <w:tc>
          <w:tcPr>
            <w:tcW w:w="716" w:type="pct"/>
            <w:shd w:val="clear" w:color="auto" w:fill="auto"/>
            <w:vAlign w:val="center"/>
          </w:tcPr>
          <w:p w14:paraId="5C6BB5F9" w14:textId="77777777" w:rsidR="007D1283" w:rsidRPr="00E95C44" w:rsidRDefault="007D1283" w:rsidP="007D1283">
            <w:pPr>
              <w:spacing w:line="480" w:lineRule="auto"/>
              <w:ind w:left="-108" w:firstLine="108"/>
              <w:jc w:val="center"/>
              <w:rPr>
                <w:vertAlign w:val="superscript"/>
              </w:rPr>
            </w:pPr>
            <w:r w:rsidRPr="00E95C44">
              <w:t>15</w:t>
            </w:r>
            <w:r w:rsidRPr="00E95C44">
              <w:rPr>
                <w:vertAlign w:val="superscript"/>
              </w:rPr>
              <w:t>c</w:t>
            </w:r>
          </w:p>
        </w:tc>
        <w:tc>
          <w:tcPr>
            <w:tcW w:w="1731" w:type="pct"/>
            <w:shd w:val="clear" w:color="auto" w:fill="auto"/>
            <w:vAlign w:val="bottom"/>
          </w:tcPr>
          <w:p w14:paraId="2B30FCD5" w14:textId="23A9A2F8" w:rsidR="007D1283" w:rsidRPr="00E95C44" w:rsidRDefault="007D1283" w:rsidP="007D1283">
            <w:pPr>
              <w:spacing w:line="480" w:lineRule="auto"/>
              <w:ind w:left="-108" w:firstLine="108"/>
              <w:jc w:val="center"/>
            </w:pPr>
            <w:r w:rsidRPr="00E95C44">
              <w:t>0</w:t>
            </w:r>
            <w:r w:rsidR="00A8664A" w:rsidRPr="00E95C44">
              <w:t>.</w:t>
            </w:r>
            <w:r w:rsidRPr="00E95C44">
              <w:t>00 (-0</w:t>
            </w:r>
            <w:r w:rsidR="00A8664A" w:rsidRPr="00E95C44">
              <w:t>.</w:t>
            </w:r>
            <w:r w:rsidRPr="00E95C44">
              <w:t>02, 0</w:t>
            </w:r>
            <w:r w:rsidR="00A8664A" w:rsidRPr="00E95C44">
              <w:t>.</w:t>
            </w:r>
            <w:r w:rsidRPr="00E95C44">
              <w:t>03)</w:t>
            </w:r>
          </w:p>
        </w:tc>
        <w:tc>
          <w:tcPr>
            <w:tcW w:w="1298" w:type="pct"/>
            <w:shd w:val="clear" w:color="auto" w:fill="auto"/>
            <w:vAlign w:val="bottom"/>
          </w:tcPr>
          <w:p w14:paraId="11603606" w14:textId="2D650407" w:rsidR="007D1283" w:rsidRPr="004C2970" w:rsidRDefault="007D1283" w:rsidP="007D1283">
            <w:pPr>
              <w:spacing w:line="480" w:lineRule="auto"/>
              <w:ind w:left="-108" w:firstLine="108"/>
              <w:jc w:val="center"/>
            </w:pPr>
            <w:r w:rsidRPr="00E95C44">
              <w:t>0</w:t>
            </w:r>
            <w:r w:rsidR="00A8664A" w:rsidRPr="00E95C44">
              <w:t>.</w:t>
            </w:r>
            <w:r w:rsidRPr="00E95C44">
              <w:t>02 (0</w:t>
            </w:r>
            <w:r w:rsidR="00A8664A" w:rsidRPr="00E95C44">
              <w:t>.</w:t>
            </w:r>
            <w:r w:rsidRPr="00E95C44">
              <w:t>01, 0</w:t>
            </w:r>
            <w:r w:rsidR="00A8664A" w:rsidRPr="00E95C44">
              <w:t>.</w:t>
            </w:r>
            <w:r w:rsidRPr="00E95C44">
              <w:t>04)</w:t>
            </w:r>
          </w:p>
        </w:tc>
      </w:tr>
      <w:tr w:rsidR="004C2970" w:rsidRPr="00E95C44" w14:paraId="6BE3FEA5" w14:textId="77777777" w:rsidTr="002E20F7">
        <w:tc>
          <w:tcPr>
            <w:tcW w:w="1255" w:type="pct"/>
            <w:shd w:val="clear" w:color="auto" w:fill="auto"/>
            <w:vAlign w:val="center"/>
          </w:tcPr>
          <w:p w14:paraId="695A8388" w14:textId="77777777" w:rsidR="007D1283" w:rsidRPr="00E95C44" w:rsidRDefault="007D1283" w:rsidP="007D1283">
            <w:pPr>
              <w:spacing w:line="480" w:lineRule="auto"/>
              <w:ind w:left="-108" w:firstLine="108"/>
              <w:jc w:val="center"/>
            </w:pPr>
            <w:r w:rsidRPr="00E95C44">
              <w:t>8</w:t>
            </w:r>
          </w:p>
        </w:tc>
        <w:tc>
          <w:tcPr>
            <w:tcW w:w="716" w:type="pct"/>
            <w:shd w:val="clear" w:color="auto" w:fill="auto"/>
            <w:vAlign w:val="center"/>
          </w:tcPr>
          <w:p w14:paraId="5074D817" w14:textId="77777777" w:rsidR="007D1283" w:rsidRPr="00E95C44" w:rsidRDefault="007D1283" w:rsidP="007D1283">
            <w:pPr>
              <w:spacing w:line="480" w:lineRule="auto"/>
              <w:ind w:left="-108" w:firstLine="108"/>
              <w:jc w:val="center"/>
            </w:pPr>
            <w:r w:rsidRPr="00E95C44">
              <w:t>17</w:t>
            </w:r>
          </w:p>
        </w:tc>
        <w:tc>
          <w:tcPr>
            <w:tcW w:w="1731" w:type="pct"/>
            <w:shd w:val="clear" w:color="auto" w:fill="auto"/>
            <w:vAlign w:val="bottom"/>
          </w:tcPr>
          <w:p w14:paraId="2D92C279" w14:textId="10DA0A8F" w:rsidR="007D1283" w:rsidRPr="00E95C44" w:rsidRDefault="007D1283" w:rsidP="007D1283">
            <w:pPr>
              <w:spacing w:line="480" w:lineRule="auto"/>
              <w:ind w:left="-108" w:firstLine="108"/>
              <w:jc w:val="center"/>
            </w:pPr>
            <w:r w:rsidRPr="00E95C44">
              <w:t>0</w:t>
            </w:r>
            <w:r w:rsidR="00A8664A" w:rsidRPr="00E95C44">
              <w:t>.</w:t>
            </w:r>
            <w:r w:rsidRPr="00E95C44">
              <w:t>00 (-0</w:t>
            </w:r>
            <w:r w:rsidR="00A8664A" w:rsidRPr="00E95C44">
              <w:t>.</w:t>
            </w:r>
            <w:r w:rsidRPr="00E95C44">
              <w:t>03, 0</w:t>
            </w:r>
            <w:r w:rsidR="00A8664A" w:rsidRPr="00E95C44">
              <w:t>.</w:t>
            </w:r>
            <w:r w:rsidRPr="00E95C44">
              <w:t>03)</w:t>
            </w:r>
          </w:p>
        </w:tc>
        <w:tc>
          <w:tcPr>
            <w:tcW w:w="1298" w:type="pct"/>
            <w:shd w:val="clear" w:color="auto" w:fill="auto"/>
            <w:vAlign w:val="bottom"/>
          </w:tcPr>
          <w:p w14:paraId="723B66CF" w14:textId="0A318C7D" w:rsidR="007D1283" w:rsidRPr="00E95C44" w:rsidRDefault="007D1283" w:rsidP="007D1283">
            <w:pPr>
              <w:spacing w:line="480" w:lineRule="auto"/>
              <w:ind w:left="-108" w:firstLine="108"/>
              <w:jc w:val="center"/>
            </w:pPr>
            <w:r w:rsidRPr="00E95C44">
              <w:t>0</w:t>
            </w:r>
            <w:r w:rsidR="00A8664A" w:rsidRPr="00E95C44">
              <w:t>.</w:t>
            </w:r>
            <w:r w:rsidRPr="00E95C44">
              <w:t>03 (0</w:t>
            </w:r>
            <w:r w:rsidR="00A8664A" w:rsidRPr="00E95C44">
              <w:t>.</w:t>
            </w:r>
            <w:r w:rsidRPr="00E95C44">
              <w:t>02, 0</w:t>
            </w:r>
            <w:r w:rsidR="00A8664A" w:rsidRPr="00E95C44">
              <w:t>.</w:t>
            </w:r>
            <w:r w:rsidRPr="00E95C44">
              <w:t>04)</w:t>
            </w:r>
          </w:p>
        </w:tc>
      </w:tr>
      <w:tr w:rsidR="004C2970" w:rsidRPr="00E95C44" w14:paraId="4EAB2937" w14:textId="77777777" w:rsidTr="002E20F7">
        <w:tc>
          <w:tcPr>
            <w:tcW w:w="1255" w:type="pct"/>
            <w:shd w:val="clear" w:color="auto" w:fill="auto"/>
            <w:vAlign w:val="center"/>
          </w:tcPr>
          <w:p w14:paraId="24ACEC11" w14:textId="77777777" w:rsidR="007D1283" w:rsidRPr="00E95C44" w:rsidRDefault="007D1283" w:rsidP="007D1283">
            <w:pPr>
              <w:spacing w:line="480" w:lineRule="auto"/>
              <w:ind w:left="-108" w:firstLine="108"/>
              <w:jc w:val="center"/>
            </w:pPr>
            <w:r w:rsidRPr="00E95C44">
              <w:t>9</w:t>
            </w:r>
          </w:p>
        </w:tc>
        <w:tc>
          <w:tcPr>
            <w:tcW w:w="716" w:type="pct"/>
            <w:shd w:val="clear" w:color="auto" w:fill="auto"/>
          </w:tcPr>
          <w:p w14:paraId="18E8FFDA" w14:textId="77777777" w:rsidR="007D1283" w:rsidRPr="00E95C44" w:rsidRDefault="007D1283" w:rsidP="007D1283">
            <w:pPr>
              <w:spacing w:line="480" w:lineRule="auto"/>
              <w:ind w:left="-108" w:firstLine="108"/>
              <w:jc w:val="center"/>
            </w:pPr>
            <w:r w:rsidRPr="00E95C44">
              <w:t>19</w:t>
            </w:r>
          </w:p>
        </w:tc>
        <w:tc>
          <w:tcPr>
            <w:tcW w:w="1731" w:type="pct"/>
            <w:shd w:val="clear" w:color="auto" w:fill="auto"/>
            <w:vAlign w:val="bottom"/>
          </w:tcPr>
          <w:p w14:paraId="3DAC0019" w14:textId="6E57A8E8" w:rsidR="007D1283" w:rsidRPr="00E95C44" w:rsidRDefault="007D1283" w:rsidP="007D1283">
            <w:pPr>
              <w:spacing w:line="480" w:lineRule="auto"/>
              <w:ind w:left="-108" w:firstLine="108"/>
              <w:jc w:val="center"/>
            </w:pPr>
            <w:r w:rsidRPr="00E95C44">
              <w:t>-0</w:t>
            </w:r>
            <w:r w:rsidR="00A8664A" w:rsidRPr="00E95C44">
              <w:t>.</w:t>
            </w:r>
            <w:r w:rsidRPr="00E95C44">
              <w:t>02 (-0</w:t>
            </w:r>
            <w:r w:rsidR="00A8664A" w:rsidRPr="00E95C44">
              <w:t>.</w:t>
            </w:r>
            <w:r w:rsidRPr="00E95C44">
              <w:t>0</w:t>
            </w:r>
            <w:r w:rsidR="00D049F3" w:rsidRPr="00E95C44">
              <w:t>5</w:t>
            </w:r>
            <w:r w:rsidRPr="00E95C44">
              <w:t>, 0</w:t>
            </w:r>
            <w:r w:rsidR="00A8664A" w:rsidRPr="00E95C44">
              <w:t>.</w:t>
            </w:r>
            <w:r w:rsidRPr="00E95C44">
              <w:t>01)</w:t>
            </w:r>
          </w:p>
        </w:tc>
        <w:tc>
          <w:tcPr>
            <w:tcW w:w="1298" w:type="pct"/>
            <w:shd w:val="clear" w:color="auto" w:fill="auto"/>
            <w:vAlign w:val="bottom"/>
          </w:tcPr>
          <w:p w14:paraId="0A8C97E0" w14:textId="0A6AB735" w:rsidR="007D1283" w:rsidRPr="00E95C44" w:rsidRDefault="007D1283" w:rsidP="007D1283">
            <w:pPr>
              <w:spacing w:line="480" w:lineRule="auto"/>
              <w:ind w:left="-108" w:firstLine="108"/>
              <w:jc w:val="center"/>
            </w:pPr>
            <w:r w:rsidRPr="00E95C44">
              <w:t>0</w:t>
            </w:r>
            <w:r w:rsidR="00A8664A" w:rsidRPr="00E95C44">
              <w:t>.</w:t>
            </w:r>
            <w:r w:rsidRPr="00E95C44">
              <w:t>03 (0</w:t>
            </w:r>
            <w:r w:rsidR="00A8664A" w:rsidRPr="00E95C44">
              <w:t>.</w:t>
            </w:r>
            <w:r w:rsidRPr="00E95C44">
              <w:t>02, 0</w:t>
            </w:r>
            <w:r w:rsidR="00A8664A" w:rsidRPr="00E95C44">
              <w:t>.</w:t>
            </w:r>
            <w:r w:rsidRPr="00E95C44">
              <w:t>04)</w:t>
            </w:r>
          </w:p>
        </w:tc>
      </w:tr>
      <w:tr w:rsidR="004C2970" w:rsidRPr="00E95C44" w14:paraId="475A8200" w14:textId="77777777" w:rsidTr="002E20F7">
        <w:tc>
          <w:tcPr>
            <w:tcW w:w="1255" w:type="pct"/>
            <w:shd w:val="clear" w:color="auto" w:fill="auto"/>
            <w:vAlign w:val="center"/>
          </w:tcPr>
          <w:p w14:paraId="472DFE8F" w14:textId="65429549" w:rsidR="007867B2" w:rsidRPr="00E95C44" w:rsidRDefault="0019455F" w:rsidP="007D1283">
            <w:pPr>
              <w:spacing w:line="480" w:lineRule="auto"/>
              <w:ind w:left="-108" w:firstLine="108"/>
              <w:jc w:val="center"/>
            </w:pPr>
            <w:r w:rsidRPr="00E95C44">
              <w:t>10</w:t>
            </w:r>
          </w:p>
        </w:tc>
        <w:tc>
          <w:tcPr>
            <w:tcW w:w="716" w:type="pct"/>
            <w:shd w:val="clear" w:color="auto" w:fill="auto"/>
          </w:tcPr>
          <w:p w14:paraId="4A8B9A27" w14:textId="64C9A1E8" w:rsidR="007867B2" w:rsidRPr="00E95C44" w:rsidRDefault="0019455F" w:rsidP="007D1283">
            <w:pPr>
              <w:spacing w:line="480" w:lineRule="auto"/>
              <w:ind w:left="-108" w:firstLine="108"/>
              <w:jc w:val="center"/>
            </w:pPr>
            <w:r w:rsidRPr="00E95C44">
              <w:t>21</w:t>
            </w:r>
          </w:p>
        </w:tc>
        <w:tc>
          <w:tcPr>
            <w:tcW w:w="1731" w:type="pct"/>
            <w:shd w:val="clear" w:color="auto" w:fill="auto"/>
            <w:vAlign w:val="bottom"/>
          </w:tcPr>
          <w:p w14:paraId="68A59AB7" w14:textId="10C74396" w:rsidR="007867B2" w:rsidRPr="00E95C44" w:rsidRDefault="00E966D4" w:rsidP="007D1283">
            <w:pPr>
              <w:spacing w:line="480" w:lineRule="auto"/>
              <w:ind w:left="-108" w:firstLine="108"/>
              <w:jc w:val="center"/>
            </w:pPr>
            <w:r w:rsidRPr="00E95C44">
              <w:t>-</w:t>
            </w:r>
            <w:r w:rsidR="009C40A1" w:rsidRPr="00E95C44">
              <w:t>0.0</w:t>
            </w:r>
            <w:r w:rsidRPr="00E95C44">
              <w:t>5</w:t>
            </w:r>
            <w:r w:rsidR="009C40A1" w:rsidRPr="00E95C44">
              <w:t xml:space="preserve"> (-0.0</w:t>
            </w:r>
            <w:r w:rsidRPr="00E95C44">
              <w:t>8</w:t>
            </w:r>
            <w:r w:rsidR="009C40A1" w:rsidRPr="00E95C44">
              <w:t xml:space="preserve">, </w:t>
            </w:r>
            <w:r w:rsidRPr="00E95C44">
              <w:t>-</w:t>
            </w:r>
            <w:r w:rsidR="009C40A1" w:rsidRPr="00E95C44">
              <w:t>0.0</w:t>
            </w:r>
            <w:r w:rsidRPr="00E95C44">
              <w:t>2</w:t>
            </w:r>
            <w:r w:rsidR="009C40A1" w:rsidRPr="00E95C44">
              <w:t>)</w:t>
            </w:r>
          </w:p>
        </w:tc>
        <w:tc>
          <w:tcPr>
            <w:tcW w:w="1298" w:type="pct"/>
            <w:shd w:val="clear" w:color="auto" w:fill="auto"/>
            <w:vAlign w:val="bottom"/>
          </w:tcPr>
          <w:p w14:paraId="342D4270" w14:textId="268C3987" w:rsidR="007867B2" w:rsidRPr="00E95C44" w:rsidRDefault="009C40A1" w:rsidP="007D1283">
            <w:pPr>
              <w:spacing w:line="480" w:lineRule="auto"/>
              <w:ind w:left="-108" w:firstLine="108"/>
              <w:jc w:val="center"/>
            </w:pPr>
            <w:r w:rsidRPr="00E95C44">
              <w:t>0.0</w:t>
            </w:r>
            <w:r w:rsidR="00E966D4" w:rsidRPr="00E95C44">
              <w:t>3</w:t>
            </w:r>
            <w:r w:rsidRPr="00E95C44">
              <w:t xml:space="preserve"> (0.02, 0.03)</w:t>
            </w:r>
          </w:p>
        </w:tc>
      </w:tr>
      <w:tr w:rsidR="004C2970" w:rsidRPr="00E95C44" w14:paraId="32BFA3BF" w14:textId="77777777" w:rsidTr="002E20F7">
        <w:tc>
          <w:tcPr>
            <w:tcW w:w="1255" w:type="pct"/>
            <w:shd w:val="clear" w:color="auto" w:fill="auto"/>
            <w:vAlign w:val="center"/>
          </w:tcPr>
          <w:p w14:paraId="348CEECF" w14:textId="76584E16" w:rsidR="00D247EB" w:rsidRPr="00E95C44" w:rsidRDefault="00D247EB" w:rsidP="00D247EB">
            <w:pPr>
              <w:spacing w:line="480" w:lineRule="auto"/>
              <w:ind w:left="-108" w:firstLine="108"/>
              <w:jc w:val="center"/>
            </w:pPr>
            <w:r w:rsidRPr="00E95C44">
              <w:t>11</w:t>
            </w:r>
          </w:p>
        </w:tc>
        <w:tc>
          <w:tcPr>
            <w:tcW w:w="716" w:type="pct"/>
            <w:shd w:val="clear" w:color="auto" w:fill="auto"/>
          </w:tcPr>
          <w:p w14:paraId="1DB248D4" w14:textId="5CDF4F1F" w:rsidR="00D247EB" w:rsidRPr="00E95C44" w:rsidRDefault="00D247EB" w:rsidP="00D247EB">
            <w:pPr>
              <w:spacing w:line="480" w:lineRule="auto"/>
              <w:ind w:left="-108" w:firstLine="108"/>
              <w:jc w:val="center"/>
            </w:pPr>
            <w:r w:rsidRPr="00E95C44">
              <w:t>23</w:t>
            </w:r>
          </w:p>
        </w:tc>
        <w:tc>
          <w:tcPr>
            <w:tcW w:w="1731" w:type="pct"/>
            <w:shd w:val="clear" w:color="auto" w:fill="auto"/>
            <w:vAlign w:val="bottom"/>
          </w:tcPr>
          <w:p w14:paraId="5BA0A762" w14:textId="009DB1D9" w:rsidR="00D247EB" w:rsidRPr="00E95C44" w:rsidRDefault="00D247EB" w:rsidP="00D247EB">
            <w:pPr>
              <w:spacing w:line="480" w:lineRule="auto"/>
              <w:ind w:left="-108" w:firstLine="108"/>
              <w:jc w:val="center"/>
            </w:pPr>
            <w:r w:rsidRPr="00E95C44">
              <w:t>-0.05 (-0.09, -0.02)</w:t>
            </w:r>
          </w:p>
        </w:tc>
        <w:tc>
          <w:tcPr>
            <w:tcW w:w="1298" w:type="pct"/>
            <w:shd w:val="clear" w:color="auto" w:fill="auto"/>
            <w:vAlign w:val="bottom"/>
          </w:tcPr>
          <w:p w14:paraId="3D42478C" w14:textId="05C83F0A" w:rsidR="00D247EB" w:rsidRPr="00E95C44" w:rsidRDefault="00D247EB" w:rsidP="00D247EB">
            <w:pPr>
              <w:spacing w:line="480" w:lineRule="auto"/>
              <w:ind w:left="-108" w:firstLine="108"/>
              <w:jc w:val="center"/>
            </w:pPr>
            <w:r w:rsidRPr="00E95C44">
              <w:t>0.02 (0.02, 0.03)</w:t>
            </w:r>
          </w:p>
        </w:tc>
      </w:tr>
    </w:tbl>
    <w:p w14:paraId="60D0464E" w14:textId="5C8CF5BE" w:rsidR="001F562E" w:rsidRPr="00E95C44" w:rsidRDefault="001F562E" w:rsidP="001F562E">
      <w:pPr>
        <w:ind w:right="-81"/>
      </w:pPr>
      <w:r w:rsidRPr="00E95C44">
        <w:rPr>
          <w:vertAlign w:val="superscript"/>
        </w:rPr>
        <w:t xml:space="preserve">a </w:t>
      </w:r>
      <w:r w:rsidRPr="00E95C44">
        <w:t>N Participants = 20,700; N major depression = 2,285</w:t>
      </w:r>
    </w:p>
    <w:p w14:paraId="3126176C" w14:textId="77777777" w:rsidR="001F562E" w:rsidRPr="00E95C44" w:rsidRDefault="001F562E" w:rsidP="001F562E">
      <w:pPr>
        <w:ind w:right="-81"/>
        <w:rPr>
          <w:bCs/>
        </w:rPr>
      </w:pPr>
      <w:r w:rsidRPr="00E95C44">
        <w:rPr>
          <w:bCs/>
          <w:vertAlign w:val="superscript"/>
        </w:rPr>
        <w:t xml:space="preserve">b </w:t>
      </w:r>
      <w:proofErr w:type="gramStart"/>
      <w:r w:rsidRPr="00E95C44">
        <w:t>The</w:t>
      </w:r>
      <w:proofErr w:type="gramEnd"/>
      <w:r w:rsidRPr="00E95C44">
        <w:t xml:space="preserve"> cutoff </w:t>
      </w:r>
      <w:r w:rsidRPr="00E95C44">
        <w:rPr>
          <w:bCs/>
        </w:rPr>
        <w:t>minimizes the values of the distance to the top-left corner of the ROC</w:t>
      </w:r>
      <w:r w:rsidRPr="00E95C44">
        <w:rPr>
          <w:rFonts w:eastAsiaTheme="minorEastAsia"/>
          <w:sz w:val="22"/>
          <w:szCs w:val="22"/>
        </w:rPr>
        <w:t xml:space="preserve"> curve</w:t>
      </w:r>
      <w:r w:rsidRPr="00E95C44">
        <w:rPr>
          <w:bCs/>
        </w:rPr>
        <w:t>s</w:t>
      </w:r>
      <w:r w:rsidRPr="00E95C44">
        <w:rPr>
          <w:bCs/>
          <w:vertAlign w:val="superscript"/>
        </w:rPr>
        <w:t xml:space="preserve"> </w:t>
      </w:r>
      <w:r w:rsidRPr="00E95C44">
        <w:rPr>
          <w:bCs/>
        </w:rPr>
        <w:t>for HADS-D.</w:t>
      </w:r>
    </w:p>
    <w:p w14:paraId="1D5D5218" w14:textId="77777777" w:rsidR="001F562E" w:rsidRPr="00E95C44" w:rsidRDefault="001F562E" w:rsidP="001F562E">
      <w:pPr>
        <w:ind w:right="-81"/>
        <w:rPr>
          <w:bCs/>
        </w:rPr>
      </w:pPr>
      <w:r w:rsidRPr="00E95C44">
        <w:rPr>
          <w:bCs/>
          <w:vertAlign w:val="superscript"/>
        </w:rPr>
        <w:t xml:space="preserve">c </w:t>
      </w:r>
      <w:proofErr w:type="gramStart"/>
      <w:r w:rsidRPr="00E95C44">
        <w:t>The</w:t>
      </w:r>
      <w:proofErr w:type="gramEnd"/>
      <w:r w:rsidRPr="00E95C44">
        <w:t xml:space="preserve"> cutoff </w:t>
      </w:r>
      <w:r w:rsidRPr="00E95C44">
        <w:rPr>
          <w:bCs/>
        </w:rPr>
        <w:t>minimizes the values of the distance to the top-left corner of the ROC</w:t>
      </w:r>
      <w:r w:rsidRPr="00E95C44">
        <w:rPr>
          <w:rFonts w:eastAsiaTheme="minorEastAsia"/>
          <w:sz w:val="22"/>
          <w:szCs w:val="22"/>
        </w:rPr>
        <w:t xml:space="preserve"> curve</w:t>
      </w:r>
      <w:r w:rsidRPr="00E95C44">
        <w:rPr>
          <w:bCs/>
        </w:rPr>
        <w:t>s</w:t>
      </w:r>
      <w:r w:rsidRPr="00E95C44">
        <w:rPr>
          <w:bCs/>
          <w:vertAlign w:val="superscript"/>
        </w:rPr>
        <w:t xml:space="preserve"> </w:t>
      </w:r>
      <w:r w:rsidRPr="00E95C44">
        <w:rPr>
          <w:bCs/>
        </w:rPr>
        <w:t>for HADS-T.</w:t>
      </w:r>
    </w:p>
    <w:p w14:paraId="20231D9D" w14:textId="77777777" w:rsidR="001F562E" w:rsidRPr="00E95C44" w:rsidRDefault="001F562E" w:rsidP="001F562E">
      <w:pPr>
        <w:rPr>
          <w:b/>
          <w:bCs/>
        </w:rPr>
      </w:pPr>
    </w:p>
    <w:p w14:paraId="7E33E107" w14:textId="77777777" w:rsidR="001F562E" w:rsidRPr="00E95C44" w:rsidRDefault="001F562E" w:rsidP="001F562E">
      <w:pPr>
        <w:rPr>
          <w:b/>
          <w:bCs/>
        </w:rPr>
        <w:sectPr w:rsidR="001F562E" w:rsidRPr="00E95C44" w:rsidSect="002E20F7">
          <w:pgSz w:w="12240" w:h="15840"/>
          <w:pgMar w:top="1440" w:right="1440" w:bottom="1440" w:left="1440" w:header="720" w:footer="720" w:gutter="0"/>
          <w:cols w:space="720"/>
          <w:docGrid w:linePitch="360"/>
        </w:sectPr>
      </w:pPr>
    </w:p>
    <w:p w14:paraId="274CD74F" w14:textId="2E5BBB07" w:rsidR="001F562E" w:rsidRPr="00E95C44" w:rsidRDefault="001F562E" w:rsidP="007D1283">
      <w:pPr>
        <w:spacing w:line="480" w:lineRule="auto"/>
        <w:ind w:left="-993" w:right="-1074"/>
      </w:pPr>
      <w:r w:rsidRPr="004C2970">
        <w:rPr>
          <w:b/>
          <w:bCs/>
        </w:rPr>
        <w:lastRenderedPageBreak/>
        <w:t xml:space="preserve">Table </w:t>
      </w:r>
      <w:r w:rsidRPr="00E95C44">
        <w:rPr>
          <w:b/>
          <w:bCs/>
        </w:rPr>
        <w:t>4</w:t>
      </w:r>
      <w:r w:rsidR="00E0544D" w:rsidRPr="00E95C44">
        <w:rPr>
          <w:b/>
          <w:bCs/>
        </w:rPr>
        <w:t>a</w:t>
      </w:r>
      <w:r w:rsidRPr="00E95C44">
        <w:rPr>
          <w:b/>
          <w:bCs/>
        </w:rPr>
        <w:t xml:space="preserve">. </w:t>
      </w:r>
      <w:r w:rsidRPr="00E95C44">
        <w:t xml:space="preserve">Comparison of sensitivity and specificity estimates between HADS-D and HADS-T for </w:t>
      </w:r>
      <w:r w:rsidRPr="00E95C44">
        <w:rPr>
          <w:bCs/>
        </w:rPr>
        <w:t xml:space="preserve">pairs of optimal cutoffs and </w:t>
      </w:r>
      <w:r w:rsidRPr="00E95C44">
        <w:t>cutoffs close to the optimal cutoffs among participants recruited from inpatient care setting</w:t>
      </w:r>
      <w:r w:rsidR="00F730A5" w:rsidRPr="00E95C44">
        <w:t>s</w:t>
      </w:r>
    </w:p>
    <w:tbl>
      <w:tblPr>
        <w:tblpPr w:leftFromText="180" w:rightFromText="180" w:vertAnchor="text" w:horzAnchor="margin" w:tblpXSpec="center" w:tblpY="56"/>
        <w:tblW w:w="15030" w:type="dxa"/>
        <w:tblBorders>
          <w:top w:val="single" w:sz="18" w:space="0" w:color="auto"/>
          <w:bottom w:val="single" w:sz="18" w:space="0" w:color="auto"/>
        </w:tblBorders>
        <w:tblLayout w:type="fixed"/>
        <w:tblLook w:val="04A0" w:firstRow="1" w:lastRow="0" w:firstColumn="1" w:lastColumn="0" w:noHBand="0" w:noVBand="1"/>
      </w:tblPr>
      <w:tblGrid>
        <w:gridCol w:w="795"/>
        <w:gridCol w:w="1080"/>
        <w:gridCol w:w="1169"/>
        <w:gridCol w:w="901"/>
        <w:gridCol w:w="255"/>
        <w:gridCol w:w="915"/>
        <w:gridCol w:w="270"/>
        <w:gridCol w:w="448"/>
        <w:gridCol w:w="1097"/>
        <w:gridCol w:w="1080"/>
        <w:gridCol w:w="1170"/>
        <w:gridCol w:w="1170"/>
        <w:gridCol w:w="428"/>
        <w:gridCol w:w="652"/>
        <w:gridCol w:w="1260"/>
        <w:gridCol w:w="1080"/>
        <w:gridCol w:w="1231"/>
        <w:gridCol w:w="29"/>
      </w:tblGrid>
      <w:tr w:rsidR="004C2970" w:rsidRPr="00E95C44" w14:paraId="4A49226B" w14:textId="77777777" w:rsidTr="002E20F7">
        <w:tc>
          <w:tcPr>
            <w:tcW w:w="5385" w:type="dxa"/>
            <w:gridSpan w:val="7"/>
            <w:tcBorders>
              <w:top w:val="single" w:sz="18" w:space="0" w:color="auto"/>
              <w:bottom w:val="single" w:sz="18" w:space="0" w:color="auto"/>
            </w:tcBorders>
            <w:shd w:val="clear" w:color="auto" w:fill="auto"/>
            <w:vAlign w:val="center"/>
          </w:tcPr>
          <w:p w14:paraId="49ECBEA6" w14:textId="77777777" w:rsidR="001F562E" w:rsidRPr="00E95C44" w:rsidRDefault="001F562E" w:rsidP="002E20F7">
            <w:pPr>
              <w:spacing w:line="480" w:lineRule="auto"/>
              <w:ind w:left="-108" w:firstLine="108"/>
              <w:jc w:val="center"/>
              <w:rPr>
                <w:b/>
                <w:sz w:val="18"/>
                <w:szCs w:val="18"/>
                <w:vertAlign w:val="superscript"/>
              </w:rPr>
            </w:pPr>
            <w:r w:rsidRPr="00E95C44">
              <w:rPr>
                <w:b/>
                <w:sz w:val="18"/>
                <w:szCs w:val="18"/>
              </w:rPr>
              <w:t>HADS-D</w:t>
            </w:r>
            <w:r w:rsidRPr="00E95C44">
              <w:rPr>
                <w:b/>
                <w:sz w:val="18"/>
                <w:szCs w:val="18"/>
                <w:vertAlign w:val="superscript"/>
              </w:rPr>
              <w:t>a</w:t>
            </w:r>
          </w:p>
        </w:tc>
        <w:tc>
          <w:tcPr>
            <w:tcW w:w="5393" w:type="dxa"/>
            <w:gridSpan w:val="6"/>
            <w:tcBorders>
              <w:top w:val="single" w:sz="18" w:space="0" w:color="auto"/>
              <w:bottom w:val="single" w:sz="18" w:space="0" w:color="auto"/>
            </w:tcBorders>
          </w:tcPr>
          <w:p w14:paraId="1A5AD50D" w14:textId="77777777" w:rsidR="001F562E" w:rsidRPr="00E95C44" w:rsidRDefault="001F562E" w:rsidP="002E20F7">
            <w:pPr>
              <w:spacing w:line="480" w:lineRule="auto"/>
              <w:jc w:val="center"/>
              <w:rPr>
                <w:b/>
                <w:sz w:val="18"/>
                <w:szCs w:val="18"/>
              </w:rPr>
            </w:pPr>
            <w:r w:rsidRPr="00E95C44">
              <w:rPr>
                <w:b/>
                <w:sz w:val="18"/>
                <w:szCs w:val="18"/>
              </w:rPr>
              <w:t>HADS-T</w:t>
            </w:r>
          </w:p>
        </w:tc>
        <w:tc>
          <w:tcPr>
            <w:tcW w:w="4252" w:type="dxa"/>
            <w:gridSpan w:val="5"/>
            <w:tcBorders>
              <w:top w:val="single" w:sz="18" w:space="0" w:color="auto"/>
              <w:bottom w:val="single" w:sz="18" w:space="0" w:color="auto"/>
            </w:tcBorders>
            <w:shd w:val="clear" w:color="auto" w:fill="auto"/>
            <w:vAlign w:val="center"/>
          </w:tcPr>
          <w:p w14:paraId="29AC1908" w14:textId="77777777" w:rsidR="001F562E" w:rsidRPr="00E95C44" w:rsidRDefault="001F562E" w:rsidP="002E20F7">
            <w:pPr>
              <w:spacing w:line="480" w:lineRule="auto"/>
              <w:jc w:val="center"/>
              <w:rPr>
                <w:b/>
                <w:sz w:val="18"/>
                <w:szCs w:val="18"/>
              </w:rPr>
            </w:pPr>
            <w:r w:rsidRPr="00E95C44">
              <w:rPr>
                <w:b/>
                <w:sz w:val="18"/>
                <w:szCs w:val="18"/>
              </w:rPr>
              <w:t xml:space="preserve"> HADS-T – HADS-D</w:t>
            </w:r>
          </w:p>
        </w:tc>
      </w:tr>
      <w:tr w:rsidR="004C2970" w:rsidRPr="00E95C44" w14:paraId="067F579F" w14:textId="77777777" w:rsidTr="002E20F7">
        <w:trPr>
          <w:gridAfter w:val="1"/>
          <w:wAfter w:w="29" w:type="dxa"/>
          <w:trHeight w:val="468"/>
        </w:trPr>
        <w:tc>
          <w:tcPr>
            <w:tcW w:w="795" w:type="dxa"/>
            <w:tcBorders>
              <w:top w:val="single" w:sz="18" w:space="0" w:color="auto"/>
            </w:tcBorders>
            <w:shd w:val="clear" w:color="auto" w:fill="auto"/>
            <w:vAlign w:val="center"/>
          </w:tcPr>
          <w:p w14:paraId="72BA4CE4" w14:textId="77777777" w:rsidR="001F562E" w:rsidRPr="004C2970" w:rsidRDefault="001F562E" w:rsidP="002E20F7">
            <w:pPr>
              <w:spacing w:line="480" w:lineRule="auto"/>
              <w:ind w:left="-108" w:firstLine="108"/>
              <w:jc w:val="center"/>
              <w:rPr>
                <w:b/>
                <w:sz w:val="18"/>
                <w:szCs w:val="18"/>
              </w:rPr>
            </w:pPr>
            <w:r w:rsidRPr="00E95C44">
              <w:rPr>
                <w:b/>
                <w:sz w:val="18"/>
                <w:szCs w:val="18"/>
              </w:rPr>
              <w:t>Cutoff</w:t>
            </w:r>
          </w:p>
        </w:tc>
        <w:tc>
          <w:tcPr>
            <w:tcW w:w="1080" w:type="dxa"/>
            <w:tcBorders>
              <w:top w:val="single" w:sz="18" w:space="0" w:color="auto"/>
            </w:tcBorders>
            <w:shd w:val="clear" w:color="auto" w:fill="auto"/>
            <w:vAlign w:val="center"/>
          </w:tcPr>
          <w:p w14:paraId="7024C7DA" w14:textId="77777777" w:rsidR="001F562E" w:rsidRPr="004C2970" w:rsidRDefault="001F562E" w:rsidP="002E20F7">
            <w:pPr>
              <w:spacing w:line="480" w:lineRule="auto"/>
              <w:ind w:left="-108" w:firstLine="108"/>
              <w:jc w:val="center"/>
              <w:rPr>
                <w:b/>
                <w:sz w:val="18"/>
                <w:szCs w:val="18"/>
              </w:rPr>
            </w:pPr>
            <w:r w:rsidRPr="00E95C44">
              <w:rPr>
                <w:b/>
                <w:sz w:val="18"/>
                <w:szCs w:val="18"/>
              </w:rPr>
              <w:t>Sensitivity</w:t>
            </w:r>
          </w:p>
        </w:tc>
        <w:tc>
          <w:tcPr>
            <w:tcW w:w="1169" w:type="dxa"/>
            <w:tcBorders>
              <w:top w:val="single" w:sz="18" w:space="0" w:color="auto"/>
            </w:tcBorders>
            <w:shd w:val="clear" w:color="auto" w:fill="auto"/>
            <w:vAlign w:val="center"/>
          </w:tcPr>
          <w:p w14:paraId="4E13EE4E"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c>
          <w:tcPr>
            <w:tcW w:w="1156" w:type="dxa"/>
            <w:gridSpan w:val="2"/>
            <w:tcBorders>
              <w:top w:val="single" w:sz="18" w:space="0" w:color="auto"/>
            </w:tcBorders>
            <w:shd w:val="clear" w:color="auto" w:fill="auto"/>
            <w:vAlign w:val="center"/>
          </w:tcPr>
          <w:p w14:paraId="6DAA06C4" w14:textId="77777777" w:rsidR="001F562E" w:rsidRPr="004C2970" w:rsidRDefault="001F562E" w:rsidP="002E20F7">
            <w:pPr>
              <w:spacing w:line="480" w:lineRule="auto"/>
              <w:ind w:left="-108" w:firstLine="108"/>
              <w:jc w:val="center"/>
              <w:rPr>
                <w:b/>
                <w:sz w:val="18"/>
                <w:szCs w:val="18"/>
              </w:rPr>
            </w:pPr>
            <w:r w:rsidRPr="00E95C44">
              <w:rPr>
                <w:b/>
                <w:sz w:val="18"/>
                <w:szCs w:val="18"/>
              </w:rPr>
              <w:t>Specificity</w:t>
            </w:r>
          </w:p>
        </w:tc>
        <w:tc>
          <w:tcPr>
            <w:tcW w:w="915" w:type="dxa"/>
            <w:tcBorders>
              <w:top w:val="single" w:sz="18" w:space="0" w:color="auto"/>
            </w:tcBorders>
            <w:shd w:val="clear" w:color="auto" w:fill="auto"/>
            <w:vAlign w:val="center"/>
          </w:tcPr>
          <w:p w14:paraId="2ED284A4"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c>
          <w:tcPr>
            <w:tcW w:w="718" w:type="dxa"/>
            <w:gridSpan w:val="2"/>
            <w:tcBorders>
              <w:top w:val="single" w:sz="18" w:space="0" w:color="auto"/>
            </w:tcBorders>
          </w:tcPr>
          <w:p w14:paraId="5D374FBC" w14:textId="77777777" w:rsidR="001F562E" w:rsidRPr="00E95C44" w:rsidRDefault="001F562E" w:rsidP="002E20F7">
            <w:pPr>
              <w:spacing w:line="480" w:lineRule="auto"/>
              <w:ind w:left="-108" w:firstLine="108"/>
              <w:jc w:val="center"/>
              <w:rPr>
                <w:b/>
                <w:sz w:val="18"/>
                <w:szCs w:val="18"/>
              </w:rPr>
            </w:pPr>
            <w:r w:rsidRPr="00E95C44">
              <w:rPr>
                <w:b/>
                <w:sz w:val="18"/>
                <w:szCs w:val="18"/>
              </w:rPr>
              <w:t>Cutoff</w:t>
            </w:r>
          </w:p>
        </w:tc>
        <w:tc>
          <w:tcPr>
            <w:tcW w:w="1097" w:type="dxa"/>
            <w:tcBorders>
              <w:top w:val="single" w:sz="18" w:space="0" w:color="auto"/>
            </w:tcBorders>
            <w:shd w:val="clear" w:color="auto" w:fill="auto"/>
            <w:vAlign w:val="center"/>
          </w:tcPr>
          <w:p w14:paraId="2DFAB611" w14:textId="77777777" w:rsidR="001F562E" w:rsidRPr="00E95C44" w:rsidRDefault="001F562E" w:rsidP="002E20F7">
            <w:pPr>
              <w:spacing w:line="480" w:lineRule="auto"/>
              <w:ind w:left="-108" w:firstLine="108"/>
              <w:jc w:val="center"/>
              <w:rPr>
                <w:b/>
                <w:sz w:val="18"/>
                <w:szCs w:val="18"/>
              </w:rPr>
            </w:pPr>
            <w:r w:rsidRPr="00E95C44">
              <w:rPr>
                <w:b/>
                <w:sz w:val="18"/>
                <w:szCs w:val="18"/>
              </w:rPr>
              <w:t>Sensitivity</w:t>
            </w:r>
          </w:p>
        </w:tc>
        <w:tc>
          <w:tcPr>
            <w:tcW w:w="1080" w:type="dxa"/>
            <w:tcBorders>
              <w:top w:val="single" w:sz="18" w:space="0" w:color="auto"/>
            </w:tcBorders>
            <w:shd w:val="clear" w:color="auto" w:fill="auto"/>
            <w:vAlign w:val="center"/>
          </w:tcPr>
          <w:p w14:paraId="06276AB1"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c>
          <w:tcPr>
            <w:tcW w:w="1170" w:type="dxa"/>
            <w:tcBorders>
              <w:top w:val="single" w:sz="18" w:space="0" w:color="auto"/>
            </w:tcBorders>
            <w:shd w:val="clear" w:color="auto" w:fill="auto"/>
            <w:vAlign w:val="center"/>
          </w:tcPr>
          <w:p w14:paraId="3134CAD7" w14:textId="77777777" w:rsidR="001F562E" w:rsidRPr="00E95C44" w:rsidRDefault="001F562E" w:rsidP="002E20F7">
            <w:pPr>
              <w:spacing w:line="480" w:lineRule="auto"/>
              <w:ind w:left="-108" w:firstLine="108"/>
              <w:jc w:val="center"/>
              <w:rPr>
                <w:b/>
                <w:sz w:val="18"/>
                <w:szCs w:val="18"/>
              </w:rPr>
            </w:pPr>
            <w:r w:rsidRPr="00E95C44">
              <w:rPr>
                <w:b/>
                <w:sz w:val="18"/>
                <w:szCs w:val="18"/>
              </w:rPr>
              <w:t>Specificity</w:t>
            </w:r>
          </w:p>
        </w:tc>
        <w:tc>
          <w:tcPr>
            <w:tcW w:w="1170" w:type="dxa"/>
            <w:tcBorders>
              <w:top w:val="single" w:sz="18" w:space="0" w:color="auto"/>
            </w:tcBorders>
            <w:shd w:val="clear" w:color="auto" w:fill="auto"/>
            <w:vAlign w:val="center"/>
          </w:tcPr>
          <w:p w14:paraId="515658F8"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c>
          <w:tcPr>
            <w:tcW w:w="1080" w:type="dxa"/>
            <w:gridSpan w:val="2"/>
            <w:tcBorders>
              <w:top w:val="single" w:sz="18" w:space="0" w:color="auto"/>
            </w:tcBorders>
            <w:shd w:val="clear" w:color="auto" w:fill="auto"/>
            <w:vAlign w:val="center"/>
          </w:tcPr>
          <w:p w14:paraId="78A00B24" w14:textId="77777777" w:rsidR="001F562E" w:rsidRPr="004C2970" w:rsidRDefault="001F562E" w:rsidP="002E20F7">
            <w:pPr>
              <w:spacing w:line="480" w:lineRule="auto"/>
              <w:ind w:left="-108" w:firstLine="108"/>
              <w:jc w:val="center"/>
              <w:rPr>
                <w:b/>
                <w:sz w:val="18"/>
                <w:szCs w:val="18"/>
                <w:vertAlign w:val="superscript"/>
              </w:rPr>
            </w:pPr>
            <w:r w:rsidRPr="00E95C44">
              <w:rPr>
                <w:b/>
                <w:sz w:val="18"/>
                <w:szCs w:val="18"/>
              </w:rPr>
              <w:t>Sensitivity</w:t>
            </w:r>
          </w:p>
        </w:tc>
        <w:tc>
          <w:tcPr>
            <w:tcW w:w="1260" w:type="dxa"/>
            <w:tcBorders>
              <w:top w:val="single" w:sz="18" w:space="0" w:color="auto"/>
            </w:tcBorders>
            <w:shd w:val="clear" w:color="auto" w:fill="auto"/>
            <w:vAlign w:val="center"/>
          </w:tcPr>
          <w:p w14:paraId="2ED8573F"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c>
          <w:tcPr>
            <w:tcW w:w="1080" w:type="dxa"/>
            <w:tcBorders>
              <w:top w:val="single" w:sz="18" w:space="0" w:color="auto"/>
            </w:tcBorders>
            <w:shd w:val="clear" w:color="auto" w:fill="auto"/>
            <w:vAlign w:val="center"/>
          </w:tcPr>
          <w:p w14:paraId="3C97C668" w14:textId="77777777" w:rsidR="001F562E" w:rsidRPr="004C2970" w:rsidRDefault="001F562E" w:rsidP="002E20F7">
            <w:pPr>
              <w:spacing w:line="480" w:lineRule="auto"/>
              <w:ind w:left="-108" w:firstLine="108"/>
              <w:jc w:val="center"/>
              <w:rPr>
                <w:b/>
                <w:sz w:val="18"/>
                <w:szCs w:val="18"/>
              </w:rPr>
            </w:pPr>
            <w:r w:rsidRPr="00E95C44">
              <w:rPr>
                <w:b/>
                <w:sz w:val="18"/>
                <w:szCs w:val="18"/>
              </w:rPr>
              <w:t>Specificity</w:t>
            </w:r>
          </w:p>
        </w:tc>
        <w:tc>
          <w:tcPr>
            <w:tcW w:w="1231" w:type="dxa"/>
            <w:tcBorders>
              <w:top w:val="single" w:sz="18" w:space="0" w:color="auto"/>
            </w:tcBorders>
            <w:shd w:val="clear" w:color="auto" w:fill="auto"/>
            <w:vAlign w:val="center"/>
          </w:tcPr>
          <w:p w14:paraId="25A3584D"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r>
      <w:tr w:rsidR="004C2970" w:rsidRPr="00E95C44" w14:paraId="6907A7A5" w14:textId="77777777" w:rsidTr="002E20F7">
        <w:trPr>
          <w:gridAfter w:val="1"/>
          <w:wAfter w:w="29" w:type="dxa"/>
        </w:trPr>
        <w:tc>
          <w:tcPr>
            <w:tcW w:w="795" w:type="dxa"/>
            <w:tcBorders>
              <w:top w:val="single" w:sz="18" w:space="0" w:color="auto"/>
            </w:tcBorders>
            <w:shd w:val="clear" w:color="auto" w:fill="auto"/>
            <w:vAlign w:val="center"/>
          </w:tcPr>
          <w:p w14:paraId="5E51137A" w14:textId="77777777" w:rsidR="001F562E" w:rsidRPr="004C2970" w:rsidRDefault="001F562E" w:rsidP="002E20F7">
            <w:pPr>
              <w:spacing w:line="480" w:lineRule="auto"/>
              <w:ind w:left="-108" w:firstLine="108"/>
              <w:jc w:val="center"/>
              <w:rPr>
                <w:sz w:val="17"/>
                <w:szCs w:val="17"/>
                <w:vertAlign w:val="superscript"/>
              </w:rPr>
            </w:pPr>
            <w:r w:rsidRPr="00E95C44">
              <w:rPr>
                <w:sz w:val="17"/>
                <w:szCs w:val="17"/>
              </w:rPr>
              <w:t>5</w:t>
            </w:r>
          </w:p>
        </w:tc>
        <w:tc>
          <w:tcPr>
            <w:tcW w:w="1080" w:type="dxa"/>
            <w:tcBorders>
              <w:top w:val="single" w:sz="18" w:space="0" w:color="auto"/>
            </w:tcBorders>
            <w:shd w:val="clear" w:color="auto" w:fill="auto"/>
            <w:vAlign w:val="bottom"/>
          </w:tcPr>
          <w:p w14:paraId="6765094F" w14:textId="77777777" w:rsidR="001F562E" w:rsidRPr="00E95C44" w:rsidRDefault="001F562E" w:rsidP="002E20F7">
            <w:pPr>
              <w:spacing w:line="480" w:lineRule="auto"/>
              <w:ind w:left="-108" w:firstLine="108"/>
              <w:jc w:val="center"/>
              <w:rPr>
                <w:sz w:val="17"/>
                <w:szCs w:val="17"/>
              </w:rPr>
            </w:pPr>
            <w:r w:rsidRPr="00E95C44">
              <w:rPr>
                <w:sz w:val="17"/>
                <w:szCs w:val="17"/>
              </w:rPr>
              <w:t>0.90</w:t>
            </w:r>
          </w:p>
        </w:tc>
        <w:tc>
          <w:tcPr>
            <w:tcW w:w="1169" w:type="dxa"/>
            <w:tcBorders>
              <w:top w:val="single" w:sz="18" w:space="0" w:color="auto"/>
            </w:tcBorders>
            <w:shd w:val="clear" w:color="auto" w:fill="auto"/>
            <w:vAlign w:val="bottom"/>
          </w:tcPr>
          <w:p w14:paraId="2A22FB4F" w14:textId="77777777" w:rsidR="001F562E" w:rsidRPr="00E95C44" w:rsidRDefault="001F562E" w:rsidP="002E20F7">
            <w:pPr>
              <w:spacing w:line="480" w:lineRule="auto"/>
              <w:ind w:left="-108" w:firstLine="108"/>
              <w:jc w:val="right"/>
              <w:rPr>
                <w:sz w:val="17"/>
                <w:szCs w:val="17"/>
              </w:rPr>
            </w:pPr>
            <w:r w:rsidRPr="00E95C44">
              <w:rPr>
                <w:sz w:val="17"/>
                <w:szCs w:val="17"/>
              </w:rPr>
              <w:t>(0.87, 0.93)</w:t>
            </w:r>
          </w:p>
        </w:tc>
        <w:tc>
          <w:tcPr>
            <w:tcW w:w="901" w:type="dxa"/>
            <w:tcBorders>
              <w:top w:val="single" w:sz="18" w:space="0" w:color="auto"/>
            </w:tcBorders>
            <w:shd w:val="clear" w:color="auto" w:fill="auto"/>
            <w:vAlign w:val="bottom"/>
          </w:tcPr>
          <w:p w14:paraId="1B0FD6D9" w14:textId="77777777" w:rsidR="001F562E" w:rsidRPr="004C2970" w:rsidRDefault="001F562E" w:rsidP="002E20F7">
            <w:pPr>
              <w:spacing w:line="480" w:lineRule="auto"/>
              <w:ind w:left="-108" w:firstLine="108"/>
              <w:jc w:val="center"/>
              <w:rPr>
                <w:sz w:val="17"/>
                <w:szCs w:val="17"/>
              </w:rPr>
            </w:pPr>
            <w:r w:rsidRPr="00E95C44">
              <w:rPr>
                <w:sz w:val="17"/>
                <w:szCs w:val="17"/>
              </w:rPr>
              <w:t>0.55</w:t>
            </w:r>
          </w:p>
        </w:tc>
        <w:tc>
          <w:tcPr>
            <w:tcW w:w="1170" w:type="dxa"/>
            <w:gridSpan w:val="2"/>
            <w:tcBorders>
              <w:top w:val="single" w:sz="18" w:space="0" w:color="auto"/>
            </w:tcBorders>
            <w:shd w:val="clear" w:color="auto" w:fill="auto"/>
            <w:vAlign w:val="bottom"/>
          </w:tcPr>
          <w:p w14:paraId="49B211CE" w14:textId="22FEE80C" w:rsidR="001F562E" w:rsidRPr="00E95C44" w:rsidRDefault="001F562E" w:rsidP="002E20F7">
            <w:pPr>
              <w:spacing w:line="480" w:lineRule="auto"/>
              <w:ind w:left="-108" w:firstLine="108"/>
              <w:jc w:val="center"/>
              <w:rPr>
                <w:sz w:val="17"/>
                <w:szCs w:val="17"/>
              </w:rPr>
            </w:pPr>
            <w:r w:rsidRPr="00E95C44">
              <w:rPr>
                <w:sz w:val="17"/>
                <w:szCs w:val="17"/>
              </w:rPr>
              <w:t>(0.49, 0.6</w:t>
            </w:r>
            <w:r w:rsidR="00930FF8" w:rsidRPr="00E95C44">
              <w:rPr>
                <w:sz w:val="17"/>
                <w:szCs w:val="17"/>
              </w:rPr>
              <w:t>0</w:t>
            </w:r>
            <w:r w:rsidRPr="00E95C44">
              <w:rPr>
                <w:sz w:val="17"/>
                <w:szCs w:val="17"/>
              </w:rPr>
              <w:t>)</w:t>
            </w:r>
          </w:p>
        </w:tc>
        <w:tc>
          <w:tcPr>
            <w:tcW w:w="718" w:type="dxa"/>
            <w:gridSpan w:val="2"/>
            <w:tcBorders>
              <w:top w:val="single" w:sz="18" w:space="0" w:color="auto"/>
            </w:tcBorders>
            <w:vAlign w:val="center"/>
          </w:tcPr>
          <w:p w14:paraId="4F61F6E8" w14:textId="77777777" w:rsidR="001F562E" w:rsidRPr="00E95C44" w:rsidRDefault="001F562E" w:rsidP="002E20F7">
            <w:pPr>
              <w:spacing w:line="480" w:lineRule="auto"/>
              <w:ind w:left="-108" w:firstLine="108"/>
              <w:jc w:val="center"/>
              <w:rPr>
                <w:sz w:val="17"/>
                <w:szCs w:val="17"/>
              </w:rPr>
            </w:pPr>
            <w:r w:rsidRPr="00E95C44">
              <w:rPr>
                <w:sz w:val="17"/>
                <w:szCs w:val="17"/>
              </w:rPr>
              <w:t>11</w:t>
            </w:r>
          </w:p>
        </w:tc>
        <w:tc>
          <w:tcPr>
            <w:tcW w:w="1097" w:type="dxa"/>
            <w:tcBorders>
              <w:top w:val="single" w:sz="18" w:space="0" w:color="auto"/>
            </w:tcBorders>
            <w:shd w:val="clear" w:color="auto" w:fill="auto"/>
            <w:vAlign w:val="bottom"/>
          </w:tcPr>
          <w:p w14:paraId="7C4A11C5" w14:textId="77777777" w:rsidR="001F562E" w:rsidRPr="00E95C44" w:rsidRDefault="001F562E" w:rsidP="002E20F7">
            <w:pPr>
              <w:spacing w:line="480" w:lineRule="auto"/>
              <w:ind w:left="-108" w:firstLine="108"/>
              <w:jc w:val="center"/>
              <w:rPr>
                <w:sz w:val="17"/>
                <w:szCs w:val="17"/>
              </w:rPr>
            </w:pPr>
            <w:r w:rsidRPr="00E95C44">
              <w:rPr>
                <w:sz w:val="17"/>
                <w:szCs w:val="17"/>
              </w:rPr>
              <w:t>0.90</w:t>
            </w:r>
          </w:p>
        </w:tc>
        <w:tc>
          <w:tcPr>
            <w:tcW w:w="1080" w:type="dxa"/>
            <w:tcBorders>
              <w:top w:val="single" w:sz="18" w:space="0" w:color="auto"/>
            </w:tcBorders>
            <w:shd w:val="clear" w:color="auto" w:fill="auto"/>
            <w:vAlign w:val="bottom"/>
          </w:tcPr>
          <w:p w14:paraId="4098BD8F" w14:textId="77777777" w:rsidR="001F562E" w:rsidRPr="00E95C44" w:rsidRDefault="001F562E" w:rsidP="002E20F7">
            <w:pPr>
              <w:spacing w:line="480" w:lineRule="auto"/>
              <w:ind w:left="-108" w:firstLine="108"/>
              <w:jc w:val="center"/>
              <w:rPr>
                <w:sz w:val="17"/>
                <w:szCs w:val="17"/>
              </w:rPr>
            </w:pPr>
            <w:r w:rsidRPr="00E95C44">
              <w:rPr>
                <w:sz w:val="17"/>
                <w:szCs w:val="17"/>
              </w:rPr>
              <w:t>(0.87, 0.92)</w:t>
            </w:r>
          </w:p>
        </w:tc>
        <w:tc>
          <w:tcPr>
            <w:tcW w:w="1170" w:type="dxa"/>
            <w:tcBorders>
              <w:top w:val="single" w:sz="18" w:space="0" w:color="auto"/>
            </w:tcBorders>
            <w:shd w:val="clear" w:color="auto" w:fill="auto"/>
            <w:vAlign w:val="bottom"/>
          </w:tcPr>
          <w:p w14:paraId="3EACEEB1" w14:textId="77777777" w:rsidR="001F562E" w:rsidRPr="00E95C44" w:rsidRDefault="001F562E" w:rsidP="002E20F7">
            <w:pPr>
              <w:spacing w:line="480" w:lineRule="auto"/>
              <w:ind w:left="-108" w:firstLine="108"/>
              <w:jc w:val="center"/>
              <w:rPr>
                <w:sz w:val="17"/>
                <w:szCs w:val="17"/>
              </w:rPr>
            </w:pPr>
            <w:r w:rsidRPr="00E95C44">
              <w:rPr>
                <w:sz w:val="17"/>
                <w:szCs w:val="17"/>
              </w:rPr>
              <w:t>0.62</w:t>
            </w:r>
          </w:p>
        </w:tc>
        <w:tc>
          <w:tcPr>
            <w:tcW w:w="1170" w:type="dxa"/>
            <w:tcBorders>
              <w:top w:val="single" w:sz="18" w:space="0" w:color="auto"/>
            </w:tcBorders>
            <w:shd w:val="clear" w:color="auto" w:fill="auto"/>
            <w:vAlign w:val="bottom"/>
          </w:tcPr>
          <w:p w14:paraId="0B4DCAAE" w14:textId="77777777" w:rsidR="001F562E" w:rsidRPr="00E95C44" w:rsidRDefault="001F562E" w:rsidP="002E20F7">
            <w:pPr>
              <w:spacing w:line="480" w:lineRule="auto"/>
              <w:ind w:left="-108" w:firstLine="108"/>
              <w:jc w:val="center"/>
              <w:rPr>
                <w:sz w:val="17"/>
                <w:szCs w:val="17"/>
              </w:rPr>
            </w:pPr>
            <w:r w:rsidRPr="00E95C44">
              <w:rPr>
                <w:sz w:val="17"/>
                <w:szCs w:val="17"/>
              </w:rPr>
              <w:t>(0.56, 0.68)</w:t>
            </w:r>
          </w:p>
        </w:tc>
        <w:tc>
          <w:tcPr>
            <w:tcW w:w="1080" w:type="dxa"/>
            <w:gridSpan w:val="2"/>
            <w:tcBorders>
              <w:top w:val="single" w:sz="18" w:space="0" w:color="auto"/>
            </w:tcBorders>
            <w:shd w:val="clear" w:color="auto" w:fill="auto"/>
            <w:vAlign w:val="bottom"/>
          </w:tcPr>
          <w:p w14:paraId="42652889" w14:textId="3B031517"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0</w:t>
            </w:r>
          </w:p>
        </w:tc>
        <w:tc>
          <w:tcPr>
            <w:tcW w:w="1260" w:type="dxa"/>
            <w:tcBorders>
              <w:top w:val="single" w:sz="18" w:space="0" w:color="auto"/>
            </w:tcBorders>
            <w:shd w:val="clear" w:color="auto" w:fill="auto"/>
            <w:vAlign w:val="bottom"/>
          </w:tcPr>
          <w:p w14:paraId="3DD0F9DE" w14:textId="222BC93A"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3, 0</w:t>
            </w:r>
            <w:r w:rsidR="00A8664A" w:rsidRPr="00E95C44">
              <w:rPr>
                <w:sz w:val="17"/>
                <w:szCs w:val="17"/>
              </w:rPr>
              <w:t>.</w:t>
            </w:r>
            <w:r w:rsidRPr="00E95C44">
              <w:rPr>
                <w:sz w:val="17"/>
                <w:szCs w:val="17"/>
              </w:rPr>
              <w:t>03)</w:t>
            </w:r>
          </w:p>
        </w:tc>
        <w:tc>
          <w:tcPr>
            <w:tcW w:w="1080" w:type="dxa"/>
            <w:tcBorders>
              <w:top w:val="single" w:sz="18" w:space="0" w:color="auto"/>
            </w:tcBorders>
            <w:shd w:val="clear" w:color="auto" w:fill="auto"/>
            <w:vAlign w:val="bottom"/>
          </w:tcPr>
          <w:p w14:paraId="150E9B48" w14:textId="04D37577"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7</w:t>
            </w:r>
          </w:p>
        </w:tc>
        <w:tc>
          <w:tcPr>
            <w:tcW w:w="1231" w:type="dxa"/>
            <w:tcBorders>
              <w:top w:val="single" w:sz="18" w:space="0" w:color="auto"/>
            </w:tcBorders>
            <w:shd w:val="clear" w:color="auto" w:fill="auto"/>
            <w:vAlign w:val="bottom"/>
          </w:tcPr>
          <w:p w14:paraId="6C67E6A1" w14:textId="30167395"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4, 0</w:t>
            </w:r>
            <w:r w:rsidR="00A8664A" w:rsidRPr="00E95C44">
              <w:rPr>
                <w:sz w:val="17"/>
                <w:szCs w:val="17"/>
              </w:rPr>
              <w:t>.</w:t>
            </w:r>
            <w:r w:rsidRPr="00E95C44">
              <w:rPr>
                <w:sz w:val="17"/>
                <w:szCs w:val="17"/>
              </w:rPr>
              <w:t>11)</w:t>
            </w:r>
          </w:p>
        </w:tc>
      </w:tr>
      <w:tr w:rsidR="004C2970" w:rsidRPr="00E95C44" w14:paraId="2060BBF1" w14:textId="77777777" w:rsidTr="002E20F7">
        <w:trPr>
          <w:gridAfter w:val="1"/>
          <w:wAfter w:w="29" w:type="dxa"/>
        </w:trPr>
        <w:tc>
          <w:tcPr>
            <w:tcW w:w="795" w:type="dxa"/>
            <w:shd w:val="clear" w:color="auto" w:fill="auto"/>
            <w:vAlign w:val="center"/>
          </w:tcPr>
          <w:p w14:paraId="65B75A34" w14:textId="77777777" w:rsidR="001F562E" w:rsidRPr="004C2970" w:rsidRDefault="001F562E" w:rsidP="002E20F7">
            <w:pPr>
              <w:spacing w:line="480" w:lineRule="auto"/>
              <w:ind w:left="-108" w:firstLine="108"/>
              <w:jc w:val="center"/>
              <w:rPr>
                <w:sz w:val="17"/>
                <w:szCs w:val="17"/>
              </w:rPr>
            </w:pPr>
            <w:r w:rsidRPr="00E95C44">
              <w:rPr>
                <w:sz w:val="17"/>
                <w:szCs w:val="17"/>
              </w:rPr>
              <w:t>6</w:t>
            </w:r>
          </w:p>
        </w:tc>
        <w:tc>
          <w:tcPr>
            <w:tcW w:w="1080" w:type="dxa"/>
            <w:shd w:val="clear" w:color="auto" w:fill="auto"/>
            <w:vAlign w:val="bottom"/>
          </w:tcPr>
          <w:p w14:paraId="460C60FF" w14:textId="77777777" w:rsidR="001F562E" w:rsidRPr="00E95C44" w:rsidRDefault="001F562E" w:rsidP="002E20F7">
            <w:pPr>
              <w:spacing w:line="480" w:lineRule="auto"/>
              <w:ind w:left="-108" w:firstLine="108"/>
              <w:jc w:val="center"/>
              <w:rPr>
                <w:sz w:val="17"/>
                <w:szCs w:val="17"/>
              </w:rPr>
            </w:pPr>
            <w:r w:rsidRPr="00E95C44">
              <w:rPr>
                <w:sz w:val="17"/>
                <w:szCs w:val="17"/>
              </w:rPr>
              <w:t>0.86</w:t>
            </w:r>
          </w:p>
        </w:tc>
        <w:tc>
          <w:tcPr>
            <w:tcW w:w="1169" w:type="dxa"/>
            <w:shd w:val="clear" w:color="auto" w:fill="auto"/>
            <w:vAlign w:val="bottom"/>
          </w:tcPr>
          <w:p w14:paraId="63F1E3E3" w14:textId="77777777" w:rsidR="001F562E" w:rsidRPr="00E95C44" w:rsidRDefault="001F562E" w:rsidP="002E20F7">
            <w:pPr>
              <w:spacing w:line="480" w:lineRule="auto"/>
              <w:ind w:left="-108" w:firstLine="108"/>
              <w:jc w:val="right"/>
              <w:rPr>
                <w:sz w:val="17"/>
                <w:szCs w:val="17"/>
              </w:rPr>
            </w:pPr>
            <w:r w:rsidRPr="00E95C44">
              <w:rPr>
                <w:sz w:val="17"/>
                <w:szCs w:val="17"/>
              </w:rPr>
              <w:t>(0.83, 0.89)</w:t>
            </w:r>
          </w:p>
        </w:tc>
        <w:tc>
          <w:tcPr>
            <w:tcW w:w="901" w:type="dxa"/>
            <w:shd w:val="clear" w:color="auto" w:fill="auto"/>
            <w:vAlign w:val="bottom"/>
          </w:tcPr>
          <w:p w14:paraId="51C05FB8" w14:textId="77777777" w:rsidR="001F562E" w:rsidRPr="004C2970" w:rsidRDefault="001F562E" w:rsidP="002E20F7">
            <w:pPr>
              <w:spacing w:line="480" w:lineRule="auto"/>
              <w:ind w:left="-108" w:firstLine="108"/>
              <w:jc w:val="center"/>
              <w:rPr>
                <w:sz w:val="17"/>
                <w:szCs w:val="17"/>
              </w:rPr>
            </w:pPr>
            <w:r w:rsidRPr="00E95C44">
              <w:rPr>
                <w:sz w:val="17"/>
                <w:szCs w:val="17"/>
              </w:rPr>
              <w:t>0.64</w:t>
            </w:r>
          </w:p>
        </w:tc>
        <w:tc>
          <w:tcPr>
            <w:tcW w:w="1170" w:type="dxa"/>
            <w:gridSpan w:val="2"/>
            <w:shd w:val="clear" w:color="auto" w:fill="auto"/>
            <w:vAlign w:val="bottom"/>
          </w:tcPr>
          <w:p w14:paraId="5C24F108" w14:textId="77777777" w:rsidR="001F562E" w:rsidRPr="00E95C44" w:rsidRDefault="001F562E" w:rsidP="002E20F7">
            <w:pPr>
              <w:spacing w:line="480" w:lineRule="auto"/>
              <w:ind w:left="-108" w:firstLine="108"/>
              <w:jc w:val="center"/>
              <w:rPr>
                <w:sz w:val="17"/>
                <w:szCs w:val="17"/>
              </w:rPr>
            </w:pPr>
            <w:r w:rsidRPr="00E95C44">
              <w:rPr>
                <w:sz w:val="17"/>
                <w:szCs w:val="17"/>
              </w:rPr>
              <w:t>(0.58, 0.69)</w:t>
            </w:r>
          </w:p>
        </w:tc>
        <w:tc>
          <w:tcPr>
            <w:tcW w:w="718" w:type="dxa"/>
            <w:gridSpan w:val="2"/>
            <w:vAlign w:val="center"/>
          </w:tcPr>
          <w:p w14:paraId="103F9BEC" w14:textId="77777777" w:rsidR="001F562E" w:rsidRPr="00E95C44" w:rsidRDefault="001F562E" w:rsidP="002E20F7">
            <w:pPr>
              <w:spacing w:line="480" w:lineRule="auto"/>
              <w:ind w:left="-108" w:firstLine="108"/>
              <w:jc w:val="center"/>
              <w:rPr>
                <w:sz w:val="17"/>
                <w:szCs w:val="17"/>
                <w:vertAlign w:val="superscript"/>
              </w:rPr>
            </w:pPr>
            <w:r w:rsidRPr="00E95C44">
              <w:rPr>
                <w:sz w:val="17"/>
                <w:szCs w:val="17"/>
              </w:rPr>
              <w:t>13</w:t>
            </w:r>
          </w:p>
        </w:tc>
        <w:tc>
          <w:tcPr>
            <w:tcW w:w="1097" w:type="dxa"/>
            <w:shd w:val="clear" w:color="auto" w:fill="auto"/>
            <w:vAlign w:val="bottom"/>
          </w:tcPr>
          <w:p w14:paraId="734D624E" w14:textId="77777777" w:rsidR="001F562E" w:rsidRPr="00E95C44" w:rsidRDefault="001F562E" w:rsidP="002E20F7">
            <w:pPr>
              <w:spacing w:line="480" w:lineRule="auto"/>
              <w:ind w:left="-108" w:firstLine="108"/>
              <w:jc w:val="center"/>
              <w:rPr>
                <w:sz w:val="17"/>
                <w:szCs w:val="17"/>
              </w:rPr>
            </w:pPr>
            <w:r w:rsidRPr="00E95C44">
              <w:rPr>
                <w:sz w:val="17"/>
                <w:szCs w:val="17"/>
              </w:rPr>
              <w:t>0.85</w:t>
            </w:r>
          </w:p>
        </w:tc>
        <w:tc>
          <w:tcPr>
            <w:tcW w:w="1080" w:type="dxa"/>
            <w:shd w:val="clear" w:color="auto" w:fill="auto"/>
            <w:vAlign w:val="bottom"/>
          </w:tcPr>
          <w:p w14:paraId="7AC145AA" w14:textId="77777777" w:rsidR="001F562E" w:rsidRPr="00E95C44" w:rsidRDefault="001F562E" w:rsidP="002E20F7">
            <w:pPr>
              <w:spacing w:line="480" w:lineRule="auto"/>
              <w:ind w:left="-108" w:firstLine="108"/>
              <w:jc w:val="center"/>
              <w:rPr>
                <w:sz w:val="17"/>
                <w:szCs w:val="17"/>
              </w:rPr>
            </w:pPr>
            <w:r w:rsidRPr="00E95C44">
              <w:rPr>
                <w:sz w:val="17"/>
                <w:szCs w:val="17"/>
              </w:rPr>
              <w:t>(0.81, 0.88)</w:t>
            </w:r>
          </w:p>
        </w:tc>
        <w:tc>
          <w:tcPr>
            <w:tcW w:w="1170" w:type="dxa"/>
            <w:shd w:val="clear" w:color="auto" w:fill="auto"/>
            <w:vAlign w:val="bottom"/>
          </w:tcPr>
          <w:p w14:paraId="639A8A5C" w14:textId="77777777" w:rsidR="001F562E" w:rsidRPr="00E95C44" w:rsidRDefault="001F562E" w:rsidP="002E20F7">
            <w:pPr>
              <w:spacing w:line="480" w:lineRule="auto"/>
              <w:ind w:left="-108" w:firstLine="108"/>
              <w:jc w:val="center"/>
              <w:rPr>
                <w:sz w:val="17"/>
                <w:szCs w:val="17"/>
              </w:rPr>
            </w:pPr>
            <w:r w:rsidRPr="00E95C44">
              <w:rPr>
                <w:sz w:val="17"/>
                <w:szCs w:val="17"/>
              </w:rPr>
              <w:t>0.72</w:t>
            </w:r>
          </w:p>
        </w:tc>
        <w:tc>
          <w:tcPr>
            <w:tcW w:w="1170" w:type="dxa"/>
            <w:shd w:val="clear" w:color="auto" w:fill="auto"/>
            <w:vAlign w:val="bottom"/>
          </w:tcPr>
          <w:p w14:paraId="3ABAD226" w14:textId="77777777" w:rsidR="001F562E" w:rsidRPr="00E95C44" w:rsidRDefault="001F562E" w:rsidP="002E20F7">
            <w:pPr>
              <w:spacing w:line="480" w:lineRule="auto"/>
              <w:ind w:left="-108" w:firstLine="108"/>
              <w:jc w:val="center"/>
              <w:rPr>
                <w:sz w:val="17"/>
                <w:szCs w:val="17"/>
              </w:rPr>
            </w:pPr>
            <w:r w:rsidRPr="00E95C44">
              <w:rPr>
                <w:sz w:val="17"/>
                <w:szCs w:val="17"/>
              </w:rPr>
              <w:t>(0.67, 0.77)</w:t>
            </w:r>
          </w:p>
        </w:tc>
        <w:tc>
          <w:tcPr>
            <w:tcW w:w="1080" w:type="dxa"/>
            <w:gridSpan w:val="2"/>
            <w:shd w:val="clear" w:color="auto" w:fill="auto"/>
            <w:vAlign w:val="bottom"/>
          </w:tcPr>
          <w:p w14:paraId="2C1CD6C5" w14:textId="685CE694"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w:t>
            </w:r>
          </w:p>
        </w:tc>
        <w:tc>
          <w:tcPr>
            <w:tcW w:w="1260" w:type="dxa"/>
            <w:shd w:val="clear" w:color="auto" w:fill="auto"/>
            <w:vAlign w:val="bottom"/>
          </w:tcPr>
          <w:p w14:paraId="69680AAC" w14:textId="4FE49096"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7, 0</w:t>
            </w:r>
            <w:r w:rsidR="00A8664A" w:rsidRPr="00E95C44">
              <w:rPr>
                <w:sz w:val="17"/>
                <w:szCs w:val="17"/>
              </w:rPr>
              <w:t>.</w:t>
            </w:r>
            <w:r w:rsidRPr="00E95C44">
              <w:rPr>
                <w:sz w:val="17"/>
                <w:szCs w:val="17"/>
              </w:rPr>
              <w:t>02)</w:t>
            </w:r>
          </w:p>
        </w:tc>
        <w:tc>
          <w:tcPr>
            <w:tcW w:w="1080" w:type="dxa"/>
            <w:shd w:val="clear" w:color="auto" w:fill="auto"/>
            <w:vAlign w:val="bottom"/>
          </w:tcPr>
          <w:p w14:paraId="576E50C9" w14:textId="0E8B9D84"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8</w:t>
            </w:r>
          </w:p>
        </w:tc>
        <w:tc>
          <w:tcPr>
            <w:tcW w:w="1231" w:type="dxa"/>
            <w:shd w:val="clear" w:color="auto" w:fill="auto"/>
            <w:vAlign w:val="bottom"/>
          </w:tcPr>
          <w:p w14:paraId="3E1E02DD" w14:textId="6B2EB08F"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6, 0</w:t>
            </w:r>
            <w:r w:rsidR="00A8664A" w:rsidRPr="00E95C44">
              <w:rPr>
                <w:sz w:val="17"/>
                <w:szCs w:val="17"/>
              </w:rPr>
              <w:t>.</w:t>
            </w:r>
            <w:r w:rsidRPr="00E95C44">
              <w:rPr>
                <w:sz w:val="17"/>
                <w:szCs w:val="17"/>
              </w:rPr>
              <w:t>12)</w:t>
            </w:r>
          </w:p>
        </w:tc>
      </w:tr>
      <w:tr w:rsidR="004C2970" w:rsidRPr="00E95C44" w14:paraId="57FE160B" w14:textId="77777777" w:rsidTr="002E20F7">
        <w:trPr>
          <w:gridAfter w:val="1"/>
          <w:wAfter w:w="29" w:type="dxa"/>
        </w:trPr>
        <w:tc>
          <w:tcPr>
            <w:tcW w:w="795" w:type="dxa"/>
            <w:shd w:val="clear" w:color="auto" w:fill="auto"/>
            <w:vAlign w:val="center"/>
          </w:tcPr>
          <w:p w14:paraId="3A16D65B" w14:textId="77777777" w:rsidR="001F562E" w:rsidRPr="004C2970" w:rsidRDefault="001F562E" w:rsidP="002E20F7">
            <w:pPr>
              <w:spacing w:line="480" w:lineRule="auto"/>
              <w:ind w:left="-108" w:firstLine="108"/>
              <w:jc w:val="center"/>
              <w:rPr>
                <w:sz w:val="17"/>
                <w:szCs w:val="17"/>
                <w:vertAlign w:val="superscript"/>
              </w:rPr>
            </w:pPr>
            <w:r w:rsidRPr="00E95C44">
              <w:rPr>
                <w:sz w:val="17"/>
                <w:szCs w:val="17"/>
              </w:rPr>
              <w:t>7</w:t>
            </w:r>
            <w:r w:rsidRPr="00E95C44">
              <w:rPr>
                <w:sz w:val="17"/>
                <w:szCs w:val="17"/>
                <w:vertAlign w:val="superscript"/>
              </w:rPr>
              <w:t>b</w:t>
            </w:r>
          </w:p>
        </w:tc>
        <w:tc>
          <w:tcPr>
            <w:tcW w:w="1080" w:type="dxa"/>
            <w:shd w:val="clear" w:color="auto" w:fill="auto"/>
            <w:vAlign w:val="bottom"/>
          </w:tcPr>
          <w:p w14:paraId="192A37AE" w14:textId="77777777" w:rsidR="001F562E" w:rsidRPr="00E95C44" w:rsidRDefault="001F562E" w:rsidP="002E20F7">
            <w:pPr>
              <w:spacing w:line="480" w:lineRule="auto"/>
              <w:ind w:left="-108" w:firstLine="108"/>
              <w:jc w:val="center"/>
              <w:rPr>
                <w:sz w:val="17"/>
                <w:szCs w:val="17"/>
              </w:rPr>
            </w:pPr>
            <w:r w:rsidRPr="00E95C44">
              <w:rPr>
                <w:sz w:val="17"/>
                <w:szCs w:val="17"/>
              </w:rPr>
              <w:t>0.80</w:t>
            </w:r>
          </w:p>
        </w:tc>
        <w:tc>
          <w:tcPr>
            <w:tcW w:w="1169" w:type="dxa"/>
            <w:shd w:val="clear" w:color="auto" w:fill="auto"/>
            <w:vAlign w:val="bottom"/>
          </w:tcPr>
          <w:p w14:paraId="03A6C0CB" w14:textId="77777777" w:rsidR="001F562E" w:rsidRPr="00E95C44" w:rsidRDefault="001F562E" w:rsidP="002E20F7">
            <w:pPr>
              <w:spacing w:line="480" w:lineRule="auto"/>
              <w:ind w:left="-108" w:firstLine="108"/>
              <w:jc w:val="right"/>
              <w:rPr>
                <w:sz w:val="17"/>
                <w:szCs w:val="17"/>
              </w:rPr>
            </w:pPr>
            <w:r w:rsidRPr="00E95C44">
              <w:rPr>
                <w:sz w:val="17"/>
                <w:szCs w:val="17"/>
              </w:rPr>
              <w:t>(0.75, 0.83)</w:t>
            </w:r>
          </w:p>
        </w:tc>
        <w:tc>
          <w:tcPr>
            <w:tcW w:w="901" w:type="dxa"/>
            <w:shd w:val="clear" w:color="auto" w:fill="auto"/>
            <w:vAlign w:val="bottom"/>
          </w:tcPr>
          <w:p w14:paraId="2F3ED02A" w14:textId="77777777" w:rsidR="001F562E" w:rsidRPr="004C2970" w:rsidRDefault="001F562E" w:rsidP="002E20F7">
            <w:pPr>
              <w:spacing w:line="480" w:lineRule="auto"/>
              <w:ind w:left="-108" w:firstLine="108"/>
              <w:jc w:val="center"/>
              <w:rPr>
                <w:sz w:val="17"/>
                <w:szCs w:val="17"/>
              </w:rPr>
            </w:pPr>
            <w:r w:rsidRPr="00E95C44">
              <w:rPr>
                <w:sz w:val="17"/>
                <w:szCs w:val="17"/>
              </w:rPr>
              <w:t>0.73</w:t>
            </w:r>
          </w:p>
        </w:tc>
        <w:tc>
          <w:tcPr>
            <w:tcW w:w="1170" w:type="dxa"/>
            <w:gridSpan w:val="2"/>
            <w:shd w:val="clear" w:color="auto" w:fill="auto"/>
            <w:vAlign w:val="bottom"/>
          </w:tcPr>
          <w:p w14:paraId="17C49960" w14:textId="77777777" w:rsidR="001F562E" w:rsidRPr="00E95C44" w:rsidRDefault="001F562E" w:rsidP="002E20F7">
            <w:pPr>
              <w:spacing w:line="480" w:lineRule="auto"/>
              <w:ind w:left="-108" w:firstLine="108"/>
              <w:jc w:val="center"/>
              <w:rPr>
                <w:sz w:val="17"/>
                <w:szCs w:val="17"/>
              </w:rPr>
            </w:pPr>
            <w:r w:rsidRPr="00E95C44">
              <w:rPr>
                <w:sz w:val="17"/>
                <w:szCs w:val="17"/>
              </w:rPr>
              <w:t>(0.68, 0.78)</w:t>
            </w:r>
          </w:p>
        </w:tc>
        <w:tc>
          <w:tcPr>
            <w:tcW w:w="718" w:type="dxa"/>
            <w:gridSpan w:val="2"/>
            <w:vAlign w:val="center"/>
          </w:tcPr>
          <w:p w14:paraId="6C3CC19A" w14:textId="77777777" w:rsidR="001F562E" w:rsidRPr="00E95C44" w:rsidRDefault="001F562E" w:rsidP="002E20F7">
            <w:pPr>
              <w:spacing w:line="480" w:lineRule="auto"/>
              <w:ind w:left="-108" w:firstLine="108"/>
              <w:jc w:val="center"/>
              <w:rPr>
                <w:sz w:val="17"/>
                <w:szCs w:val="17"/>
                <w:vertAlign w:val="superscript"/>
              </w:rPr>
            </w:pPr>
            <w:r w:rsidRPr="00E95C44">
              <w:rPr>
                <w:sz w:val="17"/>
                <w:szCs w:val="17"/>
              </w:rPr>
              <w:t>15</w:t>
            </w:r>
            <w:r w:rsidRPr="00E95C44">
              <w:rPr>
                <w:sz w:val="17"/>
                <w:szCs w:val="17"/>
                <w:vertAlign w:val="superscript"/>
              </w:rPr>
              <w:t>cd</w:t>
            </w:r>
          </w:p>
        </w:tc>
        <w:tc>
          <w:tcPr>
            <w:tcW w:w="1097" w:type="dxa"/>
            <w:shd w:val="clear" w:color="auto" w:fill="auto"/>
            <w:vAlign w:val="bottom"/>
          </w:tcPr>
          <w:p w14:paraId="71DC26F4" w14:textId="77777777" w:rsidR="001F562E" w:rsidRPr="00E95C44" w:rsidRDefault="001F562E" w:rsidP="002E20F7">
            <w:pPr>
              <w:spacing w:line="480" w:lineRule="auto"/>
              <w:ind w:left="-108" w:firstLine="108"/>
              <w:jc w:val="center"/>
              <w:rPr>
                <w:sz w:val="17"/>
                <w:szCs w:val="17"/>
              </w:rPr>
            </w:pPr>
            <w:r w:rsidRPr="00E95C44">
              <w:rPr>
                <w:sz w:val="17"/>
                <w:szCs w:val="17"/>
              </w:rPr>
              <w:t>0.79</w:t>
            </w:r>
          </w:p>
        </w:tc>
        <w:tc>
          <w:tcPr>
            <w:tcW w:w="1080" w:type="dxa"/>
            <w:shd w:val="clear" w:color="auto" w:fill="auto"/>
            <w:vAlign w:val="bottom"/>
          </w:tcPr>
          <w:p w14:paraId="25CF6224" w14:textId="77777777" w:rsidR="001F562E" w:rsidRPr="00E95C44" w:rsidRDefault="001F562E" w:rsidP="002E20F7">
            <w:pPr>
              <w:spacing w:line="480" w:lineRule="auto"/>
              <w:ind w:left="-108" w:firstLine="108"/>
              <w:jc w:val="center"/>
              <w:rPr>
                <w:sz w:val="17"/>
                <w:szCs w:val="17"/>
              </w:rPr>
            </w:pPr>
            <w:r w:rsidRPr="00E95C44">
              <w:rPr>
                <w:sz w:val="17"/>
                <w:szCs w:val="17"/>
              </w:rPr>
              <w:t>(0.74, 0.82)</w:t>
            </w:r>
          </w:p>
        </w:tc>
        <w:tc>
          <w:tcPr>
            <w:tcW w:w="1170" w:type="dxa"/>
            <w:shd w:val="clear" w:color="auto" w:fill="auto"/>
            <w:vAlign w:val="bottom"/>
          </w:tcPr>
          <w:p w14:paraId="1FF4D087" w14:textId="77777777" w:rsidR="001F562E" w:rsidRPr="00E95C44" w:rsidRDefault="001F562E" w:rsidP="002E20F7">
            <w:pPr>
              <w:spacing w:line="480" w:lineRule="auto"/>
              <w:ind w:left="-108" w:firstLine="108"/>
              <w:jc w:val="center"/>
              <w:rPr>
                <w:sz w:val="17"/>
                <w:szCs w:val="17"/>
              </w:rPr>
            </w:pPr>
            <w:r w:rsidRPr="00E95C44">
              <w:rPr>
                <w:sz w:val="17"/>
                <w:szCs w:val="17"/>
              </w:rPr>
              <w:t>0.81</w:t>
            </w:r>
          </w:p>
        </w:tc>
        <w:tc>
          <w:tcPr>
            <w:tcW w:w="1170" w:type="dxa"/>
            <w:shd w:val="clear" w:color="auto" w:fill="auto"/>
            <w:vAlign w:val="bottom"/>
          </w:tcPr>
          <w:p w14:paraId="0DF08F88" w14:textId="77777777" w:rsidR="001F562E" w:rsidRPr="00E95C44" w:rsidRDefault="001F562E" w:rsidP="002E20F7">
            <w:pPr>
              <w:spacing w:line="480" w:lineRule="auto"/>
              <w:ind w:left="-108" w:firstLine="108"/>
              <w:jc w:val="center"/>
              <w:rPr>
                <w:sz w:val="17"/>
                <w:szCs w:val="17"/>
              </w:rPr>
            </w:pPr>
            <w:r w:rsidRPr="00E95C44">
              <w:rPr>
                <w:sz w:val="17"/>
                <w:szCs w:val="17"/>
              </w:rPr>
              <w:t>(0.76, 0.85)</w:t>
            </w:r>
          </w:p>
        </w:tc>
        <w:tc>
          <w:tcPr>
            <w:tcW w:w="1080" w:type="dxa"/>
            <w:gridSpan w:val="2"/>
            <w:shd w:val="clear" w:color="auto" w:fill="auto"/>
            <w:vAlign w:val="bottom"/>
          </w:tcPr>
          <w:p w14:paraId="60BF08A1" w14:textId="793856CE"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w:t>
            </w:r>
          </w:p>
        </w:tc>
        <w:tc>
          <w:tcPr>
            <w:tcW w:w="1260" w:type="dxa"/>
            <w:shd w:val="clear" w:color="auto" w:fill="auto"/>
            <w:vAlign w:val="bottom"/>
          </w:tcPr>
          <w:p w14:paraId="1BBAF97C" w14:textId="6BC09B27"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8, 0</w:t>
            </w:r>
            <w:r w:rsidR="00A8664A" w:rsidRPr="00E95C44">
              <w:rPr>
                <w:sz w:val="17"/>
                <w:szCs w:val="17"/>
              </w:rPr>
              <w:t>.</w:t>
            </w:r>
            <w:r w:rsidRPr="00E95C44">
              <w:rPr>
                <w:sz w:val="17"/>
                <w:szCs w:val="17"/>
              </w:rPr>
              <w:t>02)</w:t>
            </w:r>
          </w:p>
        </w:tc>
        <w:tc>
          <w:tcPr>
            <w:tcW w:w="1080" w:type="dxa"/>
            <w:shd w:val="clear" w:color="auto" w:fill="auto"/>
            <w:vAlign w:val="bottom"/>
          </w:tcPr>
          <w:p w14:paraId="6F01BA39" w14:textId="570D2041"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8</w:t>
            </w:r>
          </w:p>
        </w:tc>
        <w:tc>
          <w:tcPr>
            <w:tcW w:w="1231" w:type="dxa"/>
            <w:shd w:val="clear" w:color="auto" w:fill="auto"/>
            <w:vAlign w:val="bottom"/>
          </w:tcPr>
          <w:p w14:paraId="3052150B" w14:textId="35B3F9EF"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5, 0</w:t>
            </w:r>
            <w:r w:rsidR="00A8664A" w:rsidRPr="00E95C44">
              <w:rPr>
                <w:sz w:val="17"/>
                <w:szCs w:val="17"/>
              </w:rPr>
              <w:t>.</w:t>
            </w:r>
            <w:r w:rsidRPr="00E95C44">
              <w:rPr>
                <w:sz w:val="17"/>
                <w:szCs w:val="17"/>
              </w:rPr>
              <w:t>11)</w:t>
            </w:r>
          </w:p>
        </w:tc>
      </w:tr>
      <w:tr w:rsidR="004C2970" w:rsidRPr="00E95C44" w14:paraId="4138AE1C" w14:textId="77777777" w:rsidTr="002E20F7">
        <w:trPr>
          <w:gridAfter w:val="1"/>
          <w:wAfter w:w="29" w:type="dxa"/>
        </w:trPr>
        <w:tc>
          <w:tcPr>
            <w:tcW w:w="795" w:type="dxa"/>
            <w:shd w:val="clear" w:color="auto" w:fill="auto"/>
            <w:vAlign w:val="center"/>
          </w:tcPr>
          <w:p w14:paraId="49A09609" w14:textId="77777777" w:rsidR="001F562E" w:rsidRPr="00E95C44" w:rsidRDefault="001F562E" w:rsidP="002E20F7">
            <w:pPr>
              <w:spacing w:line="480" w:lineRule="auto"/>
              <w:ind w:left="-108" w:firstLine="108"/>
              <w:jc w:val="center"/>
              <w:rPr>
                <w:sz w:val="17"/>
                <w:szCs w:val="17"/>
              </w:rPr>
            </w:pPr>
            <w:r w:rsidRPr="00E95C44">
              <w:rPr>
                <w:sz w:val="17"/>
                <w:szCs w:val="17"/>
              </w:rPr>
              <w:t>8</w:t>
            </w:r>
          </w:p>
        </w:tc>
        <w:tc>
          <w:tcPr>
            <w:tcW w:w="1080" w:type="dxa"/>
            <w:shd w:val="clear" w:color="auto" w:fill="auto"/>
            <w:vAlign w:val="bottom"/>
          </w:tcPr>
          <w:p w14:paraId="30A8C2A5" w14:textId="77777777" w:rsidR="001F562E" w:rsidRPr="00E95C44" w:rsidRDefault="001F562E" w:rsidP="002E20F7">
            <w:pPr>
              <w:spacing w:line="480" w:lineRule="auto"/>
              <w:ind w:left="-108" w:firstLine="108"/>
              <w:jc w:val="center"/>
              <w:rPr>
                <w:sz w:val="17"/>
                <w:szCs w:val="17"/>
              </w:rPr>
            </w:pPr>
            <w:r w:rsidRPr="00E95C44">
              <w:rPr>
                <w:sz w:val="17"/>
                <w:szCs w:val="17"/>
              </w:rPr>
              <w:t>0.73</w:t>
            </w:r>
          </w:p>
        </w:tc>
        <w:tc>
          <w:tcPr>
            <w:tcW w:w="1169" w:type="dxa"/>
            <w:shd w:val="clear" w:color="auto" w:fill="auto"/>
            <w:vAlign w:val="bottom"/>
          </w:tcPr>
          <w:p w14:paraId="553FF295" w14:textId="77777777" w:rsidR="001F562E" w:rsidRPr="00E95C44" w:rsidRDefault="001F562E" w:rsidP="002E20F7">
            <w:pPr>
              <w:spacing w:line="480" w:lineRule="auto"/>
              <w:ind w:left="-108" w:firstLine="108"/>
              <w:jc w:val="right"/>
              <w:rPr>
                <w:sz w:val="17"/>
                <w:szCs w:val="17"/>
              </w:rPr>
            </w:pPr>
            <w:r w:rsidRPr="00E95C44">
              <w:rPr>
                <w:sz w:val="17"/>
                <w:szCs w:val="17"/>
              </w:rPr>
              <w:t>(0.68, 0.78)</w:t>
            </w:r>
          </w:p>
        </w:tc>
        <w:tc>
          <w:tcPr>
            <w:tcW w:w="901" w:type="dxa"/>
            <w:shd w:val="clear" w:color="auto" w:fill="auto"/>
            <w:vAlign w:val="bottom"/>
          </w:tcPr>
          <w:p w14:paraId="114A1247" w14:textId="77777777" w:rsidR="001F562E" w:rsidRPr="00E95C44" w:rsidRDefault="001F562E" w:rsidP="002E20F7">
            <w:pPr>
              <w:spacing w:line="480" w:lineRule="auto"/>
              <w:ind w:left="-108" w:firstLine="108"/>
              <w:jc w:val="center"/>
              <w:rPr>
                <w:sz w:val="17"/>
                <w:szCs w:val="17"/>
              </w:rPr>
            </w:pPr>
            <w:r w:rsidRPr="00E95C44">
              <w:rPr>
                <w:sz w:val="17"/>
                <w:szCs w:val="17"/>
              </w:rPr>
              <w:t>0.80</w:t>
            </w:r>
          </w:p>
        </w:tc>
        <w:tc>
          <w:tcPr>
            <w:tcW w:w="1170" w:type="dxa"/>
            <w:gridSpan w:val="2"/>
            <w:shd w:val="clear" w:color="auto" w:fill="auto"/>
            <w:vAlign w:val="bottom"/>
          </w:tcPr>
          <w:p w14:paraId="61ABE098" w14:textId="77777777" w:rsidR="001F562E" w:rsidRPr="00E95C44" w:rsidRDefault="001F562E" w:rsidP="002E20F7">
            <w:pPr>
              <w:spacing w:line="480" w:lineRule="auto"/>
              <w:ind w:left="-108" w:firstLine="108"/>
              <w:jc w:val="center"/>
              <w:rPr>
                <w:sz w:val="17"/>
                <w:szCs w:val="17"/>
              </w:rPr>
            </w:pPr>
            <w:r w:rsidRPr="00E95C44">
              <w:rPr>
                <w:sz w:val="17"/>
                <w:szCs w:val="17"/>
              </w:rPr>
              <w:t>(0.76, 0.84)</w:t>
            </w:r>
          </w:p>
        </w:tc>
        <w:tc>
          <w:tcPr>
            <w:tcW w:w="718" w:type="dxa"/>
            <w:gridSpan w:val="2"/>
            <w:vAlign w:val="center"/>
          </w:tcPr>
          <w:p w14:paraId="19D406E8" w14:textId="77777777" w:rsidR="001F562E" w:rsidRPr="00E95C44" w:rsidRDefault="001F562E" w:rsidP="002E20F7">
            <w:pPr>
              <w:spacing w:line="480" w:lineRule="auto"/>
              <w:ind w:left="-108" w:firstLine="108"/>
              <w:jc w:val="center"/>
              <w:rPr>
                <w:sz w:val="17"/>
                <w:szCs w:val="17"/>
                <w:vertAlign w:val="superscript"/>
              </w:rPr>
            </w:pPr>
            <w:r w:rsidRPr="00E95C44">
              <w:rPr>
                <w:sz w:val="17"/>
                <w:szCs w:val="17"/>
              </w:rPr>
              <w:t>17</w:t>
            </w:r>
          </w:p>
        </w:tc>
        <w:tc>
          <w:tcPr>
            <w:tcW w:w="1097" w:type="dxa"/>
            <w:shd w:val="clear" w:color="auto" w:fill="auto"/>
            <w:vAlign w:val="bottom"/>
          </w:tcPr>
          <w:p w14:paraId="7619A408" w14:textId="77777777" w:rsidR="001F562E" w:rsidRPr="00E95C44" w:rsidRDefault="001F562E" w:rsidP="002E20F7">
            <w:pPr>
              <w:spacing w:line="480" w:lineRule="auto"/>
              <w:ind w:left="-108" w:firstLine="108"/>
              <w:jc w:val="center"/>
              <w:rPr>
                <w:sz w:val="17"/>
                <w:szCs w:val="17"/>
              </w:rPr>
            </w:pPr>
            <w:r w:rsidRPr="00E95C44">
              <w:rPr>
                <w:sz w:val="17"/>
                <w:szCs w:val="17"/>
              </w:rPr>
              <w:t>0.69</w:t>
            </w:r>
          </w:p>
        </w:tc>
        <w:tc>
          <w:tcPr>
            <w:tcW w:w="1080" w:type="dxa"/>
            <w:shd w:val="clear" w:color="auto" w:fill="auto"/>
            <w:vAlign w:val="bottom"/>
          </w:tcPr>
          <w:p w14:paraId="50B6B81F" w14:textId="77777777" w:rsidR="001F562E" w:rsidRPr="00E95C44" w:rsidRDefault="001F562E" w:rsidP="002E20F7">
            <w:pPr>
              <w:spacing w:line="480" w:lineRule="auto"/>
              <w:ind w:left="-108" w:firstLine="108"/>
              <w:jc w:val="center"/>
              <w:rPr>
                <w:sz w:val="17"/>
                <w:szCs w:val="17"/>
              </w:rPr>
            </w:pPr>
            <w:r w:rsidRPr="00E95C44">
              <w:rPr>
                <w:sz w:val="17"/>
                <w:szCs w:val="17"/>
              </w:rPr>
              <w:t>(0.64, 0.74)</w:t>
            </w:r>
          </w:p>
        </w:tc>
        <w:tc>
          <w:tcPr>
            <w:tcW w:w="1170" w:type="dxa"/>
            <w:shd w:val="clear" w:color="auto" w:fill="auto"/>
            <w:vAlign w:val="bottom"/>
          </w:tcPr>
          <w:p w14:paraId="0CC268CA" w14:textId="77777777" w:rsidR="001F562E" w:rsidRPr="00E95C44" w:rsidRDefault="001F562E" w:rsidP="002E20F7">
            <w:pPr>
              <w:spacing w:line="480" w:lineRule="auto"/>
              <w:ind w:left="-108" w:firstLine="108"/>
              <w:jc w:val="center"/>
              <w:rPr>
                <w:sz w:val="17"/>
                <w:szCs w:val="17"/>
              </w:rPr>
            </w:pPr>
            <w:r w:rsidRPr="00E95C44">
              <w:rPr>
                <w:sz w:val="17"/>
                <w:szCs w:val="17"/>
              </w:rPr>
              <w:t>0.87</w:t>
            </w:r>
          </w:p>
        </w:tc>
        <w:tc>
          <w:tcPr>
            <w:tcW w:w="1170" w:type="dxa"/>
            <w:shd w:val="clear" w:color="auto" w:fill="auto"/>
            <w:vAlign w:val="bottom"/>
          </w:tcPr>
          <w:p w14:paraId="193AB399" w14:textId="77777777" w:rsidR="001F562E" w:rsidRPr="00E95C44" w:rsidRDefault="001F562E" w:rsidP="002E20F7">
            <w:pPr>
              <w:spacing w:line="480" w:lineRule="auto"/>
              <w:ind w:left="-108" w:firstLine="108"/>
              <w:jc w:val="center"/>
              <w:rPr>
                <w:sz w:val="17"/>
                <w:szCs w:val="17"/>
              </w:rPr>
            </w:pPr>
            <w:r w:rsidRPr="00E95C44">
              <w:rPr>
                <w:sz w:val="17"/>
                <w:szCs w:val="17"/>
              </w:rPr>
              <w:t>(0.83, 0.9)</w:t>
            </w:r>
          </w:p>
        </w:tc>
        <w:tc>
          <w:tcPr>
            <w:tcW w:w="1080" w:type="dxa"/>
            <w:gridSpan w:val="2"/>
            <w:shd w:val="clear" w:color="auto" w:fill="auto"/>
            <w:vAlign w:val="bottom"/>
          </w:tcPr>
          <w:p w14:paraId="7C08C07B" w14:textId="5488285B"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4</w:t>
            </w:r>
          </w:p>
        </w:tc>
        <w:tc>
          <w:tcPr>
            <w:tcW w:w="1260" w:type="dxa"/>
            <w:shd w:val="clear" w:color="auto" w:fill="auto"/>
            <w:vAlign w:val="bottom"/>
          </w:tcPr>
          <w:p w14:paraId="76CD2EF5" w14:textId="1DD3E6AB"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11</w:t>
            </w:r>
            <w:r w:rsidRPr="00E95C44">
              <w:rPr>
                <w:sz w:val="17"/>
                <w:szCs w:val="17"/>
                <w:lang w:eastAsia="ja-JP"/>
              </w:rPr>
              <w:t>,</w:t>
            </w:r>
            <w:r w:rsidRPr="00E95C44">
              <w:rPr>
                <w:sz w:val="17"/>
                <w:szCs w:val="17"/>
              </w:rPr>
              <w:t xml:space="preserve"> 0</w:t>
            </w:r>
            <w:r w:rsidR="00A8664A" w:rsidRPr="00E95C44">
              <w:rPr>
                <w:sz w:val="17"/>
                <w:szCs w:val="17"/>
              </w:rPr>
              <w:t>.</w:t>
            </w:r>
            <w:r w:rsidRPr="00E95C44">
              <w:rPr>
                <w:sz w:val="17"/>
                <w:szCs w:val="17"/>
              </w:rPr>
              <w:t>03)</w:t>
            </w:r>
          </w:p>
        </w:tc>
        <w:tc>
          <w:tcPr>
            <w:tcW w:w="1080" w:type="dxa"/>
            <w:shd w:val="clear" w:color="auto" w:fill="auto"/>
            <w:vAlign w:val="bottom"/>
          </w:tcPr>
          <w:p w14:paraId="388F6C02" w14:textId="65450170"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7</w:t>
            </w:r>
          </w:p>
        </w:tc>
        <w:tc>
          <w:tcPr>
            <w:tcW w:w="1231" w:type="dxa"/>
            <w:shd w:val="clear" w:color="auto" w:fill="auto"/>
            <w:vAlign w:val="bottom"/>
          </w:tcPr>
          <w:p w14:paraId="712F5E11" w14:textId="14846E8A"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4, 0</w:t>
            </w:r>
            <w:r w:rsidR="00A8664A" w:rsidRPr="00E95C44">
              <w:rPr>
                <w:sz w:val="17"/>
                <w:szCs w:val="17"/>
              </w:rPr>
              <w:t>.</w:t>
            </w:r>
            <w:r w:rsidRPr="00E95C44">
              <w:rPr>
                <w:sz w:val="17"/>
                <w:szCs w:val="17"/>
              </w:rPr>
              <w:t>09)</w:t>
            </w:r>
          </w:p>
        </w:tc>
      </w:tr>
      <w:tr w:rsidR="004C2970" w:rsidRPr="00E95C44" w14:paraId="07C32D8A" w14:textId="77777777" w:rsidTr="002E20F7">
        <w:trPr>
          <w:gridAfter w:val="1"/>
          <w:wAfter w:w="29" w:type="dxa"/>
        </w:trPr>
        <w:tc>
          <w:tcPr>
            <w:tcW w:w="795" w:type="dxa"/>
            <w:shd w:val="clear" w:color="auto" w:fill="auto"/>
            <w:vAlign w:val="center"/>
          </w:tcPr>
          <w:p w14:paraId="367C2C6F" w14:textId="77777777" w:rsidR="001F562E" w:rsidRPr="00E95C44" w:rsidRDefault="001F562E" w:rsidP="002E20F7">
            <w:pPr>
              <w:spacing w:line="480" w:lineRule="auto"/>
              <w:ind w:left="-108" w:firstLine="108"/>
              <w:jc w:val="center"/>
              <w:rPr>
                <w:sz w:val="17"/>
                <w:szCs w:val="17"/>
              </w:rPr>
            </w:pPr>
            <w:r w:rsidRPr="00E95C44">
              <w:rPr>
                <w:sz w:val="17"/>
                <w:szCs w:val="17"/>
              </w:rPr>
              <w:t>9</w:t>
            </w:r>
          </w:p>
        </w:tc>
        <w:tc>
          <w:tcPr>
            <w:tcW w:w="1080" w:type="dxa"/>
            <w:shd w:val="clear" w:color="auto" w:fill="auto"/>
            <w:vAlign w:val="bottom"/>
          </w:tcPr>
          <w:p w14:paraId="54C16402" w14:textId="77777777" w:rsidR="001F562E" w:rsidRPr="00E95C44" w:rsidRDefault="001F562E" w:rsidP="002E20F7">
            <w:pPr>
              <w:spacing w:line="480" w:lineRule="auto"/>
              <w:ind w:left="-108" w:firstLine="108"/>
              <w:jc w:val="center"/>
              <w:rPr>
                <w:sz w:val="17"/>
                <w:szCs w:val="17"/>
              </w:rPr>
            </w:pPr>
            <w:r w:rsidRPr="00E95C44">
              <w:rPr>
                <w:sz w:val="17"/>
                <w:szCs w:val="17"/>
              </w:rPr>
              <w:t>0.63</w:t>
            </w:r>
          </w:p>
        </w:tc>
        <w:tc>
          <w:tcPr>
            <w:tcW w:w="1169" w:type="dxa"/>
            <w:shd w:val="clear" w:color="auto" w:fill="auto"/>
            <w:vAlign w:val="bottom"/>
          </w:tcPr>
          <w:p w14:paraId="1A2677B9" w14:textId="77777777" w:rsidR="001F562E" w:rsidRPr="00E95C44" w:rsidRDefault="001F562E" w:rsidP="002E20F7">
            <w:pPr>
              <w:spacing w:line="480" w:lineRule="auto"/>
              <w:ind w:left="-108" w:firstLine="108"/>
              <w:jc w:val="right"/>
              <w:rPr>
                <w:sz w:val="17"/>
                <w:szCs w:val="17"/>
              </w:rPr>
            </w:pPr>
            <w:r w:rsidRPr="00E95C44">
              <w:rPr>
                <w:sz w:val="17"/>
                <w:szCs w:val="17"/>
              </w:rPr>
              <w:t>(0.58, 0.69)</w:t>
            </w:r>
          </w:p>
        </w:tc>
        <w:tc>
          <w:tcPr>
            <w:tcW w:w="901" w:type="dxa"/>
            <w:shd w:val="clear" w:color="auto" w:fill="auto"/>
            <w:vAlign w:val="bottom"/>
          </w:tcPr>
          <w:p w14:paraId="50CBA343" w14:textId="77777777" w:rsidR="001F562E" w:rsidRPr="00E95C44" w:rsidRDefault="001F562E" w:rsidP="002E20F7">
            <w:pPr>
              <w:spacing w:line="480" w:lineRule="auto"/>
              <w:ind w:left="-108" w:firstLine="108"/>
              <w:jc w:val="center"/>
              <w:rPr>
                <w:sz w:val="17"/>
                <w:szCs w:val="17"/>
              </w:rPr>
            </w:pPr>
            <w:r w:rsidRPr="00E95C44">
              <w:rPr>
                <w:sz w:val="17"/>
                <w:szCs w:val="17"/>
              </w:rPr>
              <w:t>0.86</w:t>
            </w:r>
          </w:p>
        </w:tc>
        <w:tc>
          <w:tcPr>
            <w:tcW w:w="1170" w:type="dxa"/>
            <w:gridSpan w:val="2"/>
            <w:shd w:val="clear" w:color="auto" w:fill="auto"/>
            <w:vAlign w:val="bottom"/>
          </w:tcPr>
          <w:p w14:paraId="2F431DE1" w14:textId="77777777" w:rsidR="001F562E" w:rsidRPr="00E95C44" w:rsidRDefault="001F562E" w:rsidP="002E20F7">
            <w:pPr>
              <w:spacing w:line="480" w:lineRule="auto"/>
              <w:ind w:left="-108" w:firstLine="108"/>
              <w:jc w:val="center"/>
              <w:rPr>
                <w:sz w:val="17"/>
                <w:szCs w:val="17"/>
              </w:rPr>
            </w:pPr>
            <w:r w:rsidRPr="00E95C44">
              <w:rPr>
                <w:sz w:val="17"/>
                <w:szCs w:val="17"/>
              </w:rPr>
              <w:t>(0.82, 0.89)</w:t>
            </w:r>
          </w:p>
        </w:tc>
        <w:tc>
          <w:tcPr>
            <w:tcW w:w="718" w:type="dxa"/>
            <w:gridSpan w:val="2"/>
          </w:tcPr>
          <w:p w14:paraId="3CDE00BA" w14:textId="77777777" w:rsidR="001F562E" w:rsidRPr="00E95C44" w:rsidRDefault="001F562E" w:rsidP="002E20F7">
            <w:pPr>
              <w:spacing w:line="480" w:lineRule="auto"/>
              <w:ind w:left="-108" w:firstLine="108"/>
              <w:jc w:val="center"/>
              <w:rPr>
                <w:sz w:val="17"/>
                <w:szCs w:val="17"/>
                <w:vertAlign w:val="superscript"/>
              </w:rPr>
            </w:pPr>
            <w:r w:rsidRPr="00E95C44">
              <w:rPr>
                <w:sz w:val="17"/>
                <w:szCs w:val="17"/>
              </w:rPr>
              <w:t>19</w:t>
            </w:r>
          </w:p>
        </w:tc>
        <w:tc>
          <w:tcPr>
            <w:tcW w:w="1097" w:type="dxa"/>
            <w:shd w:val="clear" w:color="auto" w:fill="auto"/>
            <w:vAlign w:val="bottom"/>
          </w:tcPr>
          <w:p w14:paraId="2BCEBE0E" w14:textId="77777777" w:rsidR="001F562E" w:rsidRPr="00E95C44" w:rsidRDefault="001F562E" w:rsidP="002E20F7">
            <w:pPr>
              <w:spacing w:line="480" w:lineRule="auto"/>
              <w:ind w:left="-108" w:firstLine="108"/>
              <w:jc w:val="center"/>
              <w:rPr>
                <w:sz w:val="17"/>
                <w:szCs w:val="17"/>
              </w:rPr>
            </w:pPr>
            <w:r w:rsidRPr="00E95C44">
              <w:rPr>
                <w:sz w:val="17"/>
                <w:szCs w:val="17"/>
              </w:rPr>
              <w:t>0.59</w:t>
            </w:r>
          </w:p>
        </w:tc>
        <w:tc>
          <w:tcPr>
            <w:tcW w:w="1080" w:type="dxa"/>
            <w:shd w:val="clear" w:color="auto" w:fill="auto"/>
            <w:vAlign w:val="bottom"/>
          </w:tcPr>
          <w:p w14:paraId="355DFACD" w14:textId="77777777" w:rsidR="001F562E" w:rsidRPr="00E95C44" w:rsidRDefault="001F562E" w:rsidP="002E20F7">
            <w:pPr>
              <w:spacing w:line="480" w:lineRule="auto"/>
              <w:ind w:left="-108" w:firstLine="108"/>
              <w:jc w:val="center"/>
              <w:rPr>
                <w:sz w:val="17"/>
                <w:szCs w:val="17"/>
              </w:rPr>
            </w:pPr>
            <w:r w:rsidRPr="00E95C44">
              <w:rPr>
                <w:sz w:val="17"/>
                <w:szCs w:val="17"/>
              </w:rPr>
              <w:t>(0.54, 0.64)</w:t>
            </w:r>
          </w:p>
        </w:tc>
        <w:tc>
          <w:tcPr>
            <w:tcW w:w="1170" w:type="dxa"/>
            <w:shd w:val="clear" w:color="auto" w:fill="auto"/>
            <w:vAlign w:val="bottom"/>
          </w:tcPr>
          <w:p w14:paraId="716B4A89" w14:textId="77777777" w:rsidR="001F562E" w:rsidRPr="00E95C44" w:rsidRDefault="001F562E" w:rsidP="002E20F7">
            <w:pPr>
              <w:spacing w:line="480" w:lineRule="auto"/>
              <w:ind w:left="-108" w:firstLine="108"/>
              <w:jc w:val="center"/>
              <w:rPr>
                <w:sz w:val="17"/>
                <w:szCs w:val="17"/>
              </w:rPr>
            </w:pPr>
            <w:r w:rsidRPr="00E95C44">
              <w:rPr>
                <w:sz w:val="17"/>
                <w:szCs w:val="17"/>
              </w:rPr>
              <w:t>0.91</w:t>
            </w:r>
          </w:p>
        </w:tc>
        <w:tc>
          <w:tcPr>
            <w:tcW w:w="1170" w:type="dxa"/>
            <w:shd w:val="clear" w:color="auto" w:fill="auto"/>
            <w:vAlign w:val="bottom"/>
          </w:tcPr>
          <w:p w14:paraId="3C174F39" w14:textId="77777777" w:rsidR="001F562E" w:rsidRPr="00E95C44" w:rsidRDefault="001F562E" w:rsidP="002E20F7">
            <w:pPr>
              <w:spacing w:line="480" w:lineRule="auto"/>
              <w:ind w:left="-108" w:firstLine="108"/>
              <w:jc w:val="center"/>
              <w:rPr>
                <w:sz w:val="17"/>
                <w:szCs w:val="17"/>
              </w:rPr>
            </w:pPr>
            <w:r w:rsidRPr="00E95C44">
              <w:rPr>
                <w:sz w:val="17"/>
                <w:szCs w:val="17"/>
              </w:rPr>
              <w:t>(0.88, 0.93)</w:t>
            </w:r>
          </w:p>
        </w:tc>
        <w:tc>
          <w:tcPr>
            <w:tcW w:w="1080" w:type="dxa"/>
            <w:gridSpan w:val="2"/>
            <w:shd w:val="clear" w:color="auto" w:fill="auto"/>
            <w:vAlign w:val="bottom"/>
          </w:tcPr>
          <w:p w14:paraId="65471572" w14:textId="379151C4"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4</w:t>
            </w:r>
          </w:p>
        </w:tc>
        <w:tc>
          <w:tcPr>
            <w:tcW w:w="1260" w:type="dxa"/>
            <w:shd w:val="clear" w:color="auto" w:fill="auto"/>
            <w:vAlign w:val="bottom"/>
          </w:tcPr>
          <w:p w14:paraId="730EAB26" w14:textId="14903EE4"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14, 0</w:t>
            </w:r>
            <w:r w:rsidR="00A8664A" w:rsidRPr="00E95C44">
              <w:rPr>
                <w:sz w:val="17"/>
                <w:szCs w:val="17"/>
              </w:rPr>
              <w:t>.</w:t>
            </w:r>
            <w:r w:rsidRPr="00E95C44">
              <w:rPr>
                <w:sz w:val="17"/>
                <w:szCs w:val="17"/>
              </w:rPr>
              <w:t>01)</w:t>
            </w:r>
          </w:p>
        </w:tc>
        <w:tc>
          <w:tcPr>
            <w:tcW w:w="1080" w:type="dxa"/>
            <w:shd w:val="clear" w:color="auto" w:fill="auto"/>
            <w:vAlign w:val="bottom"/>
          </w:tcPr>
          <w:p w14:paraId="14C8D0DC" w14:textId="7CC961D4"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5</w:t>
            </w:r>
          </w:p>
        </w:tc>
        <w:tc>
          <w:tcPr>
            <w:tcW w:w="1231" w:type="dxa"/>
            <w:shd w:val="clear" w:color="auto" w:fill="auto"/>
            <w:vAlign w:val="bottom"/>
          </w:tcPr>
          <w:p w14:paraId="77014BBB" w14:textId="24203DCD"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3, 0</w:t>
            </w:r>
            <w:r w:rsidR="00A8664A" w:rsidRPr="00E95C44">
              <w:rPr>
                <w:sz w:val="17"/>
                <w:szCs w:val="17"/>
              </w:rPr>
              <w:t>.</w:t>
            </w:r>
            <w:r w:rsidRPr="00E95C44">
              <w:rPr>
                <w:sz w:val="17"/>
                <w:szCs w:val="17"/>
              </w:rPr>
              <w:t>07)</w:t>
            </w:r>
          </w:p>
        </w:tc>
      </w:tr>
      <w:tr w:rsidR="004C2970" w:rsidRPr="00E95C44" w14:paraId="5772CA24" w14:textId="77777777" w:rsidTr="002E20F7">
        <w:trPr>
          <w:gridAfter w:val="1"/>
          <w:wAfter w:w="29" w:type="dxa"/>
        </w:trPr>
        <w:tc>
          <w:tcPr>
            <w:tcW w:w="795" w:type="dxa"/>
            <w:shd w:val="clear" w:color="auto" w:fill="auto"/>
            <w:vAlign w:val="center"/>
          </w:tcPr>
          <w:p w14:paraId="7A3D413C" w14:textId="239667DA" w:rsidR="00DC502E" w:rsidRPr="00E95C44" w:rsidRDefault="00DC502E" w:rsidP="00DC502E">
            <w:pPr>
              <w:spacing w:line="480" w:lineRule="auto"/>
              <w:ind w:left="-108" w:firstLine="108"/>
              <w:jc w:val="center"/>
              <w:rPr>
                <w:sz w:val="17"/>
                <w:szCs w:val="17"/>
              </w:rPr>
            </w:pPr>
            <w:bookmarkStart w:id="43" w:name="_Hlk82163933"/>
            <w:r w:rsidRPr="00E95C44">
              <w:rPr>
                <w:sz w:val="17"/>
                <w:szCs w:val="17"/>
              </w:rPr>
              <w:t>10</w:t>
            </w:r>
          </w:p>
        </w:tc>
        <w:tc>
          <w:tcPr>
            <w:tcW w:w="1080" w:type="dxa"/>
            <w:shd w:val="clear" w:color="auto" w:fill="auto"/>
            <w:vAlign w:val="bottom"/>
          </w:tcPr>
          <w:p w14:paraId="1AFC9BE7" w14:textId="344C4DDF" w:rsidR="00DC502E" w:rsidRPr="00E95C44" w:rsidRDefault="00DC502E" w:rsidP="00DC502E">
            <w:pPr>
              <w:spacing w:line="480" w:lineRule="auto"/>
              <w:ind w:left="-108" w:firstLine="108"/>
              <w:jc w:val="center"/>
              <w:rPr>
                <w:sz w:val="17"/>
                <w:szCs w:val="17"/>
              </w:rPr>
            </w:pPr>
            <w:r w:rsidRPr="00E95C44">
              <w:rPr>
                <w:sz w:val="17"/>
                <w:szCs w:val="17"/>
              </w:rPr>
              <w:t>0.55</w:t>
            </w:r>
          </w:p>
        </w:tc>
        <w:tc>
          <w:tcPr>
            <w:tcW w:w="1169" w:type="dxa"/>
            <w:shd w:val="clear" w:color="auto" w:fill="auto"/>
            <w:vAlign w:val="bottom"/>
          </w:tcPr>
          <w:p w14:paraId="67F59F31" w14:textId="6E544617" w:rsidR="00DC502E" w:rsidRPr="00E95C44" w:rsidRDefault="00DC502E" w:rsidP="00DC502E">
            <w:pPr>
              <w:spacing w:line="480" w:lineRule="auto"/>
              <w:ind w:left="-108" w:firstLine="108"/>
              <w:jc w:val="right"/>
              <w:rPr>
                <w:sz w:val="17"/>
                <w:szCs w:val="17"/>
              </w:rPr>
            </w:pPr>
            <w:r w:rsidRPr="00E95C44">
              <w:rPr>
                <w:sz w:val="17"/>
                <w:szCs w:val="17"/>
              </w:rPr>
              <w:t>(0.49, 0.61)</w:t>
            </w:r>
          </w:p>
        </w:tc>
        <w:tc>
          <w:tcPr>
            <w:tcW w:w="901" w:type="dxa"/>
            <w:shd w:val="clear" w:color="auto" w:fill="auto"/>
            <w:vAlign w:val="bottom"/>
          </w:tcPr>
          <w:p w14:paraId="54E9166E" w14:textId="5C34E902" w:rsidR="00DC502E" w:rsidRPr="00E95C44" w:rsidRDefault="00DC502E" w:rsidP="00DC502E">
            <w:pPr>
              <w:spacing w:line="480" w:lineRule="auto"/>
              <w:ind w:left="-108" w:firstLine="108"/>
              <w:jc w:val="center"/>
              <w:rPr>
                <w:sz w:val="17"/>
                <w:szCs w:val="17"/>
              </w:rPr>
            </w:pPr>
            <w:r w:rsidRPr="00E95C44">
              <w:rPr>
                <w:sz w:val="17"/>
                <w:szCs w:val="17"/>
              </w:rPr>
              <w:t>0.9</w:t>
            </w:r>
            <w:r w:rsidR="00E46487" w:rsidRPr="00E95C44">
              <w:rPr>
                <w:sz w:val="17"/>
                <w:szCs w:val="17"/>
              </w:rPr>
              <w:t>0</w:t>
            </w:r>
          </w:p>
        </w:tc>
        <w:tc>
          <w:tcPr>
            <w:tcW w:w="1170" w:type="dxa"/>
            <w:gridSpan w:val="2"/>
            <w:shd w:val="clear" w:color="auto" w:fill="auto"/>
            <w:vAlign w:val="bottom"/>
          </w:tcPr>
          <w:p w14:paraId="0D0E6EED" w14:textId="718A8F02" w:rsidR="00DC502E" w:rsidRPr="00E95C44" w:rsidRDefault="00DC502E" w:rsidP="00DC502E">
            <w:pPr>
              <w:spacing w:line="480" w:lineRule="auto"/>
              <w:ind w:left="-108" w:firstLine="108"/>
              <w:jc w:val="center"/>
              <w:rPr>
                <w:sz w:val="17"/>
                <w:szCs w:val="17"/>
              </w:rPr>
            </w:pPr>
            <w:r w:rsidRPr="00E95C44">
              <w:rPr>
                <w:sz w:val="17"/>
                <w:szCs w:val="17"/>
              </w:rPr>
              <w:t>(0.87, 0.93)</w:t>
            </w:r>
          </w:p>
        </w:tc>
        <w:tc>
          <w:tcPr>
            <w:tcW w:w="718" w:type="dxa"/>
            <w:gridSpan w:val="2"/>
          </w:tcPr>
          <w:p w14:paraId="7DC24253" w14:textId="186E4500" w:rsidR="00DC502E" w:rsidRPr="00E95C44" w:rsidRDefault="00DC502E" w:rsidP="00DC502E">
            <w:pPr>
              <w:spacing w:line="480" w:lineRule="auto"/>
              <w:ind w:left="-108" w:firstLine="108"/>
              <w:jc w:val="center"/>
              <w:rPr>
                <w:sz w:val="17"/>
                <w:szCs w:val="17"/>
              </w:rPr>
            </w:pPr>
            <w:r w:rsidRPr="00E95C44">
              <w:rPr>
                <w:sz w:val="17"/>
                <w:szCs w:val="17"/>
              </w:rPr>
              <w:t>21</w:t>
            </w:r>
          </w:p>
        </w:tc>
        <w:tc>
          <w:tcPr>
            <w:tcW w:w="1097" w:type="dxa"/>
            <w:shd w:val="clear" w:color="auto" w:fill="auto"/>
            <w:vAlign w:val="bottom"/>
          </w:tcPr>
          <w:p w14:paraId="20776E41" w14:textId="626C3E0F" w:rsidR="00DC502E" w:rsidRPr="00E95C44" w:rsidRDefault="00DC502E" w:rsidP="00DC502E">
            <w:pPr>
              <w:spacing w:line="480" w:lineRule="auto"/>
              <w:ind w:left="-108" w:firstLine="108"/>
              <w:jc w:val="center"/>
              <w:rPr>
                <w:sz w:val="17"/>
                <w:szCs w:val="17"/>
              </w:rPr>
            </w:pPr>
            <w:r w:rsidRPr="00E95C44">
              <w:rPr>
                <w:sz w:val="17"/>
                <w:szCs w:val="17"/>
              </w:rPr>
              <w:t>0.46</w:t>
            </w:r>
          </w:p>
        </w:tc>
        <w:tc>
          <w:tcPr>
            <w:tcW w:w="1080" w:type="dxa"/>
            <w:shd w:val="clear" w:color="auto" w:fill="auto"/>
            <w:vAlign w:val="bottom"/>
          </w:tcPr>
          <w:p w14:paraId="20CD7015" w14:textId="6D95C067" w:rsidR="00DC502E" w:rsidRPr="00E95C44" w:rsidRDefault="00DC502E" w:rsidP="00DC502E">
            <w:pPr>
              <w:spacing w:line="480" w:lineRule="auto"/>
              <w:ind w:left="-108" w:firstLine="108"/>
              <w:jc w:val="center"/>
              <w:rPr>
                <w:sz w:val="17"/>
                <w:szCs w:val="17"/>
              </w:rPr>
            </w:pPr>
            <w:r w:rsidRPr="00E95C44">
              <w:rPr>
                <w:sz w:val="17"/>
                <w:szCs w:val="17"/>
              </w:rPr>
              <w:t>(0.41, 0.51)</w:t>
            </w:r>
          </w:p>
        </w:tc>
        <w:tc>
          <w:tcPr>
            <w:tcW w:w="1170" w:type="dxa"/>
            <w:shd w:val="clear" w:color="auto" w:fill="auto"/>
            <w:vAlign w:val="bottom"/>
          </w:tcPr>
          <w:p w14:paraId="04519F83" w14:textId="25033265" w:rsidR="00DC502E" w:rsidRPr="00E95C44" w:rsidRDefault="00DC502E" w:rsidP="00DC502E">
            <w:pPr>
              <w:spacing w:line="480" w:lineRule="auto"/>
              <w:ind w:left="-108" w:firstLine="108"/>
              <w:jc w:val="center"/>
              <w:rPr>
                <w:sz w:val="17"/>
                <w:szCs w:val="17"/>
              </w:rPr>
            </w:pPr>
            <w:r w:rsidRPr="00E95C44">
              <w:rPr>
                <w:sz w:val="17"/>
                <w:szCs w:val="17"/>
              </w:rPr>
              <w:t>0.95</w:t>
            </w:r>
          </w:p>
        </w:tc>
        <w:tc>
          <w:tcPr>
            <w:tcW w:w="1170" w:type="dxa"/>
            <w:shd w:val="clear" w:color="auto" w:fill="auto"/>
            <w:vAlign w:val="bottom"/>
          </w:tcPr>
          <w:p w14:paraId="4A611BD0" w14:textId="06B113A7" w:rsidR="00DC502E" w:rsidRPr="00E95C44" w:rsidRDefault="00DC502E" w:rsidP="00DC502E">
            <w:pPr>
              <w:spacing w:line="480" w:lineRule="auto"/>
              <w:ind w:left="-108" w:firstLine="108"/>
              <w:jc w:val="center"/>
              <w:rPr>
                <w:sz w:val="17"/>
                <w:szCs w:val="17"/>
              </w:rPr>
            </w:pPr>
            <w:r w:rsidRPr="00E95C44">
              <w:rPr>
                <w:sz w:val="17"/>
                <w:szCs w:val="17"/>
              </w:rPr>
              <w:t>(0.92, 0.96)</w:t>
            </w:r>
          </w:p>
        </w:tc>
        <w:tc>
          <w:tcPr>
            <w:tcW w:w="1080" w:type="dxa"/>
            <w:gridSpan w:val="2"/>
            <w:shd w:val="clear" w:color="auto" w:fill="auto"/>
            <w:vAlign w:val="bottom"/>
          </w:tcPr>
          <w:p w14:paraId="0A74CF63" w14:textId="6BF8D6AE" w:rsidR="00DC502E" w:rsidRPr="00E95C44" w:rsidRDefault="00E46487" w:rsidP="00DC502E">
            <w:pPr>
              <w:spacing w:line="480" w:lineRule="auto"/>
              <w:ind w:left="-108" w:firstLine="108"/>
              <w:jc w:val="center"/>
              <w:rPr>
                <w:sz w:val="17"/>
                <w:szCs w:val="17"/>
              </w:rPr>
            </w:pPr>
            <w:r w:rsidRPr="00E95C44">
              <w:rPr>
                <w:sz w:val="17"/>
                <w:szCs w:val="17"/>
              </w:rPr>
              <w:t>-0.09</w:t>
            </w:r>
          </w:p>
        </w:tc>
        <w:tc>
          <w:tcPr>
            <w:tcW w:w="1260" w:type="dxa"/>
            <w:shd w:val="clear" w:color="auto" w:fill="auto"/>
            <w:vAlign w:val="bottom"/>
          </w:tcPr>
          <w:p w14:paraId="3E44ADC1" w14:textId="21944D01" w:rsidR="00DC502E" w:rsidRPr="00E95C44" w:rsidRDefault="00625EE0" w:rsidP="00DC502E">
            <w:pPr>
              <w:spacing w:line="480" w:lineRule="auto"/>
              <w:ind w:left="-108" w:firstLine="108"/>
              <w:jc w:val="center"/>
              <w:rPr>
                <w:sz w:val="17"/>
                <w:szCs w:val="17"/>
              </w:rPr>
            </w:pPr>
            <w:r w:rsidRPr="00E95C44">
              <w:rPr>
                <w:sz w:val="17"/>
                <w:szCs w:val="17"/>
              </w:rPr>
              <w:t>(-0.19, -0.03)</w:t>
            </w:r>
          </w:p>
        </w:tc>
        <w:tc>
          <w:tcPr>
            <w:tcW w:w="1080" w:type="dxa"/>
            <w:shd w:val="clear" w:color="auto" w:fill="auto"/>
            <w:vAlign w:val="bottom"/>
          </w:tcPr>
          <w:p w14:paraId="6BCAA611" w14:textId="6CF4C697" w:rsidR="00DC502E" w:rsidRPr="00E95C44" w:rsidRDefault="00E46487" w:rsidP="00DC502E">
            <w:pPr>
              <w:spacing w:line="480" w:lineRule="auto"/>
              <w:ind w:left="-108" w:firstLine="108"/>
              <w:jc w:val="center"/>
              <w:rPr>
                <w:sz w:val="17"/>
                <w:szCs w:val="17"/>
              </w:rPr>
            </w:pPr>
            <w:r w:rsidRPr="00E95C44">
              <w:rPr>
                <w:sz w:val="17"/>
                <w:szCs w:val="17"/>
              </w:rPr>
              <w:t>0.05</w:t>
            </w:r>
          </w:p>
        </w:tc>
        <w:tc>
          <w:tcPr>
            <w:tcW w:w="1231" w:type="dxa"/>
            <w:shd w:val="clear" w:color="auto" w:fill="auto"/>
            <w:vAlign w:val="bottom"/>
          </w:tcPr>
          <w:p w14:paraId="5851DC06" w14:textId="5C967A9D" w:rsidR="00DC502E" w:rsidRPr="00E95C44" w:rsidRDefault="00625EE0" w:rsidP="00DC502E">
            <w:pPr>
              <w:spacing w:line="480" w:lineRule="auto"/>
              <w:ind w:left="-108" w:firstLine="108"/>
              <w:jc w:val="center"/>
              <w:rPr>
                <w:sz w:val="17"/>
                <w:szCs w:val="17"/>
              </w:rPr>
            </w:pPr>
            <w:r w:rsidRPr="00E95C44">
              <w:rPr>
                <w:sz w:val="17"/>
                <w:szCs w:val="17"/>
              </w:rPr>
              <w:t>(0.03, 0.06)</w:t>
            </w:r>
          </w:p>
        </w:tc>
      </w:tr>
      <w:tr w:rsidR="004C2970" w:rsidRPr="00E95C44" w14:paraId="49F3A2A9" w14:textId="77777777" w:rsidTr="002E20F7">
        <w:trPr>
          <w:gridAfter w:val="1"/>
          <w:wAfter w:w="29" w:type="dxa"/>
        </w:trPr>
        <w:tc>
          <w:tcPr>
            <w:tcW w:w="795" w:type="dxa"/>
            <w:shd w:val="clear" w:color="auto" w:fill="auto"/>
            <w:vAlign w:val="center"/>
          </w:tcPr>
          <w:p w14:paraId="7D374AE9" w14:textId="1489BBF4" w:rsidR="00E46487" w:rsidRPr="00E95C44" w:rsidRDefault="00E46487" w:rsidP="00E46487">
            <w:pPr>
              <w:spacing w:line="480" w:lineRule="auto"/>
              <w:ind w:left="-108" w:firstLine="108"/>
              <w:jc w:val="center"/>
              <w:rPr>
                <w:sz w:val="17"/>
                <w:szCs w:val="17"/>
              </w:rPr>
            </w:pPr>
            <w:r w:rsidRPr="00E95C44">
              <w:rPr>
                <w:sz w:val="17"/>
                <w:szCs w:val="17"/>
              </w:rPr>
              <w:t>11</w:t>
            </w:r>
          </w:p>
        </w:tc>
        <w:tc>
          <w:tcPr>
            <w:tcW w:w="1080" w:type="dxa"/>
            <w:shd w:val="clear" w:color="auto" w:fill="auto"/>
            <w:vAlign w:val="bottom"/>
          </w:tcPr>
          <w:p w14:paraId="4D41C6DA" w14:textId="6B9D3729" w:rsidR="00E46487" w:rsidRPr="00E95C44" w:rsidRDefault="00E46487" w:rsidP="00E46487">
            <w:pPr>
              <w:spacing w:line="480" w:lineRule="auto"/>
              <w:ind w:left="-108" w:firstLine="108"/>
              <w:jc w:val="center"/>
              <w:rPr>
                <w:sz w:val="17"/>
                <w:szCs w:val="17"/>
              </w:rPr>
            </w:pPr>
            <w:r w:rsidRPr="00E95C44">
              <w:rPr>
                <w:sz w:val="17"/>
                <w:szCs w:val="17"/>
              </w:rPr>
              <w:t>0.45</w:t>
            </w:r>
          </w:p>
        </w:tc>
        <w:tc>
          <w:tcPr>
            <w:tcW w:w="1169" w:type="dxa"/>
            <w:shd w:val="clear" w:color="auto" w:fill="auto"/>
            <w:vAlign w:val="bottom"/>
          </w:tcPr>
          <w:p w14:paraId="6F767CEC" w14:textId="095A0E6B" w:rsidR="00E46487" w:rsidRPr="00E95C44" w:rsidRDefault="00E46487" w:rsidP="00E46487">
            <w:pPr>
              <w:spacing w:line="480" w:lineRule="auto"/>
              <w:ind w:left="-108" w:firstLine="108"/>
              <w:jc w:val="right"/>
              <w:rPr>
                <w:sz w:val="17"/>
                <w:szCs w:val="17"/>
              </w:rPr>
            </w:pPr>
            <w:r w:rsidRPr="00E95C44">
              <w:rPr>
                <w:sz w:val="17"/>
                <w:szCs w:val="17"/>
              </w:rPr>
              <w:t>(0.39, 0.51)</w:t>
            </w:r>
          </w:p>
        </w:tc>
        <w:tc>
          <w:tcPr>
            <w:tcW w:w="901" w:type="dxa"/>
            <w:shd w:val="clear" w:color="auto" w:fill="auto"/>
            <w:vAlign w:val="bottom"/>
          </w:tcPr>
          <w:p w14:paraId="2FA360DF" w14:textId="5EE7CF59" w:rsidR="00E46487" w:rsidRPr="00E95C44" w:rsidRDefault="00E46487" w:rsidP="00E46487">
            <w:pPr>
              <w:spacing w:line="480" w:lineRule="auto"/>
              <w:ind w:left="-108" w:firstLine="108"/>
              <w:jc w:val="center"/>
              <w:rPr>
                <w:sz w:val="17"/>
                <w:szCs w:val="17"/>
              </w:rPr>
            </w:pPr>
            <w:r w:rsidRPr="00E95C44">
              <w:rPr>
                <w:sz w:val="17"/>
                <w:szCs w:val="17"/>
              </w:rPr>
              <w:t>0.93</w:t>
            </w:r>
          </w:p>
        </w:tc>
        <w:tc>
          <w:tcPr>
            <w:tcW w:w="1170" w:type="dxa"/>
            <w:gridSpan w:val="2"/>
            <w:shd w:val="clear" w:color="auto" w:fill="auto"/>
            <w:vAlign w:val="bottom"/>
          </w:tcPr>
          <w:p w14:paraId="29C81DA9" w14:textId="7E0A772C" w:rsidR="00E46487" w:rsidRPr="00E95C44" w:rsidRDefault="00E46487" w:rsidP="00E46487">
            <w:pPr>
              <w:spacing w:line="480" w:lineRule="auto"/>
              <w:ind w:left="-108" w:firstLine="108"/>
              <w:jc w:val="center"/>
              <w:rPr>
                <w:sz w:val="17"/>
                <w:szCs w:val="17"/>
              </w:rPr>
            </w:pPr>
            <w:r w:rsidRPr="00E95C44">
              <w:rPr>
                <w:sz w:val="17"/>
                <w:szCs w:val="17"/>
              </w:rPr>
              <w:t>(0.91, 0.95)</w:t>
            </w:r>
          </w:p>
        </w:tc>
        <w:tc>
          <w:tcPr>
            <w:tcW w:w="718" w:type="dxa"/>
            <w:gridSpan w:val="2"/>
          </w:tcPr>
          <w:p w14:paraId="7D269D47" w14:textId="3D542069" w:rsidR="00E46487" w:rsidRPr="00E95C44" w:rsidRDefault="00E46487" w:rsidP="00E46487">
            <w:pPr>
              <w:spacing w:line="480" w:lineRule="auto"/>
              <w:ind w:left="-108" w:firstLine="108"/>
              <w:jc w:val="center"/>
              <w:rPr>
                <w:sz w:val="17"/>
                <w:szCs w:val="17"/>
              </w:rPr>
            </w:pPr>
            <w:r w:rsidRPr="00E95C44">
              <w:rPr>
                <w:sz w:val="17"/>
                <w:szCs w:val="17"/>
              </w:rPr>
              <w:t>23</w:t>
            </w:r>
          </w:p>
        </w:tc>
        <w:tc>
          <w:tcPr>
            <w:tcW w:w="1097" w:type="dxa"/>
            <w:shd w:val="clear" w:color="auto" w:fill="auto"/>
            <w:vAlign w:val="bottom"/>
          </w:tcPr>
          <w:p w14:paraId="4D6CB889" w14:textId="413BDF5C" w:rsidR="00E46487" w:rsidRPr="00E95C44" w:rsidRDefault="00E46487" w:rsidP="00E46487">
            <w:pPr>
              <w:spacing w:line="480" w:lineRule="auto"/>
              <w:ind w:left="-108" w:firstLine="108"/>
              <w:jc w:val="center"/>
              <w:rPr>
                <w:sz w:val="17"/>
                <w:szCs w:val="17"/>
              </w:rPr>
            </w:pPr>
            <w:r w:rsidRPr="00E95C44">
              <w:rPr>
                <w:sz w:val="17"/>
                <w:szCs w:val="17"/>
              </w:rPr>
              <w:t>0.36</w:t>
            </w:r>
          </w:p>
        </w:tc>
        <w:tc>
          <w:tcPr>
            <w:tcW w:w="1080" w:type="dxa"/>
            <w:shd w:val="clear" w:color="auto" w:fill="auto"/>
            <w:vAlign w:val="bottom"/>
          </w:tcPr>
          <w:p w14:paraId="5EF03077" w14:textId="30F4A5E3" w:rsidR="00E46487" w:rsidRPr="00E95C44" w:rsidRDefault="00E46487" w:rsidP="00E46487">
            <w:pPr>
              <w:spacing w:line="480" w:lineRule="auto"/>
              <w:ind w:left="-108" w:firstLine="108"/>
              <w:jc w:val="center"/>
              <w:rPr>
                <w:sz w:val="17"/>
                <w:szCs w:val="17"/>
              </w:rPr>
            </w:pPr>
            <w:r w:rsidRPr="00E95C44">
              <w:rPr>
                <w:sz w:val="17"/>
                <w:szCs w:val="17"/>
              </w:rPr>
              <w:t>(0.32, 0.41)</w:t>
            </w:r>
          </w:p>
        </w:tc>
        <w:tc>
          <w:tcPr>
            <w:tcW w:w="1170" w:type="dxa"/>
            <w:shd w:val="clear" w:color="auto" w:fill="auto"/>
            <w:vAlign w:val="bottom"/>
          </w:tcPr>
          <w:p w14:paraId="3F80371F" w14:textId="348CCAA9" w:rsidR="00E46487" w:rsidRPr="00E95C44" w:rsidRDefault="00E46487" w:rsidP="00E46487">
            <w:pPr>
              <w:spacing w:line="480" w:lineRule="auto"/>
              <w:ind w:left="-108" w:firstLine="108"/>
              <w:jc w:val="center"/>
              <w:rPr>
                <w:sz w:val="17"/>
                <w:szCs w:val="17"/>
              </w:rPr>
            </w:pPr>
            <w:r w:rsidRPr="00E95C44">
              <w:rPr>
                <w:sz w:val="17"/>
                <w:szCs w:val="17"/>
              </w:rPr>
              <w:t>0.97</w:t>
            </w:r>
          </w:p>
        </w:tc>
        <w:tc>
          <w:tcPr>
            <w:tcW w:w="1170" w:type="dxa"/>
            <w:shd w:val="clear" w:color="auto" w:fill="auto"/>
            <w:vAlign w:val="bottom"/>
          </w:tcPr>
          <w:p w14:paraId="34CF7DB3" w14:textId="18477D07" w:rsidR="00E46487" w:rsidRPr="00E95C44" w:rsidRDefault="00E46487" w:rsidP="00E46487">
            <w:pPr>
              <w:spacing w:line="480" w:lineRule="auto"/>
              <w:ind w:left="-108" w:firstLine="108"/>
              <w:jc w:val="center"/>
              <w:rPr>
                <w:sz w:val="17"/>
                <w:szCs w:val="17"/>
              </w:rPr>
            </w:pPr>
            <w:r w:rsidRPr="00E95C44">
              <w:rPr>
                <w:sz w:val="17"/>
                <w:szCs w:val="17"/>
              </w:rPr>
              <w:t>(0.95, 0.98)</w:t>
            </w:r>
          </w:p>
        </w:tc>
        <w:tc>
          <w:tcPr>
            <w:tcW w:w="1080" w:type="dxa"/>
            <w:gridSpan w:val="2"/>
            <w:shd w:val="clear" w:color="auto" w:fill="auto"/>
            <w:vAlign w:val="bottom"/>
          </w:tcPr>
          <w:p w14:paraId="171602EA" w14:textId="40464DD1" w:rsidR="00E46487" w:rsidRPr="00E95C44" w:rsidRDefault="00E46487" w:rsidP="00E46487">
            <w:pPr>
              <w:spacing w:line="480" w:lineRule="auto"/>
              <w:ind w:left="-108" w:firstLine="108"/>
              <w:jc w:val="center"/>
              <w:rPr>
                <w:sz w:val="17"/>
                <w:szCs w:val="17"/>
              </w:rPr>
            </w:pPr>
            <w:r w:rsidRPr="00E95C44">
              <w:rPr>
                <w:sz w:val="17"/>
                <w:szCs w:val="17"/>
              </w:rPr>
              <w:t>-0.09</w:t>
            </w:r>
          </w:p>
        </w:tc>
        <w:tc>
          <w:tcPr>
            <w:tcW w:w="1260" w:type="dxa"/>
            <w:shd w:val="clear" w:color="auto" w:fill="auto"/>
            <w:vAlign w:val="bottom"/>
          </w:tcPr>
          <w:p w14:paraId="427A780A" w14:textId="43502F2B" w:rsidR="00E46487" w:rsidRPr="00E95C44" w:rsidRDefault="00625EE0" w:rsidP="00E46487">
            <w:pPr>
              <w:spacing w:line="480" w:lineRule="auto"/>
              <w:ind w:left="-108" w:firstLine="108"/>
              <w:jc w:val="center"/>
              <w:rPr>
                <w:sz w:val="17"/>
                <w:szCs w:val="17"/>
              </w:rPr>
            </w:pPr>
            <w:r w:rsidRPr="00E95C44">
              <w:rPr>
                <w:sz w:val="17"/>
                <w:szCs w:val="17"/>
              </w:rPr>
              <w:t>(-0.18, -0.02)</w:t>
            </w:r>
          </w:p>
        </w:tc>
        <w:tc>
          <w:tcPr>
            <w:tcW w:w="1080" w:type="dxa"/>
            <w:shd w:val="clear" w:color="auto" w:fill="auto"/>
            <w:vAlign w:val="bottom"/>
          </w:tcPr>
          <w:p w14:paraId="6F5BF7D7" w14:textId="04ECF1B0" w:rsidR="00E46487" w:rsidRPr="00E95C44" w:rsidRDefault="00E46487" w:rsidP="00E46487">
            <w:pPr>
              <w:spacing w:line="480" w:lineRule="auto"/>
              <w:ind w:left="-108" w:firstLine="108"/>
              <w:jc w:val="center"/>
              <w:rPr>
                <w:sz w:val="17"/>
                <w:szCs w:val="17"/>
              </w:rPr>
            </w:pPr>
            <w:r w:rsidRPr="00E95C44">
              <w:rPr>
                <w:sz w:val="17"/>
                <w:szCs w:val="17"/>
              </w:rPr>
              <w:t>0.04</w:t>
            </w:r>
          </w:p>
        </w:tc>
        <w:tc>
          <w:tcPr>
            <w:tcW w:w="1231" w:type="dxa"/>
            <w:shd w:val="clear" w:color="auto" w:fill="auto"/>
            <w:vAlign w:val="bottom"/>
          </w:tcPr>
          <w:p w14:paraId="363FD5A3" w14:textId="2A0451E0" w:rsidR="00E46487" w:rsidRPr="00E95C44" w:rsidRDefault="00625EE0" w:rsidP="00E46487">
            <w:pPr>
              <w:spacing w:line="480" w:lineRule="auto"/>
              <w:ind w:left="-108" w:firstLine="108"/>
              <w:jc w:val="center"/>
              <w:rPr>
                <w:sz w:val="17"/>
                <w:szCs w:val="17"/>
              </w:rPr>
            </w:pPr>
            <w:r w:rsidRPr="00E95C44">
              <w:rPr>
                <w:sz w:val="17"/>
                <w:szCs w:val="17"/>
              </w:rPr>
              <w:t>(0.02, 0.05)</w:t>
            </w:r>
          </w:p>
        </w:tc>
      </w:tr>
    </w:tbl>
    <w:bookmarkEnd w:id="43"/>
    <w:p w14:paraId="65B6AA1F" w14:textId="77777777" w:rsidR="001F562E" w:rsidRPr="00E95C44" w:rsidRDefault="001F562E" w:rsidP="007742ED">
      <w:pPr>
        <w:ind w:left="-993" w:right="-81"/>
        <w:rPr>
          <w:rFonts w:eastAsia="Calibri"/>
        </w:rPr>
      </w:pPr>
      <w:r w:rsidRPr="00E95C44">
        <w:rPr>
          <w:vertAlign w:val="superscript"/>
        </w:rPr>
        <w:t xml:space="preserve">a </w:t>
      </w:r>
      <w:r w:rsidRPr="00E95C44">
        <w:t>N Studies = 38; N Participants = 8,827; N major depression = 1,047</w:t>
      </w:r>
    </w:p>
    <w:p w14:paraId="2BA960CC" w14:textId="77777777" w:rsidR="001F562E" w:rsidRPr="00E95C44" w:rsidRDefault="001F562E" w:rsidP="007D1283">
      <w:pPr>
        <w:ind w:left="-993" w:right="-81"/>
        <w:rPr>
          <w:bCs/>
        </w:rPr>
      </w:pPr>
      <w:r w:rsidRPr="00E95C44">
        <w:rPr>
          <w:bCs/>
          <w:vertAlign w:val="superscript"/>
        </w:rPr>
        <w:t xml:space="preserve">b </w:t>
      </w:r>
      <w:proofErr w:type="gramStart"/>
      <w:r w:rsidRPr="00E95C44">
        <w:t>The</w:t>
      </w:r>
      <w:proofErr w:type="gramEnd"/>
      <w:r w:rsidRPr="00E95C44">
        <w:t xml:space="preserve"> cutoff </w:t>
      </w:r>
      <w:r w:rsidRPr="00E95C44">
        <w:rPr>
          <w:bCs/>
        </w:rPr>
        <w:t>minimizes the values of the distance to the top-left corner of the ROC</w:t>
      </w:r>
      <w:r w:rsidRPr="00E95C44">
        <w:rPr>
          <w:rFonts w:eastAsiaTheme="minorEastAsia"/>
          <w:sz w:val="22"/>
          <w:szCs w:val="22"/>
        </w:rPr>
        <w:t xml:space="preserve"> curve</w:t>
      </w:r>
      <w:r w:rsidRPr="00E95C44">
        <w:rPr>
          <w:bCs/>
        </w:rPr>
        <w:t>s</w:t>
      </w:r>
      <w:r w:rsidRPr="00E95C44">
        <w:rPr>
          <w:bCs/>
          <w:vertAlign w:val="superscript"/>
        </w:rPr>
        <w:t xml:space="preserve"> </w:t>
      </w:r>
      <w:r w:rsidRPr="00E95C44">
        <w:rPr>
          <w:bCs/>
        </w:rPr>
        <w:t>for HADS-D.</w:t>
      </w:r>
    </w:p>
    <w:p w14:paraId="1BF33D6A" w14:textId="77777777" w:rsidR="001F562E" w:rsidRPr="00E95C44" w:rsidRDefault="001F562E" w:rsidP="007D1283">
      <w:pPr>
        <w:tabs>
          <w:tab w:val="left" w:pos="1208"/>
        </w:tabs>
        <w:ind w:left="-993"/>
      </w:pPr>
      <w:r w:rsidRPr="00E95C44">
        <w:rPr>
          <w:vertAlign w:val="superscript"/>
        </w:rPr>
        <w:t>c</w:t>
      </w:r>
      <w:r w:rsidRPr="00E95C44">
        <w:t xml:space="preserve"> </w:t>
      </w:r>
      <w:proofErr w:type="gramStart"/>
      <w:r w:rsidRPr="00E95C44">
        <w:t>The</w:t>
      </w:r>
      <w:proofErr w:type="gramEnd"/>
      <w:r w:rsidRPr="00E95C44">
        <w:t xml:space="preserve"> cutoff </w:t>
      </w:r>
      <w:r w:rsidRPr="00E95C44">
        <w:rPr>
          <w:bCs/>
        </w:rPr>
        <w:t>minimizes the values of the distance to the top-left corner of the ROC</w:t>
      </w:r>
      <w:r w:rsidRPr="00E95C44">
        <w:rPr>
          <w:rFonts w:eastAsiaTheme="minorEastAsia"/>
          <w:sz w:val="22"/>
          <w:szCs w:val="22"/>
        </w:rPr>
        <w:t xml:space="preserve"> curve</w:t>
      </w:r>
      <w:r w:rsidRPr="00E95C44">
        <w:rPr>
          <w:bCs/>
        </w:rPr>
        <w:t>s</w:t>
      </w:r>
      <w:r w:rsidRPr="00E95C44">
        <w:rPr>
          <w:bCs/>
          <w:vertAlign w:val="superscript"/>
        </w:rPr>
        <w:t xml:space="preserve"> </w:t>
      </w:r>
      <w:r w:rsidRPr="00E95C44">
        <w:rPr>
          <w:bCs/>
        </w:rPr>
        <w:t>for HADS-T.</w:t>
      </w:r>
    </w:p>
    <w:p w14:paraId="5D87D409" w14:textId="77777777" w:rsidR="001F562E" w:rsidRPr="00E95C44" w:rsidRDefault="001F562E" w:rsidP="007D1283">
      <w:pPr>
        <w:tabs>
          <w:tab w:val="left" w:pos="1208"/>
        </w:tabs>
        <w:ind w:left="-993"/>
      </w:pPr>
      <w:r w:rsidRPr="00E95C44">
        <w:rPr>
          <w:vertAlign w:val="superscript"/>
        </w:rPr>
        <w:t>d</w:t>
      </w:r>
      <w:r w:rsidRPr="00E95C44">
        <w:t xml:space="preserve"> </w:t>
      </w:r>
      <w:proofErr w:type="gramStart"/>
      <w:r w:rsidRPr="00E95C44">
        <w:t>On</w:t>
      </w:r>
      <w:proofErr w:type="gramEnd"/>
      <w:r w:rsidRPr="00E95C44">
        <w:t xml:space="preserve"> this cutoff of HADS-T, the model convergence code was 0 when using </w:t>
      </w:r>
      <w:r w:rsidRPr="00E95C44">
        <w:rPr>
          <w:rFonts w:eastAsia="SimSun"/>
        </w:rPr>
        <w:t>the default optimizer in glmer</w:t>
      </w:r>
      <w:r w:rsidRPr="00E95C44">
        <w:t>, but there were meaningful CIs.</w:t>
      </w:r>
    </w:p>
    <w:p w14:paraId="3EDE56E1" w14:textId="77777777" w:rsidR="001F562E" w:rsidRPr="00E95C44" w:rsidRDefault="001F562E" w:rsidP="007D1283">
      <w:pPr>
        <w:tabs>
          <w:tab w:val="left" w:pos="1208"/>
        </w:tabs>
        <w:ind w:left="-993"/>
      </w:pPr>
    </w:p>
    <w:p w14:paraId="72B7C802" w14:textId="77777777" w:rsidR="001F562E" w:rsidRPr="00E95C44" w:rsidRDefault="001F562E" w:rsidP="007D1283">
      <w:pPr>
        <w:spacing w:line="480" w:lineRule="auto"/>
        <w:ind w:left="-993" w:right="-932"/>
      </w:pPr>
      <w:r w:rsidRPr="00E95C44">
        <w:t>CI: confidence interval</w:t>
      </w:r>
    </w:p>
    <w:p w14:paraId="0F80DF81" w14:textId="77777777" w:rsidR="001F562E" w:rsidRPr="00E95C44" w:rsidRDefault="001F562E" w:rsidP="001F562E">
      <w:pPr>
        <w:rPr>
          <w:lang w:eastAsia="ja-JP"/>
        </w:rPr>
      </w:pPr>
      <w:r w:rsidRPr="00E95C44">
        <w:br w:type="page"/>
      </w:r>
    </w:p>
    <w:p w14:paraId="5E0B0532" w14:textId="1052D2A7" w:rsidR="001F562E" w:rsidRPr="00E95C44" w:rsidRDefault="001F562E" w:rsidP="007D1283">
      <w:pPr>
        <w:spacing w:line="480" w:lineRule="auto"/>
        <w:ind w:left="-993" w:right="-932"/>
      </w:pPr>
      <w:r w:rsidRPr="00E95C44">
        <w:rPr>
          <w:b/>
          <w:bCs/>
        </w:rPr>
        <w:lastRenderedPageBreak/>
        <w:t xml:space="preserve">Table </w:t>
      </w:r>
      <w:r w:rsidR="00E0544D" w:rsidRPr="00E95C44">
        <w:rPr>
          <w:b/>
          <w:bCs/>
        </w:rPr>
        <w:t>4b</w:t>
      </w:r>
      <w:r w:rsidRPr="00E95C44">
        <w:rPr>
          <w:b/>
          <w:bCs/>
        </w:rPr>
        <w:t xml:space="preserve">. </w:t>
      </w:r>
      <w:r w:rsidRPr="00E95C44">
        <w:t xml:space="preserve">Comparison of sensitivity and specificity estimates between HADS-D and HADS-T for </w:t>
      </w:r>
      <w:r w:rsidRPr="00E95C44">
        <w:rPr>
          <w:bCs/>
        </w:rPr>
        <w:t xml:space="preserve">pairs of optimal cutoffs and </w:t>
      </w:r>
      <w:r w:rsidRPr="00E95C44">
        <w:t>cutoffs close to the optimal cutoffs among participants recruited from outpatient care setting</w:t>
      </w:r>
      <w:r w:rsidR="00F730A5" w:rsidRPr="00E95C44">
        <w:t>s</w:t>
      </w:r>
    </w:p>
    <w:tbl>
      <w:tblPr>
        <w:tblpPr w:leftFromText="180" w:rightFromText="180" w:vertAnchor="text" w:horzAnchor="margin" w:tblpXSpec="center" w:tblpY="56"/>
        <w:tblW w:w="15030" w:type="dxa"/>
        <w:tblBorders>
          <w:top w:val="single" w:sz="18" w:space="0" w:color="auto"/>
          <w:bottom w:val="single" w:sz="18" w:space="0" w:color="auto"/>
        </w:tblBorders>
        <w:tblLayout w:type="fixed"/>
        <w:tblLook w:val="04A0" w:firstRow="1" w:lastRow="0" w:firstColumn="1" w:lastColumn="0" w:noHBand="0" w:noVBand="1"/>
      </w:tblPr>
      <w:tblGrid>
        <w:gridCol w:w="795"/>
        <w:gridCol w:w="1080"/>
        <w:gridCol w:w="1169"/>
        <w:gridCol w:w="901"/>
        <w:gridCol w:w="255"/>
        <w:gridCol w:w="915"/>
        <w:gridCol w:w="270"/>
        <w:gridCol w:w="448"/>
        <w:gridCol w:w="1097"/>
        <w:gridCol w:w="1080"/>
        <w:gridCol w:w="1080"/>
        <w:gridCol w:w="1170"/>
        <w:gridCol w:w="518"/>
        <w:gridCol w:w="562"/>
        <w:gridCol w:w="1170"/>
        <w:gridCol w:w="1260"/>
        <w:gridCol w:w="1231"/>
        <w:gridCol w:w="29"/>
      </w:tblGrid>
      <w:tr w:rsidR="004C2970" w:rsidRPr="00E95C44" w14:paraId="77C39577" w14:textId="77777777" w:rsidTr="002E20F7">
        <w:tc>
          <w:tcPr>
            <w:tcW w:w="5385" w:type="dxa"/>
            <w:gridSpan w:val="7"/>
            <w:tcBorders>
              <w:top w:val="single" w:sz="18" w:space="0" w:color="auto"/>
              <w:bottom w:val="single" w:sz="18" w:space="0" w:color="auto"/>
            </w:tcBorders>
            <w:shd w:val="clear" w:color="auto" w:fill="auto"/>
            <w:vAlign w:val="center"/>
          </w:tcPr>
          <w:p w14:paraId="67D324E1" w14:textId="77777777" w:rsidR="001F562E" w:rsidRPr="00E95C44" w:rsidRDefault="001F562E" w:rsidP="002E20F7">
            <w:pPr>
              <w:spacing w:line="480" w:lineRule="auto"/>
              <w:ind w:left="-108" w:firstLine="108"/>
              <w:jc w:val="center"/>
              <w:rPr>
                <w:b/>
                <w:sz w:val="18"/>
                <w:szCs w:val="18"/>
                <w:vertAlign w:val="superscript"/>
              </w:rPr>
            </w:pPr>
            <w:r w:rsidRPr="00E95C44">
              <w:rPr>
                <w:b/>
                <w:sz w:val="18"/>
                <w:szCs w:val="18"/>
              </w:rPr>
              <w:t>HADS-D</w:t>
            </w:r>
            <w:r w:rsidRPr="00E95C44">
              <w:rPr>
                <w:b/>
                <w:sz w:val="18"/>
                <w:szCs w:val="18"/>
                <w:vertAlign w:val="superscript"/>
              </w:rPr>
              <w:t>a</w:t>
            </w:r>
          </w:p>
        </w:tc>
        <w:tc>
          <w:tcPr>
            <w:tcW w:w="5393" w:type="dxa"/>
            <w:gridSpan w:val="6"/>
            <w:tcBorders>
              <w:top w:val="single" w:sz="18" w:space="0" w:color="auto"/>
              <w:bottom w:val="single" w:sz="18" w:space="0" w:color="auto"/>
            </w:tcBorders>
          </w:tcPr>
          <w:p w14:paraId="2A3AC426" w14:textId="77777777" w:rsidR="001F562E" w:rsidRPr="00E95C44" w:rsidRDefault="001F562E" w:rsidP="002E20F7">
            <w:pPr>
              <w:spacing w:line="480" w:lineRule="auto"/>
              <w:jc w:val="center"/>
              <w:rPr>
                <w:b/>
                <w:sz w:val="18"/>
                <w:szCs w:val="18"/>
              </w:rPr>
            </w:pPr>
            <w:r w:rsidRPr="00E95C44">
              <w:rPr>
                <w:b/>
                <w:sz w:val="18"/>
                <w:szCs w:val="18"/>
              </w:rPr>
              <w:t>HADS-T</w:t>
            </w:r>
          </w:p>
        </w:tc>
        <w:tc>
          <w:tcPr>
            <w:tcW w:w="4252" w:type="dxa"/>
            <w:gridSpan w:val="5"/>
            <w:tcBorders>
              <w:top w:val="single" w:sz="18" w:space="0" w:color="auto"/>
              <w:bottom w:val="single" w:sz="18" w:space="0" w:color="auto"/>
            </w:tcBorders>
            <w:shd w:val="clear" w:color="auto" w:fill="auto"/>
            <w:vAlign w:val="center"/>
          </w:tcPr>
          <w:p w14:paraId="2B83BBAD" w14:textId="77777777" w:rsidR="001F562E" w:rsidRPr="00E95C44" w:rsidRDefault="001F562E" w:rsidP="002E20F7">
            <w:pPr>
              <w:spacing w:line="480" w:lineRule="auto"/>
              <w:jc w:val="center"/>
              <w:rPr>
                <w:b/>
                <w:sz w:val="18"/>
                <w:szCs w:val="18"/>
              </w:rPr>
            </w:pPr>
            <w:r w:rsidRPr="00E95C44">
              <w:rPr>
                <w:b/>
                <w:sz w:val="18"/>
                <w:szCs w:val="18"/>
              </w:rPr>
              <w:t xml:space="preserve"> HADS-T – HADS-D</w:t>
            </w:r>
          </w:p>
        </w:tc>
      </w:tr>
      <w:tr w:rsidR="004C2970" w:rsidRPr="00E95C44" w14:paraId="2B8BBD58" w14:textId="77777777" w:rsidTr="002E20F7">
        <w:trPr>
          <w:gridAfter w:val="1"/>
          <w:wAfter w:w="29" w:type="dxa"/>
          <w:trHeight w:val="468"/>
        </w:trPr>
        <w:tc>
          <w:tcPr>
            <w:tcW w:w="795" w:type="dxa"/>
            <w:tcBorders>
              <w:top w:val="single" w:sz="18" w:space="0" w:color="auto"/>
            </w:tcBorders>
            <w:shd w:val="clear" w:color="auto" w:fill="auto"/>
            <w:vAlign w:val="center"/>
          </w:tcPr>
          <w:p w14:paraId="2549EA39" w14:textId="77777777" w:rsidR="001F562E" w:rsidRPr="004C2970" w:rsidRDefault="001F562E" w:rsidP="002E20F7">
            <w:pPr>
              <w:spacing w:line="480" w:lineRule="auto"/>
              <w:ind w:left="-108" w:firstLine="108"/>
              <w:jc w:val="center"/>
              <w:rPr>
                <w:b/>
                <w:sz w:val="18"/>
                <w:szCs w:val="18"/>
              </w:rPr>
            </w:pPr>
            <w:r w:rsidRPr="00E95C44">
              <w:rPr>
                <w:b/>
                <w:sz w:val="18"/>
                <w:szCs w:val="18"/>
              </w:rPr>
              <w:t>Cutoff</w:t>
            </w:r>
          </w:p>
        </w:tc>
        <w:tc>
          <w:tcPr>
            <w:tcW w:w="1080" w:type="dxa"/>
            <w:tcBorders>
              <w:top w:val="single" w:sz="18" w:space="0" w:color="auto"/>
            </w:tcBorders>
            <w:shd w:val="clear" w:color="auto" w:fill="auto"/>
            <w:vAlign w:val="center"/>
          </w:tcPr>
          <w:p w14:paraId="1FAB4714" w14:textId="77777777" w:rsidR="001F562E" w:rsidRPr="004C2970" w:rsidRDefault="001F562E" w:rsidP="002E20F7">
            <w:pPr>
              <w:spacing w:line="480" w:lineRule="auto"/>
              <w:ind w:left="-108" w:firstLine="108"/>
              <w:jc w:val="center"/>
              <w:rPr>
                <w:b/>
                <w:sz w:val="18"/>
                <w:szCs w:val="18"/>
              </w:rPr>
            </w:pPr>
            <w:r w:rsidRPr="00E95C44">
              <w:rPr>
                <w:b/>
                <w:sz w:val="18"/>
                <w:szCs w:val="18"/>
              </w:rPr>
              <w:t>Sensitivity</w:t>
            </w:r>
          </w:p>
        </w:tc>
        <w:tc>
          <w:tcPr>
            <w:tcW w:w="1169" w:type="dxa"/>
            <w:tcBorders>
              <w:top w:val="single" w:sz="18" w:space="0" w:color="auto"/>
            </w:tcBorders>
            <w:shd w:val="clear" w:color="auto" w:fill="auto"/>
            <w:vAlign w:val="center"/>
          </w:tcPr>
          <w:p w14:paraId="08D290DA"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c>
          <w:tcPr>
            <w:tcW w:w="1156" w:type="dxa"/>
            <w:gridSpan w:val="2"/>
            <w:tcBorders>
              <w:top w:val="single" w:sz="18" w:space="0" w:color="auto"/>
            </w:tcBorders>
            <w:shd w:val="clear" w:color="auto" w:fill="auto"/>
            <w:vAlign w:val="center"/>
          </w:tcPr>
          <w:p w14:paraId="110BB2B8" w14:textId="77777777" w:rsidR="001F562E" w:rsidRPr="004C2970" w:rsidRDefault="001F562E" w:rsidP="002E20F7">
            <w:pPr>
              <w:spacing w:line="480" w:lineRule="auto"/>
              <w:ind w:left="-108" w:firstLine="108"/>
              <w:jc w:val="center"/>
              <w:rPr>
                <w:b/>
                <w:sz w:val="18"/>
                <w:szCs w:val="18"/>
              </w:rPr>
            </w:pPr>
            <w:r w:rsidRPr="00E95C44">
              <w:rPr>
                <w:b/>
                <w:sz w:val="18"/>
                <w:szCs w:val="18"/>
              </w:rPr>
              <w:t>Specificity</w:t>
            </w:r>
          </w:p>
        </w:tc>
        <w:tc>
          <w:tcPr>
            <w:tcW w:w="915" w:type="dxa"/>
            <w:tcBorders>
              <w:top w:val="single" w:sz="18" w:space="0" w:color="auto"/>
            </w:tcBorders>
            <w:shd w:val="clear" w:color="auto" w:fill="auto"/>
            <w:vAlign w:val="center"/>
          </w:tcPr>
          <w:p w14:paraId="08D4072D"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c>
          <w:tcPr>
            <w:tcW w:w="718" w:type="dxa"/>
            <w:gridSpan w:val="2"/>
            <w:tcBorders>
              <w:top w:val="single" w:sz="18" w:space="0" w:color="auto"/>
            </w:tcBorders>
            <w:vAlign w:val="center"/>
          </w:tcPr>
          <w:p w14:paraId="49240404" w14:textId="77777777" w:rsidR="001F562E" w:rsidRPr="00E95C44" w:rsidRDefault="001F562E" w:rsidP="002E20F7">
            <w:pPr>
              <w:spacing w:line="480" w:lineRule="auto"/>
              <w:ind w:left="-108" w:firstLine="108"/>
              <w:jc w:val="center"/>
              <w:rPr>
                <w:b/>
                <w:sz w:val="18"/>
                <w:szCs w:val="18"/>
              </w:rPr>
            </w:pPr>
            <w:r w:rsidRPr="00E95C44">
              <w:rPr>
                <w:b/>
                <w:sz w:val="18"/>
                <w:szCs w:val="18"/>
              </w:rPr>
              <w:t>Cutoff</w:t>
            </w:r>
          </w:p>
        </w:tc>
        <w:tc>
          <w:tcPr>
            <w:tcW w:w="1097" w:type="dxa"/>
            <w:tcBorders>
              <w:top w:val="single" w:sz="18" w:space="0" w:color="auto"/>
            </w:tcBorders>
            <w:shd w:val="clear" w:color="auto" w:fill="auto"/>
            <w:vAlign w:val="center"/>
          </w:tcPr>
          <w:p w14:paraId="05BAEFEA" w14:textId="77777777" w:rsidR="001F562E" w:rsidRPr="00E95C44" w:rsidRDefault="001F562E" w:rsidP="002E20F7">
            <w:pPr>
              <w:spacing w:line="480" w:lineRule="auto"/>
              <w:ind w:left="-108" w:firstLine="108"/>
              <w:jc w:val="center"/>
              <w:rPr>
                <w:b/>
                <w:sz w:val="18"/>
                <w:szCs w:val="18"/>
              </w:rPr>
            </w:pPr>
            <w:r w:rsidRPr="00E95C44">
              <w:rPr>
                <w:b/>
                <w:sz w:val="18"/>
                <w:szCs w:val="18"/>
              </w:rPr>
              <w:t>Sensitivity</w:t>
            </w:r>
          </w:p>
        </w:tc>
        <w:tc>
          <w:tcPr>
            <w:tcW w:w="1080" w:type="dxa"/>
            <w:tcBorders>
              <w:top w:val="single" w:sz="18" w:space="0" w:color="auto"/>
            </w:tcBorders>
            <w:shd w:val="clear" w:color="auto" w:fill="auto"/>
            <w:vAlign w:val="center"/>
          </w:tcPr>
          <w:p w14:paraId="6F928B0B"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c>
          <w:tcPr>
            <w:tcW w:w="1080" w:type="dxa"/>
            <w:tcBorders>
              <w:top w:val="single" w:sz="18" w:space="0" w:color="auto"/>
            </w:tcBorders>
            <w:shd w:val="clear" w:color="auto" w:fill="auto"/>
            <w:vAlign w:val="center"/>
          </w:tcPr>
          <w:p w14:paraId="63ED172F" w14:textId="77777777" w:rsidR="001F562E" w:rsidRPr="00E95C44" w:rsidRDefault="001F562E" w:rsidP="002E20F7">
            <w:pPr>
              <w:spacing w:line="480" w:lineRule="auto"/>
              <w:ind w:left="-108" w:firstLine="108"/>
              <w:jc w:val="center"/>
              <w:rPr>
                <w:b/>
                <w:sz w:val="18"/>
                <w:szCs w:val="18"/>
              </w:rPr>
            </w:pPr>
            <w:r w:rsidRPr="00E95C44">
              <w:rPr>
                <w:b/>
                <w:sz w:val="18"/>
                <w:szCs w:val="18"/>
              </w:rPr>
              <w:t>Specificity</w:t>
            </w:r>
          </w:p>
        </w:tc>
        <w:tc>
          <w:tcPr>
            <w:tcW w:w="1170" w:type="dxa"/>
            <w:tcBorders>
              <w:top w:val="single" w:sz="18" w:space="0" w:color="auto"/>
            </w:tcBorders>
            <w:shd w:val="clear" w:color="auto" w:fill="auto"/>
            <w:vAlign w:val="center"/>
          </w:tcPr>
          <w:p w14:paraId="199F5F63"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c>
          <w:tcPr>
            <w:tcW w:w="1080" w:type="dxa"/>
            <w:gridSpan w:val="2"/>
            <w:tcBorders>
              <w:top w:val="single" w:sz="18" w:space="0" w:color="auto"/>
            </w:tcBorders>
            <w:shd w:val="clear" w:color="auto" w:fill="auto"/>
            <w:vAlign w:val="center"/>
          </w:tcPr>
          <w:p w14:paraId="121B0F5E" w14:textId="77777777" w:rsidR="001F562E" w:rsidRPr="004C2970" w:rsidRDefault="001F562E" w:rsidP="002E20F7">
            <w:pPr>
              <w:spacing w:line="480" w:lineRule="auto"/>
              <w:ind w:left="-108" w:firstLine="108"/>
              <w:jc w:val="center"/>
              <w:rPr>
                <w:b/>
                <w:sz w:val="18"/>
                <w:szCs w:val="18"/>
                <w:vertAlign w:val="superscript"/>
              </w:rPr>
            </w:pPr>
            <w:r w:rsidRPr="00E95C44">
              <w:rPr>
                <w:b/>
                <w:sz w:val="18"/>
                <w:szCs w:val="18"/>
              </w:rPr>
              <w:t>Sensitivity</w:t>
            </w:r>
          </w:p>
        </w:tc>
        <w:tc>
          <w:tcPr>
            <w:tcW w:w="1170" w:type="dxa"/>
            <w:tcBorders>
              <w:top w:val="single" w:sz="18" w:space="0" w:color="auto"/>
            </w:tcBorders>
            <w:shd w:val="clear" w:color="auto" w:fill="auto"/>
            <w:vAlign w:val="center"/>
          </w:tcPr>
          <w:p w14:paraId="332937AE"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c>
          <w:tcPr>
            <w:tcW w:w="1260" w:type="dxa"/>
            <w:tcBorders>
              <w:top w:val="single" w:sz="18" w:space="0" w:color="auto"/>
            </w:tcBorders>
            <w:shd w:val="clear" w:color="auto" w:fill="auto"/>
            <w:vAlign w:val="center"/>
          </w:tcPr>
          <w:p w14:paraId="4F49E055" w14:textId="77777777" w:rsidR="001F562E" w:rsidRPr="004C2970" w:rsidRDefault="001F562E" w:rsidP="002E20F7">
            <w:pPr>
              <w:spacing w:line="480" w:lineRule="auto"/>
              <w:ind w:left="-108" w:firstLine="108"/>
              <w:jc w:val="center"/>
              <w:rPr>
                <w:b/>
                <w:sz w:val="18"/>
                <w:szCs w:val="18"/>
              </w:rPr>
            </w:pPr>
            <w:r w:rsidRPr="00E95C44">
              <w:rPr>
                <w:b/>
                <w:sz w:val="18"/>
                <w:szCs w:val="18"/>
              </w:rPr>
              <w:t>Specificity</w:t>
            </w:r>
          </w:p>
        </w:tc>
        <w:tc>
          <w:tcPr>
            <w:tcW w:w="1231" w:type="dxa"/>
            <w:tcBorders>
              <w:top w:val="single" w:sz="18" w:space="0" w:color="auto"/>
            </w:tcBorders>
            <w:shd w:val="clear" w:color="auto" w:fill="auto"/>
            <w:vAlign w:val="center"/>
          </w:tcPr>
          <w:p w14:paraId="602FF9B7" w14:textId="77777777" w:rsidR="001F562E" w:rsidRPr="00E95C44" w:rsidRDefault="001F562E" w:rsidP="002E20F7">
            <w:pPr>
              <w:spacing w:line="480" w:lineRule="auto"/>
              <w:ind w:left="-108" w:firstLine="108"/>
              <w:jc w:val="center"/>
              <w:rPr>
                <w:b/>
                <w:sz w:val="18"/>
                <w:szCs w:val="18"/>
              </w:rPr>
            </w:pPr>
            <w:r w:rsidRPr="00E95C44">
              <w:rPr>
                <w:b/>
                <w:sz w:val="18"/>
                <w:szCs w:val="18"/>
              </w:rPr>
              <w:t>95% CI</w:t>
            </w:r>
          </w:p>
        </w:tc>
      </w:tr>
      <w:tr w:rsidR="004C2970" w:rsidRPr="00E95C44" w14:paraId="38F27DDE" w14:textId="77777777" w:rsidTr="002E20F7">
        <w:trPr>
          <w:gridAfter w:val="1"/>
          <w:wAfter w:w="29" w:type="dxa"/>
        </w:trPr>
        <w:tc>
          <w:tcPr>
            <w:tcW w:w="795" w:type="dxa"/>
            <w:tcBorders>
              <w:top w:val="single" w:sz="18" w:space="0" w:color="auto"/>
            </w:tcBorders>
            <w:shd w:val="clear" w:color="auto" w:fill="auto"/>
            <w:vAlign w:val="center"/>
          </w:tcPr>
          <w:p w14:paraId="2AEBA6F9" w14:textId="77777777" w:rsidR="001F562E" w:rsidRPr="004C2970" w:rsidRDefault="001F562E" w:rsidP="002E20F7">
            <w:pPr>
              <w:spacing w:line="480" w:lineRule="auto"/>
              <w:ind w:left="-108" w:firstLine="108"/>
              <w:jc w:val="center"/>
              <w:rPr>
                <w:sz w:val="17"/>
                <w:szCs w:val="17"/>
                <w:vertAlign w:val="superscript"/>
              </w:rPr>
            </w:pPr>
            <w:r w:rsidRPr="00E95C44">
              <w:rPr>
                <w:sz w:val="17"/>
                <w:szCs w:val="17"/>
              </w:rPr>
              <w:t>5</w:t>
            </w:r>
          </w:p>
        </w:tc>
        <w:tc>
          <w:tcPr>
            <w:tcW w:w="1080" w:type="dxa"/>
            <w:tcBorders>
              <w:top w:val="single" w:sz="18" w:space="0" w:color="auto"/>
            </w:tcBorders>
            <w:shd w:val="clear" w:color="auto" w:fill="auto"/>
            <w:vAlign w:val="bottom"/>
          </w:tcPr>
          <w:p w14:paraId="2D71554E" w14:textId="77777777" w:rsidR="001F562E" w:rsidRPr="00E95C44" w:rsidRDefault="001F562E" w:rsidP="002E20F7">
            <w:pPr>
              <w:spacing w:line="480" w:lineRule="auto"/>
              <w:ind w:left="-108" w:firstLine="108"/>
              <w:jc w:val="center"/>
              <w:rPr>
                <w:sz w:val="17"/>
                <w:szCs w:val="17"/>
              </w:rPr>
            </w:pPr>
            <w:r w:rsidRPr="00E95C44">
              <w:rPr>
                <w:sz w:val="17"/>
                <w:szCs w:val="17"/>
              </w:rPr>
              <w:t>0.91</w:t>
            </w:r>
          </w:p>
        </w:tc>
        <w:tc>
          <w:tcPr>
            <w:tcW w:w="1169" w:type="dxa"/>
            <w:tcBorders>
              <w:top w:val="single" w:sz="18" w:space="0" w:color="auto"/>
            </w:tcBorders>
            <w:shd w:val="clear" w:color="auto" w:fill="auto"/>
            <w:vAlign w:val="bottom"/>
          </w:tcPr>
          <w:p w14:paraId="6FE269AC" w14:textId="77777777" w:rsidR="001F562E" w:rsidRPr="00E95C44" w:rsidRDefault="001F562E" w:rsidP="002E20F7">
            <w:pPr>
              <w:spacing w:line="480" w:lineRule="auto"/>
              <w:ind w:left="-108" w:firstLine="108"/>
              <w:jc w:val="right"/>
              <w:rPr>
                <w:sz w:val="17"/>
                <w:szCs w:val="17"/>
              </w:rPr>
            </w:pPr>
            <w:r w:rsidRPr="00E95C44">
              <w:rPr>
                <w:sz w:val="17"/>
                <w:szCs w:val="17"/>
              </w:rPr>
              <w:t>(0.87, 0.94)</w:t>
            </w:r>
          </w:p>
        </w:tc>
        <w:tc>
          <w:tcPr>
            <w:tcW w:w="901" w:type="dxa"/>
            <w:tcBorders>
              <w:top w:val="single" w:sz="18" w:space="0" w:color="auto"/>
            </w:tcBorders>
            <w:shd w:val="clear" w:color="auto" w:fill="auto"/>
            <w:vAlign w:val="bottom"/>
          </w:tcPr>
          <w:p w14:paraId="5BFCF19B" w14:textId="77777777" w:rsidR="001F562E" w:rsidRPr="004C2970" w:rsidRDefault="001F562E" w:rsidP="002E20F7">
            <w:pPr>
              <w:spacing w:line="480" w:lineRule="auto"/>
              <w:ind w:left="-108" w:firstLine="108"/>
              <w:jc w:val="center"/>
              <w:rPr>
                <w:sz w:val="17"/>
                <w:szCs w:val="17"/>
              </w:rPr>
            </w:pPr>
            <w:r w:rsidRPr="00E95C44">
              <w:rPr>
                <w:sz w:val="17"/>
                <w:szCs w:val="17"/>
              </w:rPr>
              <w:t>0.63</w:t>
            </w:r>
          </w:p>
        </w:tc>
        <w:tc>
          <w:tcPr>
            <w:tcW w:w="1170" w:type="dxa"/>
            <w:gridSpan w:val="2"/>
            <w:tcBorders>
              <w:top w:val="single" w:sz="18" w:space="0" w:color="auto"/>
            </w:tcBorders>
            <w:shd w:val="clear" w:color="auto" w:fill="auto"/>
            <w:vAlign w:val="bottom"/>
          </w:tcPr>
          <w:p w14:paraId="11CDA68C" w14:textId="2818D2ED" w:rsidR="001F562E" w:rsidRPr="00E95C44" w:rsidRDefault="001F562E" w:rsidP="002E20F7">
            <w:pPr>
              <w:spacing w:line="480" w:lineRule="auto"/>
              <w:ind w:left="-108" w:firstLine="108"/>
              <w:jc w:val="center"/>
              <w:rPr>
                <w:sz w:val="17"/>
                <w:szCs w:val="17"/>
              </w:rPr>
            </w:pPr>
            <w:r w:rsidRPr="00E95C44">
              <w:rPr>
                <w:sz w:val="17"/>
                <w:szCs w:val="17"/>
              </w:rPr>
              <w:t>(0.6</w:t>
            </w:r>
            <w:r w:rsidR="00930FF8" w:rsidRPr="00E95C44">
              <w:rPr>
                <w:sz w:val="17"/>
                <w:szCs w:val="17"/>
              </w:rPr>
              <w:t>0</w:t>
            </w:r>
            <w:r w:rsidRPr="00E95C44">
              <w:rPr>
                <w:sz w:val="17"/>
                <w:szCs w:val="17"/>
              </w:rPr>
              <w:t>, 0.67)</w:t>
            </w:r>
          </w:p>
        </w:tc>
        <w:tc>
          <w:tcPr>
            <w:tcW w:w="718" w:type="dxa"/>
            <w:gridSpan w:val="2"/>
            <w:tcBorders>
              <w:top w:val="single" w:sz="18" w:space="0" w:color="auto"/>
            </w:tcBorders>
            <w:vAlign w:val="center"/>
          </w:tcPr>
          <w:p w14:paraId="197AF72B" w14:textId="77777777" w:rsidR="001F562E" w:rsidRPr="00E95C44" w:rsidRDefault="001F562E" w:rsidP="002E20F7">
            <w:pPr>
              <w:spacing w:line="480" w:lineRule="auto"/>
              <w:ind w:left="-108" w:firstLine="108"/>
              <w:jc w:val="center"/>
              <w:rPr>
                <w:sz w:val="17"/>
                <w:szCs w:val="17"/>
              </w:rPr>
            </w:pPr>
            <w:r w:rsidRPr="00E95C44">
              <w:rPr>
                <w:sz w:val="17"/>
                <w:szCs w:val="17"/>
              </w:rPr>
              <w:t>11</w:t>
            </w:r>
          </w:p>
        </w:tc>
        <w:tc>
          <w:tcPr>
            <w:tcW w:w="1097" w:type="dxa"/>
            <w:tcBorders>
              <w:top w:val="single" w:sz="18" w:space="0" w:color="auto"/>
            </w:tcBorders>
            <w:shd w:val="clear" w:color="auto" w:fill="auto"/>
            <w:vAlign w:val="bottom"/>
          </w:tcPr>
          <w:p w14:paraId="1D68E9D7" w14:textId="77777777" w:rsidR="001F562E" w:rsidRPr="00E95C44" w:rsidRDefault="001F562E" w:rsidP="002E20F7">
            <w:pPr>
              <w:spacing w:line="480" w:lineRule="auto"/>
              <w:ind w:left="-108" w:firstLine="108"/>
              <w:jc w:val="center"/>
              <w:rPr>
                <w:sz w:val="17"/>
                <w:szCs w:val="17"/>
              </w:rPr>
            </w:pPr>
            <w:r w:rsidRPr="00E95C44">
              <w:rPr>
                <w:sz w:val="17"/>
                <w:szCs w:val="17"/>
              </w:rPr>
              <w:t>0.92</w:t>
            </w:r>
          </w:p>
        </w:tc>
        <w:tc>
          <w:tcPr>
            <w:tcW w:w="1080" w:type="dxa"/>
            <w:tcBorders>
              <w:top w:val="single" w:sz="18" w:space="0" w:color="auto"/>
            </w:tcBorders>
            <w:shd w:val="clear" w:color="auto" w:fill="auto"/>
            <w:vAlign w:val="bottom"/>
          </w:tcPr>
          <w:p w14:paraId="5CDF9FF1" w14:textId="77777777" w:rsidR="001F562E" w:rsidRPr="00E95C44" w:rsidRDefault="001F562E" w:rsidP="002E20F7">
            <w:pPr>
              <w:spacing w:line="480" w:lineRule="auto"/>
              <w:ind w:left="-108" w:firstLine="108"/>
              <w:jc w:val="center"/>
              <w:rPr>
                <w:sz w:val="17"/>
                <w:szCs w:val="17"/>
              </w:rPr>
            </w:pPr>
            <w:r w:rsidRPr="00E95C44">
              <w:rPr>
                <w:sz w:val="17"/>
                <w:szCs w:val="17"/>
              </w:rPr>
              <w:t>(0.89, 0.95)</w:t>
            </w:r>
          </w:p>
        </w:tc>
        <w:tc>
          <w:tcPr>
            <w:tcW w:w="1080" w:type="dxa"/>
            <w:tcBorders>
              <w:top w:val="single" w:sz="18" w:space="0" w:color="auto"/>
            </w:tcBorders>
            <w:shd w:val="clear" w:color="auto" w:fill="auto"/>
            <w:vAlign w:val="bottom"/>
          </w:tcPr>
          <w:p w14:paraId="0A07BB4B" w14:textId="77777777" w:rsidR="001F562E" w:rsidRPr="00E95C44" w:rsidRDefault="001F562E" w:rsidP="002E20F7">
            <w:pPr>
              <w:spacing w:line="480" w:lineRule="auto"/>
              <w:ind w:left="-108" w:firstLine="108"/>
              <w:jc w:val="center"/>
              <w:rPr>
                <w:sz w:val="17"/>
                <w:szCs w:val="17"/>
              </w:rPr>
            </w:pPr>
            <w:r w:rsidRPr="00E95C44">
              <w:rPr>
                <w:sz w:val="17"/>
                <w:szCs w:val="17"/>
              </w:rPr>
              <w:t>0.62</w:t>
            </w:r>
          </w:p>
        </w:tc>
        <w:tc>
          <w:tcPr>
            <w:tcW w:w="1170" w:type="dxa"/>
            <w:tcBorders>
              <w:top w:val="single" w:sz="18" w:space="0" w:color="auto"/>
            </w:tcBorders>
            <w:shd w:val="clear" w:color="auto" w:fill="auto"/>
            <w:vAlign w:val="bottom"/>
          </w:tcPr>
          <w:p w14:paraId="65A8DE72" w14:textId="77777777" w:rsidR="001F562E" w:rsidRPr="00E95C44" w:rsidRDefault="001F562E" w:rsidP="002E20F7">
            <w:pPr>
              <w:spacing w:line="480" w:lineRule="auto"/>
              <w:ind w:left="-108" w:firstLine="108"/>
              <w:jc w:val="center"/>
              <w:rPr>
                <w:sz w:val="17"/>
                <w:szCs w:val="17"/>
              </w:rPr>
            </w:pPr>
            <w:r w:rsidRPr="00E95C44">
              <w:rPr>
                <w:sz w:val="17"/>
                <w:szCs w:val="17"/>
              </w:rPr>
              <w:t>(0.59, 0.66)</w:t>
            </w:r>
          </w:p>
        </w:tc>
        <w:tc>
          <w:tcPr>
            <w:tcW w:w="1080" w:type="dxa"/>
            <w:gridSpan w:val="2"/>
            <w:tcBorders>
              <w:top w:val="single" w:sz="18" w:space="0" w:color="auto"/>
            </w:tcBorders>
            <w:shd w:val="clear" w:color="auto" w:fill="auto"/>
            <w:vAlign w:val="bottom"/>
          </w:tcPr>
          <w:p w14:paraId="1A6AB014" w14:textId="03EFAA4F"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w:t>
            </w:r>
          </w:p>
        </w:tc>
        <w:tc>
          <w:tcPr>
            <w:tcW w:w="1170" w:type="dxa"/>
            <w:tcBorders>
              <w:top w:val="single" w:sz="18" w:space="0" w:color="auto"/>
            </w:tcBorders>
            <w:shd w:val="clear" w:color="auto" w:fill="auto"/>
            <w:vAlign w:val="bottom"/>
          </w:tcPr>
          <w:p w14:paraId="09F1C1FD" w14:textId="7298C981"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2, 0</w:t>
            </w:r>
            <w:r w:rsidR="00A8664A" w:rsidRPr="00E95C44">
              <w:rPr>
                <w:sz w:val="17"/>
                <w:szCs w:val="17"/>
              </w:rPr>
              <w:t>.</w:t>
            </w:r>
            <w:r w:rsidRPr="00E95C44">
              <w:rPr>
                <w:sz w:val="17"/>
                <w:szCs w:val="17"/>
              </w:rPr>
              <w:t>04)</w:t>
            </w:r>
          </w:p>
        </w:tc>
        <w:tc>
          <w:tcPr>
            <w:tcW w:w="1260" w:type="dxa"/>
            <w:tcBorders>
              <w:top w:val="single" w:sz="18" w:space="0" w:color="auto"/>
            </w:tcBorders>
            <w:shd w:val="clear" w:color="auto" w:fill="auto"/>
            <w:vAlign w:val="bottom"/>
          </w:tcPr>
          <w:p w14:paraId="1AABCEC5" w14:textId="6A774622"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w:t>
            </w:r>
          </w:p>
        </w:tc>
        <w:tc>
          <w:tcPr>
            <w:tcW w:w="1231" w:type="dxa"/>
            <w:tcBorders>
              <w:top w:val="single" w:sz="18" w:space="0" w:color="auto"/>
            </w:tcBorders>
            <w:shd w:val="clear" w:color="auto" w:fill="auto"/>
            <w:vAlign w:val="bottom"/>
          </w:tcPr>
          <w:p w14:paraId="4C281676" w14:textId="7D90AA2C"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3, 0</w:t>
            </w:r>
            <w:r w:rsidR="00A8664A" w:rsidRPr="00E95C44">
              <w:rPr>
                <w:sz w:val="17"/>
                <w:szCs w:val="17"/>
              </w:rPr>
              <w:t>.</w:t>
            </w:r>
            <w:r w:rsidRPr="00E95C44">
              <w:rPr>
                <w:sz w:val="17"/>
                <w:szCs w:val="17"/>
              </w:rPr>
              <w:t>01)</w:t>
            </w:r>
          </w:p>
        </w:tc>
      </w:tr>
      <w:tr w:rsidR="004C2970" w:rsidRPr="00E95C44" w14:paraId="7D7F8C67" w14:textId="77777777" w:rsidTr="002E20F7">
        <w:trPr>
          <w:gridAfter w:val="1"/>
          <w:wAfter w:w="29" w:type="dxa"/>
        </w:trPr>
        <w:tc>
          <w:tcPr>
            <w:tcW w:w="795" w:type="dxa"/>
            <w:shd w:val="clear" w:color="auto" w:fill="auto"/>
            <w:vAlign w:val="center"/>
          </w:tcPr>
          <w:p w14:paraId="49D36EB0" w14:textId="77777777" w:rsidR="001F562E" w:rsidRPr="004C2970" w:rsidRDefault="001F562E" w:rsidP="002E20F7">
            <w:pPr>
              <w:spacing w:line="480" w:lineRule="auto"/>
              <w:ind w:left="-108" w:firstLine="108"/>
              <w:jc w:val="center"/>
              <w:rPr>
                <w:sz w:val="17"/>
                <w:szCs w:val="17"/>
              </w:rPr>
            </w:pPr>
            <w:r w:rsidRPr="00E95C44">
              <w:rPr>
                <w:sz w:val="17"/>
                <w:szCs w:val="17"/>
              </w:rPr>
              <w:t>6</w:t>
            </w:r>
          </w:p>
        </w:tc>
        <w:tc>
          <w:tcPr>
            <w:tcW w:w="1080" w:type="dxa"/>
            <w:shd w:val="clear" w:color="auto" w:fill="auto"/>
            <w:vAlign w:val="bottom"/>
          </w:tcPr>
          <w:p w14:paraId="4F4A22E3" w14:textId="77777777" w:rsidR="001F562E" w:rsidRPr="00E95C44" w:rsidRDefault="001F562E" w:rsidP="002E20F7">
            <w:pPr>
              <w:spacing w:line="480" w:lineRule="auto"/>
              <w:ind w:left="-108" w:firstLine="108"/>
              <w:jc w:val="center"/>
              <w:rPr>
                <w:sz w:val="17"/>
                <w:szCs w:val="17"/>
              </w:rPr>
            </w:pPr>
            <w:r w:rsidRPr="00E95C44">
              <w:rPr>
                <w:sz w:val="17"/>
                <w:szCs w:val="17"/>
              </w:rPr>
              <w:t>0.87</w:t>
            </w:r>
          </w:p>
        </w:tc>
        <w:tc>
          <w:tcPr>
            <w:tcW w:w="1169" w:type="dxa"/>
            <w:shd w:val="clear" w:color="auto" w:fill="auto"/>
            <w:vAlign w:val="bottom"/>
          </w:tcPr>
          <w:p w14:paraId="6A294D35" w14:textId="77777777" w:rsidR="001F562E" w:rsidRPr="00E95C44" w:rsidRDefault="001F562E" w:rsidP="002E20F7">
            <w:pPr>
              <w:spacing w:line="480" w:lineRule="auto"/>
              <w:ind w:left="-108" w:firstLine="108"/>
              <w:jc w:val="right"/>
              <w:rPr>
                <w:sz w:val="17"/>
                <w:szCs w:val="17"/>
              </w:rPr>
            </w:pPr>
            <w:r w:rsidRPr="00E95C44">
              <w:rPr>
                <w:sz w:val="17"/>
                <w:szCs w:val="17"/>
              </w:rPr>
              <w:t>(0.82, 0.91)</w:t>
            </w:r>
          </w:p>
        </w:tc>
        <w:tc>
          <w:tcPr>
            <w:tcW w:w="901" w:type="dxa"/>
            <w:shd w:val="clear" w:color="auto" w:fill="auto"/>
            <w:vAlign w:val="bottom"/>
          </w:tcPr>
          <w:p w14:paraId="4D83D5ED" w14:textId="77777777" w:rsidR="001F562E" w:rsidRPr="004C2970" w:rsidRDefault="001F562E" w:rsidP="002E20F7">
            <w:pPr>
              <w:spacing w:line="480" w:lineRule="auto"/>
              <w:ind w:left="-108" w:firstLine="108"/>
              <w:jc w:val="center"/>
              <w:rPr>
                <w:sz w:val="17"/>
                <w:szCs w:val="17"/>
              </w:rPr>
            </w:pPr>
            <w:r w:rsidRPr="00E95C44">
              <w:rPr>
                <w:sz w:val="17"/>
                <w:szCs w:val="17"/>
              </w:rPr>
              <w:t>0.72</w:t>
            </w:r>
          </w:p>
        </w:tc>
        <w:tc>
          <w:tcPr>
            <w:tcW w:w="1170" w:type="dxa"/>
            <w:gridSpan w:val="2"/>
            <w:shd w:val="clear" w:color="auto" w:fill="auto"/>
            <w:vAlign w:val="bottom"/>
          </w:tcPr>
          <w:p w14:paraId="55B2BF9C" w14:textId="77777777" w:rsidR="001F562E" w:rsidRPr="00E95C44" w:rsidRDefault="001F562E" w:rsidP="002E20F7">
            <w:pPr>
              <w:spacing w:line="480" w:lineRule="auto"/>
              <w:ind w:left="-108" w:firstLine="108"/>
              <w:jc w:val="center"/>
              <w:rPr>
                <w:sz w:val="17"/>
                <w:szCs w:val="17"/>
              </w:rPr>
            </w:pPr>
            <w:r w:rsidRPr="00E95C44">
              <w:rPr>
                <w:sz w:val="17"/>
                <w:szCs w:val="17"/>
              </w:rPr>
              <w:t>(0.69, 0.75)</w:t>
            </w:r>
          </w:p>
        </w:tc>
        <w:tc>
          <w:tcPr>
            <w:tcW w:w="718" w:type="dxa"/>
            <w:gridSpan w:val="2"/>
            <w:vAlign w:val="center"/>
          </w:tcPr>
          <w:p w14:paraId="456DADB2" w14:textId="77777777" w:rsidR="001F562E" w:rsidRPr="00E95C44" w:rsidRDefault="001F562E" w:rsidP="002E20F7">
            <w:pPr>
              <w:spacing w:line="480" w:lineRule="auto"/>
              <w:ind w:left="-108" w:firstLine="108"/>
              <w:jc w:val="center"/>
              <w:rPr>
                <w:sz w:val="17"/>
                <w:szCs w:val="17"/>
                <w:vertAlign w:val="superscript"/>
              </w:rPr>
            </w:pPr>
            <w:r w:rsidRPr="00E95C44">
              <w:rPr>
                <w:sz w:val="17"/>
                <w:szCs w:val="17"/>
              </w:rPr>
              <w:t>13</w:t>
            </w:r>
          </w:p>
        </w:tc>
        <w:tc>
          <w:tcPr>
            <w:tcW w:w="1097" w:type="dxa"/>
            <w:shd w:val="clear" w:color="auto" w:fill="auto"/>
            <w:vAlign w:val="bottom"/>
          </w:tcPr>
          <w:p w14:paraId="1BAD6054" w14:textId="77777777" w:rsidR="001F562E" w:rsidRPr="00E95C44" w:rsidRDefault="001F562E" w:rsidP="002E20F7">
            <w:pPr>
              <w:spacing w:line="480" w:lineRule="auto"/>
              <w:ind w:left="-108" w:firstLine="108"/>
              <w:jc w:val="center"/>
              <w:rPr>
                <w:sz w:val="17"/>
                <w:szCs w:val="17"/>
              </w:rPr>
            </w:pPr>
            <w:r w:rsidRPr="00E95C44">
              <w:rPr>
                <w:sz w:val="17"/>
                <w:szCs w:val="17"/>
              </w:rPr>
              <w:t>0.88</w:t>
            </w:r>
          </w:p>
        </w:tc>
        <w:tc>
          <w:tcPr>
            <w:tcW w:w="1080" w:type="dxa"/>
            <w:shd w:val="clear" w:color="auto" w:fill="auto"/>
            <w:vAlign w:val="bottom"/>
          </w:tcPr>
          <w:p w14:paraId="6555481C" w14:textId="77777777" w:rsidR="001F562E" w:rsidRPr="00E95C44" w:rsidRDefault="001F562E" w:rsidP="002E20F7">
            <w:pPr>
              <w:spacing w:line="480" w:lineRule="auto"/>
              <w:ind w:left="-108" w:firstLine="108"/>
              <w:jc w:val="center"/>
              <w:rPr>
                <w:sz w:val="17"/>
                <w:szCs w:val="17"/>
              </w:rPr>
            </w:pPr>
            <w:r w:rsidRPr="00E95C44">
              <w:rPr>
                <w:sz w:val="17"/>
                <w:szCs w:val="17"/>
              </w:rPr>
              <w:t>(0.84, 0.91)</w:t>
            </w:r>
          </w:p>
        </w:tc>
        <w:tc>
          <w:tcPr>
            <w:tcW w:w="1080" w:type="dxa"/>
            <w:shd w:val="clear" w:color="auto" w:fill="auto"/>
            <w:vAlign w:val="bottom"/>
          </w:tcPr>
          <w:p w14:paraId="13BC52F6" w14:textId="77777777" w:rsidR="001F562E" w:rsidRPr="00E95C44" w:rsidRDefault="001F562E" w:rsidP="002E20F7">
            <w:pPr>
              <w:spacing w:line="480" w:lineRule="auto"/>
              <w:ind w:left="-108" w:firstLine="108"/>
              <w:jc w:val="center"/>
              <w:rPr>
                <w:sz w:val="17"/>
                <w:szCs w:val="17"/>
              </w:rPr>
            </w:pPr>
            <w:r w:rsidRPr="00E95C44">
              <w:rPr>
                <w:sz w:val="17"/>
                <w:szCs w:val="17"/>
              </w:rPr>
              <w:t>0.72</w:t>
            </w:r>
          </w:p>
        </w:tc>
        <w:tc>
          <w:tcPr>
            <w:tcW w:w="1170" w:type="dxa"/>
            <w:shd w:val="clear" w:color="auto" w:fill="auto"/>
            <w:vAlign w:val="bottom"/>
          </w:tcPr>
          <w:p w14:paraId="3AC7535A" w14:textId="77777777" w:rsidR="001F562E" w:rsidRPr="00E95C44" w:rsidRDefault="001F562E" w:rsidP="002E20F7">
            <w:pPr>
              <w:spacing w:line="480" w:lineRule="auto"/>
              <w:ind w:left="-108" w:firstLine="108"/>
              <w:jc w:val="center"/>
              <w:rPr>
                <w:sz w:val="17"/>
                <w:szCs w:val="17"/>
              </w:rPr>
            </w:pPr>
            <w:r w:rsidRPr="00E95C44">
              <w:rPr>
                <w:sz w:val="17"/>
                <w:szCs w:val="17"/>
              </w:rPr>
              <w:t>(0.69, 0.75)</w:t>
            </w:r>
          </w:p>
        </w:tc>
        <w:tc>
          <w:tcPr>
            <w:tcW w:w="1080" w:type="dxa"/>
            <w:gridSpan w:val="2"/>
            <w:shd w:val="clear" w:color="auto" w:fill="auto"/>
            <w:vAlign w:val="bottom"/>
          </w:tcPr>
          <w:p w14:paraId="0BD56F14" w14:textId="31DD59E3"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w:t>
            </w:r>
          </w:p>
        </w:tc>
        <w:tc>
          <w:tcPr>
            <w:tcW w:w="1170" w:type="dxa"/>
            <w:shd w:val="clear" w:color="auto" w:fill="auto"/>
            <w:vAlign w:val="bottom"/>
          </w:tcPr>
          <w:p w14:paraId="1612FB67" w14:textId="68EF04DE"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2, 0</w:t>
            </w:r>
            <w:r w:rsidR="00A8664A" w:rsidRPr="00E95C44">
              <w:rPr>
                <w:sz w:val="17"/>
                <w:szCs w:val="17"/>
              </w:rPr>
              <w:t>.</w:t>
            </w:r>
            <w:r w:rsidRPr="00E95C44">
              <w:rPr>
                <w:sz w:val="17"/>
                <w:szCs w:val="17"/>
              </w:rPr>
              <w:t>05)</w:t>
            </w:r>
          </w:p>
        </w:tc>
        <w:tc>
          <w:tcPr>
            <w:tcW w:w="1260" w:type="dxa"/>
            <w:shd w:val="clear" w:color="auto" w:fill="auto"/>
            <w:vAlign w:val="bottom"/>
          </w:tcPr>
          <w:p w14:paraId="71436D8A" w14:textId="349AA79E"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0</w:t>
            </w:r>
          </w:p>
        </w:tc>
        <w:tc>
          <w:tcPr>
            <w:tcW w:w="1231" w:type="dxa"/>
            <w:shd w:val="clear" w:color="auto" w:fill="auto"/>
            <w:vAlign w:val="bottom"/>
          </w:tcPr>
          <w:p w14:paraId="42CE4024" w14:textId="772B7F2F"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 0</w:t>
            </w:r>
            <w:r w:rsidR="00A8664A" w:rsidRPr="00E95C44">
              <w:rPr>
                <w:sz w:val="17"/>
                <w:szCs w:val="17"/>
              </w:rPr>
              <w:t>.</w:t>
            </w:r>
            <w:r w:rsidRPr="00E95C44">
              <w:rPr>
                <w:sz w:val="17"/>
                <w:szCs w:val="17"/>
              </w:rPr>
              <w:t>02)</w:t>
            </w:r>
          </w:p>
        </w:tc>
      </w:tr>
      <w:tr w:rsidR="004C2970" w:rsidRPr="00E95C44" w14:paraId="7ADF5C47" w14:textId="77777777" w:rsidTr="002E20F7">
        <w:trPr>
          <w:gridAfter w:val="1"/>
          <w:wAfter w:w="29" w:type="dxa"/>
        </w:trPr>
        <w:tc>
          <w:tcPr>
            <w:tcW w:w="795" w:type="dxa"/>
            <w:shd w:val="clear" w:color="auto" w:fill="auto"/>
            <w:vAlign w:val="center"/>
          </w:tcPr>
          <w:p w14:paraId="213A37C4" w14:textId="77777777" w:rsidR="001F562E" w:rsidRPr="004C2970" w:rsidRDefault="001F562E" w:rsidP="002E20F7">
            <w:pPr>
              <w:spacing w:line="480" w:lineRule="auto"/>
              <w:ind w:left="-108" w:firstLine="108"/>
              <w:jc w:val="center"/>
              <w:rPr>
                <w:sz w:val="17"/>
                <w:szCs w:val="17"/>
                <w:vertAlign w:val="superscript"/>
              </w:rPr>
            </w:pPr>
            <w:r w:rsidRPr="00E95C44">
              <w:rPr>
                <w:sz w:val="17"/>
                <w:szCs w:val="17"/>
              </w:rPr>
              <w:t>7</w:t>
            </w:r>
            <w:r w:rsidRPr="00E95C44">
              <w:rPr>
                <w:sz w:val="17"/>
                <w:szCs w:val="17"/>
                <w:vertAlign w:val="superscript"/>
              </w:rPr>
              <w:t>b</w:t>
            </w:r>
          </w:p>
        </w:tc>
        <w:tc>
          <w:tcPr>
            <w:tcW w:w="1080" w:type="dxa"/>
            <w:shd w:val="clear" w:color="auto" w:fill="auto"/>
            <w:vAlign w:val="bottom"/>
          </w:tcPr>
          <w:p w14:paraId="517A26DB" w14:textId="77777777" w:rsidR="001F562E" w:rsidRPr="00E95C44" w:rsidRDefault="001F562E" w:rsidP="002E20F7">
            <w:pPr>
              <w:spacing w:line="480" w:lineRule="auto"/>
              <w:ind w:left="-108" w:firstLine="108"/>
              <w:jc w:val="center"/>
              <w:rPr>
                <w:sz w:val="17"/>
                <w:szCs w:val="17"/>
              </w:rPr>
            </w:pPr>
            <w:r w:rsidRPr="00E95C44">
              <w:rPr>
                <w:sz w:val="17"/>
                <w:szCs w:val="17"/>
              </w:rPr>
              <w:t>0.82</w:t>
            </w:r>
          </w:p>
        </w:tc>
        <w:tc>
          <w:tcPr>
            <w:tcW w:w="1169" w:type="dxa"/>
            <w:shd w:val="clear" w:color="auto" w:fill="auto"/>
            <w:vAlign w:val="bottom"/>
          </w:tcPr>
          <w:p w14:paraId="5631726E" w14:textId="77777777" w:rsidR="001F562E" w:rsidRPr="00E95C44" w:rsidRDefault="001F562E" w:rsidP="002E20F7">
            <w:pPr>
              <w:spacing w:line="480" w:lineRule="auto"/>
              <w:ind w:left="-108" w:firstLine="108"/>
              <w:jc w:val="right"/>
              <w:rPr>
                <w:sz w:val="17"/>
                <w:szCs w:val="17"/>
              </w:rPr>
            </w:pPr>
            <w:r w:rsidRPr="00E95C44">
              <w:rPr>
                <w:sz w:val="17"/>
                <w:szCs w:val="17"/>
              </w:rPr>
              <w:t>(0.75, 0.86)</w:t>
            </w:r>
          </w:p>
        </w:tc>
        <w:tc>
          <w:tcPr>
            <w:tcW w:w="901" w:type="dxa"/>
            <w:shd w:val="clear" w:color="auto" w:fill="auto"/>
            <w:vAlign w:val="bottom"/>
          </w:tcPr>
          <w:p w14:paraId="41FFBBC1" w14:textId="77777777" w:rsidR="001F562E" w:rsidRPr="004C2970" w:rsidRDefault="001F562E" w:rsidP="002E20F7">
            <w:pPr>
              <w:spacing w:line="480" w:lineRule="auto"/>
              <w:ind w:left="-108" w:firstLine="108"/>
              <w:jc w:val="center"/>
              <w:rPr>
                <w:sz w:val="17"/>
                <w:szCs w:val="17"/>
              </w:rPr>
            </w:pPr>
            <w:r w:rsidRPr="00E95C44">
              <w:rPr>
                <w:sz w:val="17"/>
                <w:szCs w:val="17"/>
              </w:rPr>
              <w:t>0.79</w:t>
            </w:r>
          </w:p>
        </w:tc>
        <w:tc>
          <w:tcPr>
            <w:tcW w:w="1170" w:type="dxa"/>
            <w:gridSpan w:val="2"/>
            <w:shd w:val="clear" w:color="auto" w:fill="auto"/>
            <w:vAlign w:val="bottom"/>
          </w:tcPr>
          <w:p w14:paraId="0AD2B422" w14:textId="77777777" w:rsidR="001F562E" w:rsidRPr="00E95C44" w:rsidRDefault="001F562E" w:rsidP="002E20F7">
            <w:pPr>
              <w:spacing w:line="480" w:lineRule="auto"/>
              <w:ind w:left="-108" w:firstLine="108"/>
              <w:jc w:val="center"/>
              <w:rPr>
                <w:sz w:val="17"/>
                <w:szCs w:val="17"/>
              </w:rPr>
            </w:pPr>
            <w:r w:rsidRPr="00E95C44">
              <w:rPr>
                <w:sz w:val="17"/>
                <w:szCs w:val="17"/>
              </w:rPr>
              <w:t>(0.76, 0.81)</w:t>
            </w:r>
          </w:p>
        </w:tc>
        <w:tc>
          <w:tcPr>
            <w:tcW w:w="718" w:type="dxa"/>
            <w:gridSpan w:val="2"/>
            <w:vAlign w:val="center"/>
          </w:tcPr>
          <w:p w14:paraId="505527BC" w14:textId="77777777" w:rsidR="001F562E" w:rsidRPr="00E95C44" w:rsidRDefault="001F562E" w:rsidP="002E20F7">
            <w:pPr>
              <w:spacing w:line="480" w:lineRule="auto"/>
              <w:ind w:left="-108" w:firstLine="108"/>
              <w:jc w:val="center"/>
              <w:rPr>
                <w:sz w:val="17"/>
                <w:szCs w:val="17"/>
                <w:vertAlign w:val="superscript"/>
              </w:rPr>
            </w:pPr>
            <w:r w:rsidRPr="00E95C44">
              <w:rPr>
                <w:sz w:val="17"/>
                <w:szCs w:val="17"/>
              </w:rPr>
              <w:t>15</w:t>
            </w:r>
            <w:r w:rsidRPr="00E95C44">
              <w:rPr>
                <w:sz w:val="17"/>
                <w:szCs w:val="17"/>
                <w:vertAlign w:val="superscript"/>
              </w:rPr>
              <w:t>c</w:t>
            </w:r>
          </w:p>
        </w:tc>
        <w:tc>
          <w:tcPr>
            <w:tcW w:w="1097" w:type="dxa"/>
            <w:shd w:val="clear" w:color="auto" w:fill="auto"/>
            <w:vAlign w:val="bottom"/>
          </w:tcPr>
          <w:p w14:paraId="6DE237A7" w14:textId="77777777" w:rsidR="001F562E" w:rsidRPr="00E95C44" w:rsidRDefault="001F562E" w:rsidP="002E20F7">
            <w:pPr>
              <w:spacing w:line="480" w:lineRule="auto"/>
              <w:ind w:left="-108" w:firstLine="108"/>
              <w:jc w:val="center"/>
              <w:rPr>
                <w:sz w:val="17"/>
                <w:szCs w:val="17"/>
              </w:rPr>
            </w:pPr>
            <w:r w:rsidRPr="00E95C44">
              <w:rPr>
                <w:sz w:val="17"/>
                <w:szCs w:val="17"/>
              </w:rPr>
              <w:t>0.81</w:t>
            </w:r>
          </w:p>
        </w:tc>
        <w:tc>
          <w:tcPr>
            <w:tcW w:w="1080" w:type="dxa"/>
            <w:shd w:val="clear" w:color="auto" w:fill="auto"/>
            <w:vAlign w:val="bottom"/>
          </w:tcPr>
          <w:p w14:paraId="1A7DF223" w14:textId="77777777" w:rsidR="001F562E" w:rsidRPr="00E95C44" w:rsidRDefault="001F562E" w:rsidP="002E20F7">
            <w:pPr>
              <w:spacing w:line="480" w:lineRule="auto"/>
              <w:ind w:left="-108" w:firstLine="108"/>
              <w:jc w:val="center"/>
              <w:rPr>
                <w:sz w:val="17"/>
                <w:szCs w:val="17"/>
              </w:rPr>
            </w:pPr>
            <w:r w:rsidRPr="00E95C44">
              <w:rPr>
                <w:sz w:val="17"/>
                <w:szCs w:val="17"/>
              </w:rPr>
              <w:t>(0.76, 0.84)</w:t>
            </w:r>
          </w:p>
        </w:tc>
        <w:tc>
          <w:tcPr>
            <w:tcW w:w="1080" w:type="dxa"/>
            <w:shd w:val="clear" w:color="auto" w:fill="auto"/>
            <w:vAlign w:val="bottom"/>
          </w:tcPr>
          <w:p w14:paraId="6CBEF4EA" w14:textId="77777777" w:rsidR="001F562E" w:rsidRPr="00E95C44" w:rsidRDefault="001F562E" w:rsidP="002E20F7">
            <w:pPr>
              <w:spacing w:line="480" w:lineRule="auto"/>
              <w:ind w:left="-108" w:firstLine="108"/>
              <w:jc w:val="center"/>
              <w:rPr>
                <w:sz w:val="17"/>
                <w:szCs w:val="17"/>
              </w:rPr>
            </w:pPr>
            <w:r w:rsidRPr="00E95C44">
              <w:rPr>
                <w:sz w:val="17"/>
                <w:szCs w:val="17"/>
              </w:rPr>
              <w:t>0.80</w:t>
            </w:r>
          </w:p>
        </w:tc>
        <w:tc>
          <w:tcPr>
            <w:tcW w:w="1170" w:type="dxa"/>
            <w:shd w:val="clear" w:color="auto" w:fill="auto"/>
            <w:vAlign w:val="bottom"/>
          </w:tcPr>
          <w:p w14:paraId="74C6AACB" w14:textId="77777777" w:rsidR="001F562E" w:rsidRPr="00E95C44" w:rsidRDefault="001F562E" w:rsidP="002E20F7">
            <w:pPr>
              <w:spacing w:line="480" w:lineRule="auto"/>
              <w:ind w:left="-108" w:firstLine="108"/>
              <w:jc w:val="center"/>
              <w:rPr>
                <w:sz w:val="17"/>
                <w:szCs w:val="17"/>
              </w:rPr>
            </w:pPr>
            <w:r w:rsidRPr="00E95C44">
              <w:rPr>
                <w:sz w:val="17"/>
                <w:szCs w:val="17"/>
              </w:rPr>
              <w:t>(0.77, 0.82)</w:t>
            </w:r>
          </w:p>
        </w:tc>
        <w:tc>
          <w:tcPr>
            <w:tcW w:w="1080" w:type="dxa"/>
            <w:gridSpan w:val="2"/>
            <w:shd w:val="clear" w:color="auto" w:fill="auto"/>
            <w:vAlign w:val="bottom"/>
          </w:tcPr>
          <w:p w14:paraId="04931C45" w14:textId="5ABB1938"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w:t>
            </w:r>
          </w:p>
        </w:tc>
        <w:tc>
          <w:tcPr>
            <w:tcW w:w="1170" w:type="dxa"/>
            <w:shd w:val="clear" w:color="auto" w:fill="auto"/>
            <w:vAlign w:val="bottom"/>
          </w:tcPr>
          <w:p w14:paraId="1AB0338C" w14:textId="22AAD216"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7, 0</w:t>
            </w:r>
            <w:r w:rsidR="00A8664A" w:rsidRPr="00E95C44">
              <w:rPr>
                <w:sz w:val="17"/>
                <w:szCs w:val="17"/>
              </w:rPr>
              <w:t>.</w:t>
            </w:r>
            <w:r w:rsidRPr="00E95C44">
              <w:rPr>
                <w:sz w:val="17"/>
                <w:szCs w:val="17"/>
              </w:rPr>
              <w:t>04)</w:t>
            </w:r>
          </w:p>
        </w:tc>
        <w:tc>
          <w:tcPr>
            <w:tcW w:w="1260" w:type="dxa"/>
            <w:shd w:val="clear" w:color="auto" w:fill="auto"/>
            <w:vAlign w:val="bottom"/>
          </w:tcPr>
          <w:p w14:paraId="74B64957" w14:textId="0E4A65CB"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w:t>
            </w:r>
          </w:p>
        </w:tc>
        <w:tc>
          <w:tcPr>
            <w:tcW w:w="1231" w:type="dxa"/>
            <w:shd w:val="clear" w:color="auto" w:fill="auto"/>
            <w:vAlign w:val="bottom"/>
          </w:tcPr>
          <w:p w14:paraId="10287363" w14:textId="62E62EC3"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 0</w:t>
            </w:r>
            <w:r w:rsidR="00A8664A" w:rsidRPr="00E95C44">
              <w:rPr>
                <w:sz w:val="17"/>
                <w:szCs w:val="17"/>
              </w:rPr>
              <w:t>.</w:t>
            </w:r>
            <w:r w:rsidRPr="00E95C44">
              <w:rPr>
                <w:sz w:val="17"/>
                <w:szCs w:val="17"/>
              </w:rPr>
              <w:t>03)</w:t>
            </w:r>
          </w:p>
        </w:tc>
      </w:tr>
      <w:tr w:rsidR="004C2970" w:rsidRPr="00E95C44" w14:paraId="2FBF4258" w14:textId="77777777" w:rsidTr="002E20F7">
        <w:trPr>
          <w:gridAfter w:val="1"/>
          <w:wAfter w:w="29" w:type="dxa"/>
        </w:trPr>
        <w:tc>
          <w:tcPr>
            <w:tcW w:w="795" w:type="dxa"/>
            <w:shd w:val="clear" w:color="auto" w:fill="auto"/>
            <w:vAlign w:val="center"/>
          </w:tcPr>
          <w:p w14:paraId="65E3FC4A" w14:textId="77777777" w:rsidR="001F562E" w:rsidRPr="00E95C44" w:rsidRDefault="001F562E" w:rsidP="002E20F7">
            <w:pPr>
              <w:spacing w:line="480" w:lineRule="auto"/>
              <w:ind w:left="-108" w:firstLine="108"/>
              <w:jc w:val="center"/>
              <w:rPr>
                <w:sz w:val="17"/>
                <w:szCs w:val="17"/>
              </w:rPr>
            </w:pPr>
            <w:r w:rsidRPr="00E95C44">
              <w:rPr>
                <w:sz w:val="17"/>
                <w:szCs w:val="17"/>
              </w:rPr>
              <w:t>8</w:t>
            </w:r>
          </w:p>
        </w:tc>
        <w:tc>
          <w:tcPr>
            <w:tcW w:w="1080" w:type="dxa"/>
            <w:shd w:val="clear" w:color="auto" w:fill="auto"/>
            <w:vAlign w:val="bottom"/>
          </w:tcPr>
          <w:p w14:paraId="76527D51" w14:textId="77777777" w:rsidR="001F562E" w:rsidRPr="00E95C44" w:rsidRDefault="001F562E" w:rsidP="002E20F7">
            <w:pPr>
              <w:spacing w:line="480" w:lineRule="auto"/>
              <w:ind w:left="-108" w:firstLine="108"/>
              <w:jc w:val="center"/>
              <w:rPr>
                <w:sz w:val="17"/>
                <w:szCs w:val="17"/>
              </w:rPr>
            </w:pPr>
            <w:r w:rsidRPr="00E95C44">
              <w:rPr>
                <w:sz w:val="17"/>
                <w:szCs w:val="17"/>
              </w:rPr>
              <w:t>0.71</w:t>
            </w:r>
          </w:p>
        </w:tc>
        <w:tc>
          <w:tcPr>
            <w:tcW w:w="1169" w:type="dxa"/>
            <w:shd w:val="clear" w:color="auto" w:fill="auto"/>
            <w:vAlign w:val="bottom"/>
          </w:tcPr>
          <w:p w14:paraId="559E95D8" w14:textId="77777777" w:rsidR="001F562E" w:rsidRPr="00E95C44" w:rsidRDefault="001F562E" w:rsidP="002E20F7">
            <w:pPr>
              <w:spacing w:line="480" w:lineRule="auto"/>
              <w:ind w:left="-108" w:firstLine="108"/>
              <w:jc w:val="right"/>
              <w:rPr>
                <w:sz w:val="17"/>
                <w:szCs w:val="17"/>
              </w:rPr>
            </w:pPr>
            <w:r w:rsidRPr="00E95C44">
              <w:rPr>
                <w:sz w:val="17"/>
                <w:szCs w:val="17"/>
              </w:rPr>
              <w:t>(0.65, 0.77)</w:t>
            </w:r>
          </w:p>
        </w:tc>
        <w:tc>
          <w:tcPr>
            <w:tcW w:w="901" w:type="dxa"/>
            <w:shd w:val="clear" w:color="auto" w:fill="auto"/>
            <w:vAlign w:val="bottom"/>
          </w:tcPr>
          <w:p w14:paraId="3FE75E67" w14:textId="77777777" w:rsidR="001F562E" w:rsidRPr="00E95C44" w:rsidRDefault="001F562E" w:rsidP="002E20F7">
            <w:pPr>
              <w:spacing w:line="480" w:lineRule="auto"/>
              <w:ind w:left="-108" w:firstLine="108"/>
              <w:jc w:val="center"/>
              <w:rPr>
                <w:sz w:val="17"/>
                <w:szCs w:val="17"/>
              </w:rPr>
            </w:pPr>
            <w:r w:rsidRPr="00E95C44">
              <w:rPr>
                <w:sz w:val="17"/>
                <w:szCs w:val="17"/>
              </w:rPr>
              <w:t>0.85</w:t>
            </w:r>
          </w:p>
        </w:tc>
        <w:tc>
          <w:tcPr>
            <w:tcW w:w="1170" w:type="dxa"/>
            <w:gridSpan w:val="2"/>
            <w:shd w:val="clear" w:color="auto" w:fill="auto"/>
            <w:vAlign w:val="bottom"/>
          </w:tcPr>
          <w:p w14:paraId="2A1D7494" w14:textId="77777777" w:rsidR="001F562E" w:rsidRPr="00E95C44" w:rsidRDefault="001F562E" w:rsidP="002E20F7">
            <w:pPr>
              <w:spacing w:line="480" w:lineRule="auto"/>
              <w:ind w:left="-108" w:firstLine="108"/>
              <w:jc w:val="center"/>
              <w:rPr>
                <w:sz w:val="17"/>
                <w:szCs w:val="17"/>
              </w:rPr>
            </w:pPr>
            <w:r w:rsidRPr="00E95C44">
              <w:rPr>
                <w:sz w:val="17"/>
                <w:szCs w:val="17"/>
              </w:rPr>
              <w:t>(0.83, 0.87)</w:t>
            </w:r>
          </w:p>
        </w:tc>
        <w:tc>
          <w:tcPr>
            <w:tcW w:w="718" w:type="dxa"/>
            <w:gridSpan w:val="2"/>
            <w:vAlign w:val="center"/>
          </w:tcPr>
          <w:p w14:paraId="470E1F77" w14:textId="77777777" w:rsidR="001F562E" w:rsidRPr="00E95C44" w:rsidRDefault="001F562E" w:rsidP="002E20F7">
            <w:pPr>
              <w:spacing w:line="480" w:lineRule="auto"/>
              <w:ind w:left="-108" w:firstLine="108"/>
              <w:jc w:val="center"/>
              <w:rPr>
                <w:sz w:val="17"/>
                <w:szCs w:val="17"/>
                <w:vertAlign w:val="superscript"/>
              </w:rPr>
            </w:pPr>
            <w:r w:rsidRPr="00E95C44">
              <w:rPr>
                <w:sz w:val="17"/>
                <w:szCs w:val="17"/>
              </w:rPr>
              <w:t>17</w:t>
            </w:r>
          </w:p>
        </w:tc>
        <w:tc>
          <w:tcPr>
            <w:tcW w:w="1097" w:type="dxa"/>
            <w:shd w:val="clear" w:color="auto" w:fill="auto"/>
            <w:vAlign w:val="bottom"/>
          </w:tcPr>
          <w:p w14:paraId="03D9FFEF" w14:textId="77777777" w:rsidR="001F562E" w:rsidRPr="00E95C44" w:rsidRDefault="001F562E" w:rsidP="002E20F7">
            <w:pPr>
              <w:spacing w:line="480" w:lineRule="auto"/>
              <w:ind w:left="-108" w:firstLine="108"/>
              <w:jc w:val="center"/>
              <w:rPr>
                <w:sz w:val="17"/>
                <w:szCs w:val="17"/>
              </w:rPr>
            </w:pPr>
            <w:r w:rsidRPr="00E95C44">
              <w:rPr>
                <w:sz w:val="17"/>
                <w:szCs w:val="17"/>
              </w:rPr>
              <w:t>0.73</w:t>
            </w:r>
          </w:p>
        </w:tc>
        <w:tc>
          <w:tcPr>
            <w:tcW w:w="1080" w:type="dxa"/>
            <w:shd w:val="clear" w:color="auto" w:fill="auto"/>
            <w:vAlign w:val="bottom"/>
          </w:tcPr>
          <w:p w14:paraId="5D3C3649" w14:textId="77777777" w:rsidR="001F562E" w:rsidRPr="00E95C44" w:rsidRDefault="001F562E" w:rsidP="002E20F7">
            <w:pPr>
              <w:spacing w:line="480" w:lineRule="auto"/>
              <w:ind w:left="-108" w:firstLine="108"/>
              <w:jc w:val="center"/>
              <w:rPr>
                <w:sz w:val="17"/>
                <w:szCs w:val="17"/>
              </w:rPr>
            </w:pPr>
            <w:r w:rsidRPr="00E95C44">
              <w:rPr>
                <w:sz w:val="17"/>
                <w:szCs w:val="17"/>
              </w:rPr>
              <w:t>(0.67, 0.78)</w:t>
            </w:r>
          </w:p>
        </w:tc>
        <w:tc>
          <w:tcPr>
            <w:tcW w:w="1080" w:type="dxa"/>
            <w:shd w:val="clear" w:color="auto" w:fill="auto"/>
            <w:vAlign w:val="bottom"/>
          </w:tcPr>
          <w:p w14:paraId="69FB6CC7" w14:textId="77777777" w:rsidR="001F562E" w:rsidRPr="00E95C44" w:rsidRDefault="001F562E" w:rsidP="002E20F7">
            <w:pPr>
              <w:spacing w:line="480" w:lineRule="auto"/>
              <w:ind w:left="-108" w:firstLine="108"/>
              <w:jc w:val="center"/>
              <w:rPr>
                <w:sz w:val="17"/>
                <w:szCs w:val="17"/>
              </w:rPr>
            </w:pPr>
            <w:r w:rsidRPr="00E95C44">
              <w:rPr>
                <w:sz w:val="17"/>
                <w:szCs w:val="17"/>
              </w:rPr>
              <w:t>0.86</w:t>
            </w:r>
          </w:p>
        </w:tc>
        <w:tc>
          <w:tcPr>
            <w:tcW w:w="1170" w:type="dxa"/>
            <w:shd w:val="clear" w:color="auto" w:fill="auto"/>
            <w:vAlign w:val="bottom"/>
          </w:tcPr>
          <w:p w14:paraId="6D88FB76" w14:textId="77777777" w:rsidR="001F562E" w:rsidRPr="00E95C44" w:rsidRDefault="001F562E" w:rsidP="002E20F7">
            <w:pPr>
              <w:spacing w:line="480" w:lineRule="auto"/>
              <w:ind w:left="-108" w:firstLine="108"/>
              <w:jc w:val="center"/>
              <w:rPr>
                <w:sz w:val="17"/>
                <w:szCs w:val="17"/>
              </w:rPr>
            </w:pPr>
            <w:r w:rsidRPr="00E95C44">
              <w:rPr>
                <w:sz w:val="17"/>
                <w:szCs w:val="17"/>
              </w:rPr>
              <w:t>(0.84, 0.88)</w:t>
            </w:r>
          </w:p>
        </w:tc>
        <w:tc>
          <w:tcPr>
            <w:tcW w:w="1080" w:type="dxa"/>
            <w:gridSpan w:val="2"/>
            <w:shd w:val="clear" w:color="auto" w:fill="auto"/>
            <w:vAlign w:val="bottom"/>
          </w:tcPr>
          <w:p w14:paraId="3B23D0A8" w14:textId="339CD797"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2</w:t>
            </w:r>
          </w:p>
        </w:tc>
        <w:tc>
          <w:tcPr>
            <w:tcW w:w="1170" w:type="dxa"/>
            <w:shd w:val="clear" w:color="auto" w:fill="auto"/>
            <w:vAlign w:val="bottom"/>
          </w:tcPr>
          <w:p w14:paraId="6808A15C" w14:textId="74A4E3BB"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4, 0</w:t>
            </w:r>
            <w:r w:rsidR="00A8664A" w:rsidRPr="00E95C44">
              <w:rPr>
                <w:sz w:val="17"/>
                <w:szCs w:val="17"/>
              </w:rPr>
              <w:t>.</w:t>
            </w:r>
            <w:r w:rsidRPr="00E95C44">
              <w:rPr>
                <w:sz w:val="17"/>
                <w:szCs w:val="17"/>
              </w:rPr>
              <w:t>07)</w:t>
            </w:r>
          </w:p>
        </w:tc>
        <w:tc>
          <w:tcPr>
            <w:tcW w:w="1260" w:type="dxa"/>
            <w:shd w:val="clear" w:color="auto" w:fill="auto"/>
            <w:vAlign w:val="bottom"/>
          </w:tcPr>
          <w:p w14:paraId="2E232894" w14:textId="74C16F59"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w:t>
            </w:r>
          </w:p>
        </w:tc>
        <w:tc>
          <w:tcPr>
            <w:tcW w:w="1231" w:type="dxa"/>
            <w:shd w:val="clear" w:color="auto" w:fill="auto"/>
            <w:vAlign w:val="bottom"/>
          </w:tcPr>
          <w:p w14:paraId="15D88DA9" w14:textId="24A6686B"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0, 0</w:t>
            </w:r>
            <w:r w:rsidR="00A8664A" w:rsidRPr="00E95C44">
              <w:rPr>
                <w:sz w:val="17"/>
                <w:szCs w:val="17"/>
              </w:rPr>
              <w:t>.</w:t>
            </w:r>
            <w:r w:rsidRPr="00E95C44">
              <w:rPr>
                <w:sz w:val="17"/>
                <w:szCs w:val="17"/>
              </w:rPr>
              <w:t>03)</w:t>
            </w:r>
          </w:p>
        </w:tc>
      </w:tr>
      <w:tr w:rsidR="004C2970" w:rsidRPr="00E95C44" w14:paraId="5B4E6B96" w14:textId="77777777" w:rsidTr="002E20F7">
        <w:trPr>
          <w:gridAfter w:val="1"/>
          <w:wAfter w:w="29" w:type="dxa"/>
        </w:trPr>
        <w:tc>
          <w:tcPr>
            <w:tcW w:w="795" w:type="dxa"/>
            <w:shd w:val="clear" w:color="auto" w:fill="auto"/>
            <w:vAlign w:val="center"/>
          </w:tcPr>
          <w:p w14:paraId="5760FB6A" w14:textId="77777777" w:rsidR="001F562E" w:rsidRPr="00E95C44" w:rsidRDefault="001F562E" w:rsidP="002E20F7">
            <w:pPr>
              <w:spacing w:line="480" w:lineRule="auto"/>
              <w:ind w:left="-108" w:firstLine="108"/>
              <w:jc w:val="center"/>
              <w:rPr>
                <w:sz w:val="17"/>
                <w:szCs w:val="17"/>
              </w:rPr>
            </w:pPr>
            <w:r w:rsidRPr="00E95C44">
              <w:rPr>
                <w:sz w:val="17"/>
                <w:szCs w:val="17"/>
              </w:rPr>
              <w:t>9</w:t>
            </w:r>
          </w:p>
        </w:tc>
        <w:tc>
          <w:tcPr>
            <w:tcW w:w="1080" w:type="dxa"/>
            <w:shd w:val="clear" w:color="auto" w:fill="auto"/>
            <w:vAlign w:val="bottom"/>
          </w:tcPr>
          <w:p w14:paraId="3E99FC5B" w14:textId="77777777" w:rsidR="001F562E" w:rsidRPr="00E95C44" w:rsidRDefault="001F562E" w:rsidP="002E20F7">
            <w:pPr>
              <w:spacing w:line="480" w:lineRule="auto"/>
              <w:ind w:left="-108" w:firstLine="108"/>
              <w:jc w:val="center"/>
              <w:rPr>
                <w:sz w:val="17"/>
                <w:szCs w:val="17"/>
              </w:rPr>
            </w:pPr>
            <w:r w:rsidRPr="00E95C44">
              <w:rPr>
                <w:sz w:val="17"/>
                <w:szCs w:val="17"/>
              </w:rPr>
              <w:t>0.60</w:t>
            </w:r>
          </w:p>
        </w:tc>
        <w:tc>
          <w:tcPr>
            <w:tcW w:w="1169" w:type="dxa"/>
            <w:shd w:val="clear" w:color="auto" w:fill="auto"/>
            <w:vAlign w:val="bottom"/>
          </w:tcPr>
          <w:p w14:paraId="347309A6" w14:textId="77777777" w:rsidR="001F562E" w:rsidRPr="00E95C44" w:rsidRDefault="001F562E" w:rsidP="002E20F7">
            <w:pPr>
              <w:spacing w:line="480" w:lineRule="auto"/>
              <w:ind w:left="-108" w:firstLine="108"/>
              <w:jc w:val="right"/>
              <w:rPr>
                <w:sz w:val="17"/>
                <w:szCs w:val="17"/>
              </w:rPr>
            </w:pPr>
            <w:r w:rsidRPr="00E95C44">
              <w:rPr>
                <w:sz w:val="17"/>
                <w:szCs w:val="17"/>
              </w:rPr>
              <w:t>(0.54, 0.66)</w:t>
            </w:r>
          </w:p>
        </w:tc>
        <w:tc>
          <w:tcPr>
            <w:tcW w:w="901" w:type="dxa"/>
            <w:shd w:val="clear" w:color="auto" w:fill="auto"/>
            <w:vAlign w:val="bottom"/>
          </w:tcPr>
          <w:p w14:paraId="3C45EFEF" w14:textId="77777777" w:rsidR="001F562E" w:rsidRPr="00E95C44" w:rsidRDefault="001F562E" w:rsidP="002E20F7">
            <w:pPr>
              <w:spacing w:line="480" w:lineRule="auto"/>
              <w:ind w:left="-108" w:firstLine="108"/>
              <w:jc w:val="center"/>
              <w:rPr>
                <w:sz w:val="17"/>
                <w:szCs w:val="17"/>
              </w:rPr>
            </w:pPr>
            <w:r w:rsidRPr="00E95C44">
              <w:rPr>
                <w:sz w:val="17"/>
                <w:szCs w:val="17"/>
              </w:rPr>
              <w:t>0.90</w:t>
            </w:r>
          </w:p>
        </w:tc>
        <w:tc>
          <w:tcPr>
            <w:tcW w:w="1170" w:type="dxa"/>
            <w:gridSpan w:val="2"/>
            <w:shd w:val="clear" w:color="auto" w:fill="auto"/>
            <w:vAlign w:val="bottom"/>
          </w:tcPr>
          <w:p w14:paraId="62127A5D" w14:textId="77777777" w:rsidR="001F562E" w:rsidRPr="00E95C44" w:rsidRDefault="001F562E" w:rsidP="002E20F7">
            <w:pPr>
              <w:spacing w:line="480" w:lineRule="auto"/>
              <w:ind w:left="-108" w:firstLine="108"/>
              <w:jc w:val="center"/>
              <w:rPr>
                <w:sz w:val="17"/>
                <w:szCs w:val="17"/>
              </w:rPr>
            </w:pPr>
            <w:r w:rsidRPr="00E95C44">
              <w:rPr>
                <w:sz w:val="17"/>
                <w:szCs w:val="17"/>
              </w:rPr>
              <w:t>(0.88, 0.91)</w:t>
            </w:r>
          </w:p>
        </w:tc>
        <w:tc>
          <w:tcPr>
            <w:tcW w:w="718" w:type="dxa"/>
            <w:gridSpan w:val="2"/>
          </w:tcPr>
          <w:p w14:paraId="79ED3A1E" w14:textId="77777777" w:rsidR="001F562E" w:rsidRPr="00E95C44" w:rsidRDefault="001F562E" w:rsidP="002E20F7">
            <w:pPr>
              <w:spacing w:line="480" w:lineRule="auto"/>
              <w:ind w:left="-108" w:firstLine="108"/>
              <w:jc w:val="center"/>
              <w:rPr>
                <w:sz w:val="17"/>
                <w:szCs w:val="17"/>
                <w:vertAlign w:val="superscript"/>
              </w:rPr>
            </w:pPr>
            <w:r w:rsidRPr="00E95C44">
              <w:rPr>
                <w:sz w:val="17"/>
                <w:szCs w:val="17"/>
              </w:rPr>
              <w:t>19</w:t>
            </w:r>
          </w:p>
        </w:tc>
        <w:tc>
          <w:tcPr>
            <w:tcW w:w="1097" w:type="dxa"/>
            <w:shd w:val="clear" w:color="auto" w:fill="auto"/>
            <w:vAlign w:val="bottom"/>
          </w:tcPr>
          <w:p w14:paraId="1CDB862A" w14:textId="77777777" w:rsidR="001F562E" w:rsidRPr="00E95C44" w:rsidRDefault="001F562E" w:rsidP="002E20F7">
            <w:pPr>
              <w:spacing w:line="480" w:lineRule="auto"/>
              <w:ind w:left="-108" w:firstLine="108"/>
              <w:jc w:val="center"/>
              <w:rPr>
                <w:sz w:val="17"/>
                <w:szCs w:val="17"/>
              </w:rPr>
            </w:pPr>
            <w:r w:rsidRPr="00E95C44">
              <w:rPr>
                <w:sz w:val="17"/>
                <w:szCs w:val="17"/>
              </w:rPr>
              <w:t>0.59</w:t>
            </w:r>
          </w:p>
        </w:tc>
        <w:tc>
          <w:tcPr>
            <w:tcW w:w="1080" w:type="dxa"/>
            <w:shd w:val="clear" w:color="auto" w:fill="auto"/>
            <w:vAlign w:val="bottom"/>
          </w:tcPr>
          <w:p w14:paraId="2CB6B713" w14:textId="77777777" w:rsidR="001F562E" w:rsidRPr="00E95C44" w:rsidRDefault="001F562E" w:rsidP="002E20F7">
            <w:pPr>
              <w:spacing w:line="480" w:lineRule="auto"/>
              <w:ind w:left="-108" w:firstLine="108"/>
              <w:jc w:val="center"/>
              <w:rPr>
                <w:sz w:val="17"/>
                <w:szCs w:val="17"/>
              </w:rPr>
            </w:pPr>
            <w:r w:rsidRPr="00E95C44">
              <w:rPr>
                <w:sz w:val="17"/>
                <w:szCs w:val="17"/>
              </w:rPr>
              <w:t>(0.53, 0.65)</w:t>
            </w:r>
          </w:p>
        </w:tc>
        <w:tc>
          <w:tcPr>
            <w:tcW w:w="1080" w:type="dxa"/>
            <w:shd w:val="clear" w:color="auto" w:fill="auto"/>
            <w:vAlign w:val="bottom"/>
          </w:tcPr>
          <w:p w14:paraId="789A281E" w14:textId="77777777" w:rsidR="001F562E" w:rsidRPr="00E95C44" w:rsidRDefault="001F562E" w:rsidP="002E20F7">
            <w:pPr>
              <w:spacing w:line="480" w:lineRule="auto"/>
              <w:ind w:left="-108" w:firstLine="108"/>
              <w:jc w:val="center"/>
              <w:rPr>
                <w:sz w:val="17"/>
                <w:szCs w:val="17"/>
              </w:rPr>
            </w:pPr>
            <w:r w:rsidRPr="00E95C44">
              <w:rPr>
                <w:sz w:val="17"/>
                <w:szCs w:val="17"/>
              </w:rPr>
              <w:t>0.91</w:t>
            </w:r>
          </w:p>
        </w:tc>
        <w:tc>
          <w:tcPr>
            <w:tcW w:w="1170" w:type="dxa"/>
            <w:shd w:val="clear" w:color="auto" w:fill="auto"/>
            <w:vAlign w:val="bottom"/>
          </w:tcPr>
          <w:p w14:paraId="4D020D65" w14:textId="77777777" w:rsidR="001F562E" w:rsidRPr="00E95C44" w:rsidRDefault="001F562E" w:rsidP="002E20F7">
            <w:pPr>
              <w:spacing w:line="480" w:lineRule="auto"/>
              <w:ind w:left="-108" w:firstLine="108"/>
              <w:jc w:val="center"/>
              <w:rPr>
                <w:sz w:val="17"/>
                <w:szCs w:val="17"/>
              </w:rPr>
            </w:pPr>
            <w:r w:rsidRPr="00E95C44">
              <w:rPr>
                <w:sz w:val="17"/>
                <w:szCs w:val="17"/>
              </w:rPr>
              <w:t>(0.90, 0.92)</w:t>
            </w:r>
          </w:p>
        </w:tc>
        <w:tc>
          <w:tcPr>
            <w:tcW w:w="1080" w:type="dxa"/>
            <w:gridSpan w:val="2"/>
            <w:shd w:val="clear" w:color="auto" w:fill="auto"/>
            <w:vAlign w:val="bottom"/>
          </w:tcPr>
          <w:p w14:paraId="62C8B754" w14:textId="1F00A9BD"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w:t>
            </w:r>
          </w:p>
        </w:tc>
        <w:tc>
          <w:tcPr>
            <w:tcW w:w="1170" w:type="dxa"/>
            <w:shd w:val="clear" w:color="auto" w:fill="auto"/>
            <w:vAlign w:val="bottom"/>
          </w:tcPr>
          <w:p w14:paraId="492DF0F9" w14:textId="7D999331"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8, 0</w:t>
            </w:r>
            <w:r w:rsidR="00A8664A" w:rsidRPr="00E95C44">
              <w:rPr>
                <w:sz w:val="17"/>
                <w:szCs w:val="17"/>
              </w:rPr>
              <w:t>.</w:t>
            </w:r>
            <w:r w:rsidRPr="00E95C44">
              <w:rPr>
                <w:sz w:val="17"/>
                <w:szCs w:val="17"/>
              </w:rPr>
              <w:t>04)</w:t>
            </w:r>
          </w:p>
        </w:tc>
        <w:tc>
          <w:tcPr>
            <w:tcW w:w="1260" w:type="dxa"/>
            <w:shd w:val="clear" w:color="auto" w:fill="auto"/>
            <w:vAlign w:val="bottom"/>
          </w:tcPr>
          <w:p w14:paraId="02826A09" w14:textId="07B0AE86" w:rsidR="001F562E" w:rsidRPr="004C2970"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1</w:t>
            </w:r>
          </w:p>
        </w:tc>
        <w:tc>
          <w:tcPr>
            <w:tcW w:w="1231" w:type="dxa"/>
            <w:shd w:val="clear" w:color="auto" w:fill="auto"/>
            <w:vAlign w:val="bottom"/>
          </w:tcPr>
          <w:p w14:paraId="602A8C1F" w14:textId="1EDD2196" w:rsidR="001F562E" w:rsidRPr="00E95C44" w:rsidRDefault="001F562E" w:rsidP="002E20F7">
            <w:pPr>
              <w:spacing w:line="480" w:lineRule="auto"/>
              <w:ind w:left="-108" w:firstLine="108"/>
              <w:jc w:val="center"/>
              <w:rPr>
                <w:sz w:val="17"/>
                <w:szCs w:val="17"/>
              </w:rPr>
            </w:pPr>
            <w:r w:rsidRPr="00E95C44">
              <w:rPr>
                <w:sz w:val="17"/>
                <w:szCs w:val="17"/>
              </w:rPr>
              <w:t>(0</w:t>
            </w:r>
            <w:r w:rsidR="00A8664A" w:rsidRPr="00E95C44">
              <w:rPr>
                <w:sz w:val="17"/>
                <w:szCs w:val="17"/>
              </w:rPr>
              <w:t>.</w:t>
            </w:r>
            <w:r w:rsidRPr="00E95C44">
              <w:rPr>
                <w:sz w:val="17"/>
                <w:szCs w:val="17"/>
              </w:rPr>
              <w:t>00, 0</w:t>
            </w:r>
            <w:r w:rsidR="00A8664A" w:rsidRPr="00E95C44">
              <w:rPr>
                <w:sz w:val="17"/>
                <w:szCs w:val="17"/>
              </w:rPr>
              <w:t>.</w:t>
            </w:r>
            <w:r w:rsidRPr="00E95C44">
              <w:rPr>
                <w:sz w:val="17"/>
                <w:szCs w:val="17"/>
              </w:rPr>
              <w:t>03)</w:t>
            </w:r>
          </w:p>
        </w:tc>
      </w:tr>
      <w:tr w:rsidR="004C2970" w:rsidRPr="00E95C44" w14:paraId="76FB7889" w14:textId="77777777" w:rsidTr="00661590">
        <w:trPr>
          <w:gridAfter w:val="1"/>
          <w:wAfter w:w="29" w:type="dxa"/>
        </w:trPr>
        <w:tc>
          <w:tcPr>
            <w:tcW w:w="795" w:type="dxa"/>
            <w:shd w:val="clear" w:color="auto" w:fill="auto"/>
            <w:vAlign w:val="center"/>
          </w:tcPr>
          <w:p w14:paraId="4486C9F4" w14:textId="58ADAFF1" w:rsidR="00F21A2E" w:rsidRPr="00E95C44" w:rsidRDefault="00F21A2E" w:rsidP="00F21A2E">
            <w:pPr>
              <w:spacing w:line="480" w:lineRule="auto"/>
              <w:ind w:left="-108" w:firstLine="108"/>
              <w:jc w:val="center"/>
              <w:rPr>
                <w:sz w:val="17"/>
                <w:szCs w:val="17"/>
              </w:rPr>
            </w:pPr>
            <w:r w:rsidRPr="00E95C44">
              <w:rPr>
                <w:sz w:val="17"/>
                <w:szCs w:val="17"/>
              </w:rPr>
              <w:t>10</w:t>
            </w:r>
          </w:p>
        </w:tc>
        <w:tc>
          <w:tcPr>
            <w:tcW w:w="1080" w:type="dxa"/>
            <w:shd w:val="clear" w:color="auto" w:fill="auto"/>
            <w:vAlign w:val="bottom"/>
          </w:tcPr>
          <w:p w14:paraId="01FE6179" w14:textId="3481F259" w:rsidR="00F21A2E" w:rsidRPr="00E95C44" w:rsidRDefault="00F21A2E" w:rsidP="00F21A2E">
            <w:pPr>
              <w:spacing w:line="480" w:lineRule="auto"/>
              <w:ind w:left="-108" w:firstLine="108"/>
              <w:jc w:val="center"/>
              <w:rPr>
                <w:sz w:val="17"/>
                <w:szCs w:val="17"/>
              </w:rPr>
            </w:pPr>
            <w:r w:rsidRPr="00E95C44">
              <w:rPr>
                <w:sz w:val="17"/>
                <w:szCs w:val="17"/>
              </w:rPr>
              <w:t>0.49</w:t>
            </w:r>
          </w:p>
        </w:tc>
        <w:tc>
          <w:tcPr>
            <w:tcW w:w="1169" w:type="dxa"/>
            <w:shd w:val="clear" w:color="auto" w:fill="auto"/>
            <w:vAlign w:val="bottom"/>
          </w:tcPr>
          <w:p w14:paraId="16EE0B8B" w14:textId="0F64D047" w:rsidR="00F21A2E" w:rsidRPr="00E95C44" w:rsidRDefault="00F21A2E" w:rsidP="00F21A2E">
            <w:pPr>
              <w:spacing w:line="480" w:lineRule="auto"/>
              <w:ind w:left="-108" w:firstLine="108"/>
              <w:jc w:val="right"/>
              <w:rPr>
                <w:sz w:val="17"/>
                <w:szCs w:val="17"/>
              </w:rPr>
            </w:pPr>
            <w:r w:rsidRPr="00E95C44">
              <w:rPr>
                <w:sz w:val="17"/>
                <w:szCs w:val="17"/>
              </w:rPr>
              <w:t>(0.43, 0.55)</w:t>
            </w:r>
          </w:p>
        </w:tc>
        <w:tc>
          <w:tcPr>
            <w:tcW w:w="901" w:type="dxa"/>
            <w:shd w:val="clear" w:color="auto" w:fill="auto"/>
            <w:vAlign w:val="bottom"/>
          </w:tcPr>
          <w:p w14:paraId="453D89E5" w14:textId="2F733CE0" w:rsidR="00F21A2E" w:rsidRPr="00E95C44" w:rsidRDefault="00F21A2E" w:rsidP="00F21A2E">
            <w:pPr>
              <w:spacing w:line="480" w:lineRule="auto"/>
              <w:ind w:left="-108" w:firstLine="108"/>
              <w:jc w:val="center"/>
              <w:rPr>
                <w:sz w:val="17"/>
                <w:szCs w:val="17"/>
              </w:rPr>
            </w:pPr>
            <w:r w:rsidRPr="00E95C44">
              <w:rPr>
                <w:sz w:val="17"/>
                <w:szCs w:val="17"/>
              </w:rPr>
              <w:t>0.93</w:t>
            </w:r>
          </w:p>
        </w:tc>
        <w:tc>
          <w:tcPr>
            <w:tcW w:w="1170" w:type="dxa"/>
            <w:gridSpan w:val="2"/>
            <w:shd w:val="clear" w:color="auto" w:fill="auto"/>
            <w:vAlign w:val="bottom"/>
          </w:tcPr>
          <w:p w14:paraId="64E00216" w14:textId="741C12DF" w:rsidR="00F21A2E" w:rsidRPr="00E95C44" w:rsidRDefault="00F21A2E" w:rsidP="00F21A2E">
            <w:pPr>
              <w:spacing w:line="480" w:lineRule="auto"/>
              <w:ind w:left="-108" w:firstLine="108"/>
              <w:jc w:val="center"/>
              <w:rPr>
                <w:sz w:val="17"/>
                <w:szCs w:val="17"/>
              </w:rPr>
            </w:pPr>
            <w:r w:rsidRPr="00E95C44">
              <w:rPr>
                <w:sz w:val="17"/>
                <w:szCs w:val="17"/>
              </w:rPr>
              <w:t>(0.91, 0.94)</w:t>
            </w:r>
          </w:p>
        </w:tc>
        <w:tc>
          <w:tcPr>
            <w:tcW w:w="718" w:type="dxa"/>
            <w:gridSpan w:val="2"/>
          </w:tcPr>
          <w:p w14:paraId="00BCF56A" w14:textId="630EF801" w:rsidR="00F21A2E" w:rsidRPr="00E95C44" w:rsidRDefault="00F21A2E" w:rsidP="00F21A2E">
            <w:pPr>
              <w:spacing w:line="480" w:lineRule="auto"/>
              <w:ind w:left="-108" w:firstLine="108"/>
              <w:jc w:val="center"/>
              <w:rPr>
                <w:sz w:val="17"/>
                <w:szCs w:val="17"/>
              </w:rPr>
            </w:pPr>
            <w:r w:rsidRPr="00E95C44">
              <w:rPr>
                <w:sz w:val="17"/>
                <w:szCs w:val="17"/>
              </w:rPr>
              <w:t>21</w:t>
            </w:r>
          </w:p>
        </w:tc>
        <w:tc>
          <w:tcPr>
            <w:tcW w:w="1097" w:type="dxa"/>
            <w:shd w:val="clear" w:color="auto" w:fill="auto"/>
            <w:vAlign w:val="bottom"/>
          </w:tcPr>
          <w:p w14:paraId="6C1F9ACD" w14:textId="3237DE18" w:rsidR="00F21A2E" w:rsidRPr="00E95C44" w:rsidRDefault="00F21A2E" w:rsidP="00F21A2E">
            <w:pPr>
              <w:spacing w:line="480" w:lineRule="auto"/>
              <w:ind w:left="-108" w:firstLine="108"/>
              <w:jc w:val="center"/>
              <w:rPr>
                <w:sz w:val="17"/>
                <w:szCs w:val="17"/>
              </w:rPr>
            </w:pPr>
            <w:r w:rsidRPr="00E95C44">
              <w:rPr>
                <w:sz w:val="17"/>
                <w:szCs w:val="17"/>
              </w:rPr>
              <w:t>0.45</w:t>
            </w:r>
          </w:p>
        </w:tc>
        <w:tc>
          <w:tcPr>
            <w:tcW w:w="1080" w:type="dxa"/>
            <w:shd w:val="clear" w:color="auto" w:fill="auto"/>
            <w:vAlign w:val="bottom"/>
          </w:tcPr>
          <w:p w14:paraId="1382ACA1" w14:textId="2F18BFA4" w:rsidR="00F21A2E" w:rsidRPr="00E95C44" w:rsidRDefault="00F21A2E" w:rsidP="00F21A2E">
            <w:pPr>
              <w:spacing w:line="480" w:lineRule="auto"/>
              <w:ind w:left="-108" w:firstLine="108"/>
              <w:jc w:val="center"/>
              <w:rPr>
                <w:sz w:val="17"/>
                <w:szCs w:val="17"/>
              </w:rPr>
            </w:pPr>
            <w:r w:rsidRPr="00E95C44">
              <w:rPr>
                <w:sz w:val="17"/>
                <w:szCs w:val="17"/>
              </w:rPr>
              <w:t>(0.39, 0.52)</w:t>
            </w:r>
          </w:p>
        </w:tc>
        <w:tc>
          <w:tcPr>
            <w:tcW w:w="1080" w:type="dxa"/>
            <w:shd w:val="clear" w:color="auto" w:fill="auto"/>
            <w:vAlign w:val="bottom"/>
          </w:tcPr>
          <w:p w14:paraId="172548C6" w14:textId="444F01D2" w:rsidR="00F21A2E" w:rsidRPr="00E95C44" w:rsidRDefault="00F21A2E" w:rsidP="00F21A2E">
            <w:pPr>
              <w:spacing w:line="480" w:lineRule="auto"/>
              <w:ind w:left="-108" w:firstLine="108"/>
              <w:jc w:val="center"/>
              <w:rPr>
                <w:sz w:val="17"/>
                <w:szCs w:val="17"/>
              </w:rPr>
            </w:pPr>
            <w:r w:rsidRPr="00E95C44">
              <w:rPr>
                <w:sz w:val="17"/>
                <w:szCs w:val="17"/>
              </w:rPr>
              <w:t>0.94</w:t>
            </w:r>
          </w:p>
        </w:tc>
        <w:tc>
          <w:tcPr>
            <w:tcW w:w="1170" w:type="dxa"/>
            <w:shd w:val="clear" w:color="auto" w:fill="auto"/>
            <w:vAlign w:val="bottom"/>
          </w:tcPr>
          <w:p w14:paraId="0C6594D2" w14:textId="44F98131" w:rsidR="00F21A2E" w:rsidRPr="00E95C44" w:rsidRDefault="00F21A2E" w:rsidP="00F21A2E">
            <w:pPr>
              <w:spacing w:line="480" w:lineRule="auto"/>
              <w:ind w:left="-108" w:firstLine="108"/>
              <w:jc w:val="center"/>
              <w:rPr>
                <w:sz w:val="17"/>
                <w:szCs w:val="17"/>
              </w:rPr>
            </w:pPr>
            <w:r w:rsidRPr="00E95C44">
              <w:rPr>
                <w:sz w:val="17"/>
                <w:szCs w:val="17"/>
              </w:rPr>
              <w:t>(0.93, 0.95)</w:t>
            </w:r>
          </w:p>
        </w:tc>
        <w:tc>
          <w:tcPr>
            <w:tcW w:w="1080" w:type="dxa"/>
            <w:gridSpan w:val="2"/>
            <w:shd w:val="clear" w:color="auto" w:fill="auto"/>
            <w:vAlign w:val="bottom"/>
          </w:tcPr>
          <w:p w14:paraId="300AFB4E" w14:textId="6B847B46" w:rsidR="00F21A2E" w:rsidRPr="00E95C44" w:rsidRDefault="00F21A2E" w:rsidP="00F21A2E">
            <w:pPr>
              <w:spacing w:line="480" w:lineRule="auto"/>
              <w:ind w:left="-108" w:firstLine="108"/>
              <w:jc w:val="center"/>
              <w:rPr>
                <w:sz w:val="17"/>
                <w:szCs w:val="17"/>
              </w:rPr>
            </w:pPr>
            <w:r w:rsidRPr="00E95C44">
              <w:rPr>
                <w:sz w:val="17"/>
                <w:szCs w:val="17"/>
              </w:rPr>
              <w:t>-0.0</w:t>
            </w:r>
            <w:r w:rsidR="00F9113A" w:rsidRPr="00E95C44">
              <w:rPr>
                <w:sz w:val="17"/>
                <w:szCs w:val="17"/>
              </w:rPr>
              <w:t>4</w:t>
            </w:r>
          </w:p>
        </w:tc>
        <w:tc>
          <w:tcPr>
            <w:tcW w:w="1170" w:type="dxa"/>
            <w:shd w:val="clear" w:color="auto" w:fill="auto"/>
            <w:vAlign w:val="bottom"/>
          </w:tcPr>
          <w:p w14:paraId="3057AFF6" w14:textId="06BF3134" w:rsidR="00F21A2E" w:rsidRPr="00E95C44" w:rsidRDefault="00022A4F" w:rsidP="00F21A2E">
            <w:pPr>
              <w:spacing w:line="480" w:lineRule="auto"/>
              <w:ind w:left="-108" w:firstLine="108"/>
              <w:jc w:val="center"/>
              <w:rPr>
                <w:sz w:val="17"/>
                <w:szCs w:val="17"/>
              </w:rPr>
            </w:pPr>
            <w:r w:rsidRPr="00E95C44">
              <w:rPr>
                <w:sz w:val="17"/>
                <w:szCs w:val="17"/>
              </w:rPr>
              <w:t>(-0.11, 0.02)</w:t>
            </w:r>
          </w:p>
        </w:tc>
        <w:tc>
          <w:tcPr>
            <w:tcW w:w="1260" w:type="dxa"/>
            <w:shd w:val="clear" w:color="auto" w:fill="auto"/>
            <w:vAlign w:val="bottom"/>
          </w:tcPr>
          <w:p w14:paraId="2F0634EE" w14:textId="3253D2C0" w:rsidR="00F21A2E" w:rsidRPr="00E95C44" w:rsidRDefault="00F21A2E" w:rsidP="00F21A2E">
            <w:pPr>
              <w:spacing w:line="480" w:lineRule="auto"/>
              <w:ind w:left="-108" w:firstLine="108"/>
              <w:jc w:val="center"/>
              <w:rPr>
                <w:sz w:val="17"/>
                <w:szCs w:val="17"/>
              </w:rPr>
            </w:pPr>
            <w:r w:rsidRPr="00E95C44">
              <w:rPr>
                <w:sz w:val="17"/>
                <w:szCs w:val="17"/>
              </w:rPr>
              <w:t>0.0</w:t>
            </w:r>
            <w:r w:rsidR="00F9113A" w:rsidRPr="00E95C44">
              <w:rPr>
                <w:sz w:val="17"/>
                <w:szCs w:val="17"/>
              </w:rPr>
              <w:t>1</w:t>
            </w:r>
          </w:p>
        </w:tc>
        <w:tc>
          <w:tcPr>
            <w:tcW w:w="1231" w:type="dxa"/>
            <w:shd w:val="clear" w:color="auto" w:fill="auto"/>
            <w:vAlign w:val="center"/>
          </w:tcPr>
          <w:p w14:paraId="1C2949A8" w14:textId="7AC55785" w:rsidR="00F21A2E" w:rsidRPr="00E95C44" w:rsidRDefault="00022A4F" w:rsidP="00F21A2E">
            <w:pPr>
              <w:spacing w:line="480" w:lineRule="auto"/>
              <w:ind w:left="-108" w:firstLine="108"/>
              <w:jc w:val="center"/>
              <w:rPr>
                <w:sz w:val="17"/>
                <w:szCs w:val="17"/>
              </w:rPr>
            </w:pPr>
            <w:r w:rsidRPr="00E95C44">
              <w:rPr>
                <w:sz w:val="17"/>
                <w:szCs w:val="17"/>
              </w:rPr>
              <w:t>(</w:t>
            </w:r>
            <w:r w:rsidR="00AC1296" w:rsidRPr="00E95C44">
              <w:rPr>
                <w:sz w:val="17"/>
                <w:szCs w:val="17"/>
              </w:rPr>
              <w:t>0.00, 0.03</w:t>
            </w:r>
            <w:r w:rsidRPr="00E95C44">
              <w:rPr>
                <w:sz w:val="17"/>
                <w:szCs w:val="17"/>
              </w:rPr>
              <w:t>)</w:t>
            </w:r>
          </w:p>
        </w:tc>
      </w:tr>
      <w:tr w:rsidR="004C2970" w:rsidRPr="00E95C44" w14:paraId="4327A337" w14:textId="77777777" w:rsidTr="00661590">
        <w:trPr>
          <w:gridAfter w:val="1"/>
          <w:wAfter w:w="29" w:type="dxa"/>
        </w:trPr>
        <w:tc>
          <w:tcPr>
            <w:tcW w:w="795" w:type="dxa"/>
            <w:shd w:val="clear" w:color="auto" w:fill="auto"/>
            <w:vAlign w:val="center"/>
          </w:tcPr>
          <w:p w14:paraId="40502FBA" w14:textId="51CB5732" w:rsidR="00F21A2E" w:rsidRPr="00E95C44" w:rsidRDefault="00F21A2E" w:rsidP="00F21A2E">
            <w:pPr>
              <w:spacing w:line="480" w:lineRule="auto"/>
              <w:ind w:left="-108" w:firstLine="108"/>
              <w:jc w:val="center"/>
              <w:rPr>
                <w:sz w:val="17"/>
                <w:szCs w:val="17"/>
              </w:rPr>
            </w:pPr>
            <w:r w:rsidRPr="00E95C44">
              <w:rPr>
                <w:sz w:val="17"/>
                <w:szCs w:val="17"/>
              </w:rPr>
              <w:t>11</w:t>
            </w:r>
          </w:p>
        </w:tc>
        <w:tc>
          <w:tcPr>
            <w:tcW w:w="1080" w:type="dxa"/>
            <w:shd w:val="clear" w:color="auto" w:fill="auto"/>
            <w:vAlign w:val="bottom"/>
          </w:tcPr>
          <w:p w14:paraId="5F43BB40" w14:textId="2CB2B890" w:rsidR="00F21A2E" w:rsidRPr="00E95C44" w:rsidRDefault="00F21A2E" w:rsidP="00F21A2E">
            <w:pPr>
              <w:spacing w:line="480" w:lineRule="auto"/>
              <w:ind w:left="-108" w:firstLine="108"/>
              <w:jc w:val="center"/>
              <w:rPr>
                <w:sz w:val="17"/>
                <w:szCs w:val="17"/>
              </w:rPr>
            </w:pPr>
            <w:r w:rsidRPr="00E95C44">
              <w:rPr>
                <w:sz w:val="17"/>
                <w:szCs w:val="17"/>
              </w:rPr>
              <w:t>0.38</w:t>
            </w:r>
          </w:p>
        </w:tc>
        <w:tc>
          <w:tcPr>
            <w:tcW w:w="1169" w:type="dxa"/>
            <w:shd w:val="clear" w:color="auto" w:fill="auto"/>
            <w:vAlign w:val="bottom"/>
          </w:tcPr>
          <w:p w14:paraId="4473676F" w14:textId="60CEC8FB" w:rsidR="00F21A2E" w:rsidRPr="00E95C44" w:rsidRDefault="00F21A2E" w:rsidP="00F21A2E">
            <w:pPr>
              <w:spacing w:line="480" w:lineRule="auto"/>
              <w:ind w:left="-108" w:firstLine="108"/>
              <w:jc w:val="right"/>
              <w:rPr>
                <w:sz w:val="17"/>
                <w:szCs w:val="17"/>
              </w:rPr>
            </w:pPr>
            <w:r w:rsidRPr="00E95C44">
              <w:rPr>
                <w:sz w:val="17"/>
                <w:szCs w:val="17"/>
              </w:rPr>
              <w:t>(0.32, 0.44)</w:t>
            </w:r>
          </w:p>
        </w:tc>
        <w:tc>
          <w:tcPr>
            <w:tcW w:w="901" w:type="dxa"/>
            <w:shd w:val="clear" w:color="auto" w:fill="auto"/>
            <w:vAlign w:val="bottom"/>
          </w:tcPr>
          <w:p w14:paraId="1A53D75B" w14:textId="62B6054F" w:rsidR="00F21A2E" w:rsidRPr="00E95C44" w:rsidRDefault="00F21A2E" w:rsidP="00F21A2E">
            <w:pPr>
              <w:spacing w:line="480" w:lineRule="auto"/>
              <w:ind w:left="-108" w:firstLine="108"/>
              <w:jc w:val="center"/>
              <w:rPr>
                <w:sz w:val="17"/>
                <w:szCs w:val="17"/>
              </w:rPr>
            </w:pPr>
            <w:r w:rsidRPr="00E95C44">
              <w:rPr>
                <w:sz w:val="17"/>
                <w:szCs w:val="17"/>
              </w:rPr>
              <w:t>0.95</w:t>
            </w:r>
          </w:p>
        </w:tc>
        <w:tc>
          <w:tcPr>
            <w:tcW w:w="1170" w:type="dxa"/>
            <w:gridSpan w:val="2"/>
            <w:shd w:val="clear" w:color="auto" w:fill="auto"/>
            <w:vAlign w:val="bottom"/>
          </w:tcPr>
          <w:p w14:paraId="1D798338" w14:textId="3DCB3AAA" w:rsidR="00F21A2E" w:rsidRPr="00E95C44" w:rsidRDefault="00F21A2E" w:rsidP="00F21A2E">
            <w:pPr>
              <w:spacing w:line="480" w:lineRule="auto"/>
              <w:ind w:left="-108" w:firstLine="108"/>
              <w:jc w:val="center"/>
              <w:rPr>
                <w:sz w:val="17"/>
                <w:szCs w:val="17"/>
              </w:rPr>
            </w:pPr>
            <w:r w:rsidRPr="00E95C44">
              <w:rPr>
                <w:sz w:val="17"/>
                <w:szCs w:val="17"/>
              </w:rPr>
              <w:t>(0.94, 0.96)</w:t>
            </w:r>
          </w:p>
        </w:tc>
        <w:tc>
          <w:tcPr>
            <w:tcW w:w="718" w:type="dxa"/>
            <w:gridSpan w:val="2"/>
          </w:tcPr>
          <w:p w14:paraId="59ABC7EB" w14:textId="72AF710E" w:rsidR="00F21A2E" w:rsidRPr="00E95C44" w:rsidRDefault="00F21A2E" w:rsidP="00F21A2E">
            <w:pPr>
              <w:spacing w:line="480" w:lineRule="auto"/>
              <w:ind w:left="-108" w:firstLine="108"/>
              <w:jc w:val="center"/>
              <w:rPr>
                <w:sz w:val="17"/>
                <w:szCs w:val="17"/>
              </w:rPr>
            </w:pPr>
            <w:r w:rsidRPr="00E95C44">
              <w:rPr>
                <w:sz w:val="17"/>
                <w:szCs w:val="17"/>
              </w:rPr>
              <w:t>23</w:t>
            </w:r>
          </w:p>
        </w:tc>
        <w:tc>
          <w:tcPr>
            <w:tcW w:w="1097" w:type="dxa"/>
            <w:shd w:val="clear" w:color="auto" w:fill="auto"/>
            <w:vAlign w:val="bottom"/>
          </w:tcPr>
          <w:p w14:paraId="2E2174A3" w14:textId="1F69C287" w:rsidR="00F21A2E" w:rsidRPr="00E95C44" w:rsidRDefault="00F21A2E" w:rsidP="00F21A2E">
            <w:pPr>
              <w:spacing w:line="480" w:lineRule="auto"/>
              <w:ind w:left="-108" w:firstLine="108"/>
              <w:jc w:val="center"/>
              <w:rPr>
                <w:sz w:val="17"/>
                <w:szCs w:val="17"/>
              </w:rPr>
            </w:pPr>
            <w:r w:rsidRPr="00E95C44">
              <w:rPr>
                <w:sz w:val="17"/>
                <w:szCs w:val="17"/>
              </w:rPr>
              <w:t>0.34</w:t>
            </w:r>
          </w:p>
        </w:tc>
        <w:tc>
          <w:tcPr>
            <w:tcW w:w="1080" w:type="dxa"/>
            <w:shd w:val="clear" w:color="auto" w:fill="auto"/>
            <w:vAlign w:val="bottom"/>
          </w:tcPr>
          <w:p w14:paraId="54846B21" w14:textId="569FFD20" w:rsidR="00F21A2E" w:rsidRPr="00E95C44" w:rsidRDefault="00F21A2E" w:rsidP="00F21A2E">
            <w:pPr>
              <w:spacing w:line="480" w:lineRule="auto"/>
              <w:ind w:left="-108" w:firstLine="108"/>
              <w:jc w:val="center"/>
              <w:rPr>
                <w:sz w:val="17"/>
                <w:szCs w:val="17"/>
              </w:rPr>
            </w:pPr>
            <w:r w:rsidRPr="00E95C44">
              <w:rPr>
                <w:sz w:val="17"/>
                <w:szCs w:val="17"/>
              </w:rPr>
              <w:t>(0.29, 0.39)</w:t>
            </w:r>
          </w:p>
        </w:tc>
        <w:tc>
          <w:tcPr>
            <w:tcW w:w="1080" w:type="dxa"/>
            <w:shd w:val="clear" w:color="auto" w:fill="auto"/>
            <w:vAlign w:val="bottom"/>
          </w:tcPr>
          <w:p w14:paraId="770EA9A0" w14:textId="73387F3A" w:rsidR="00F21A2E" w:rsidRPr="00E95C44" w:rsidRDefault="00F21A2E" w:rsidP="00F21A2E">
            <w:pPr>
              <w:spacing w:line="480" w:lineRule="auto"/>
              <w:ind w:left="-108" w:firstLine="108"/>
              <w:jc w:val="center"/>
              <w:rPr>
                <w:sz w:val="17"/>
                <w:szCs w:val="17"/>
              </w:rPr>
            </w:pPr>
            <w:r w:rsidRPr="00E95C44">
              <w:rPr>
                <w:sz w:val="17"/>
                <w:szCs w:val="17"/>
              </w:rPr>
              <w:t>0.96</w:t>
            </w:r>
          </w:p>
        </w:tc>
        <w:tc>
          <w:tcPr>
            <w:tcW w:w="1170" w:type="dxa"/>
            <w:shd w:val="clear" w:color="auto" w:fill="auto"/>
            <w:vAlign w:val="bottom"/>
          </w:tcPr>
          <w:p w14:paraId="088E5AC3" w14:textId="17EA585A" w:rsidR="00F21A2E" w:rsidRPr="00E95C44" w:rsidRDefault="00F21A2E" w:rsidP="00F21A2E">
            <w:pPr>
              <w:spacing w:line="480" w:lineRule="auto"/>
              <w:ind w:left="-108" w:firstLine="108"/>
              <w:jc w:val="center"/>
              <w:rPr>
                <w:sz w:val="17"/>
                <w:szCs w:val="17"/>
              </w:rPr>
            </w:pPr>
            <w:r w:rsidRPr="00E95C44">
              <w:rPr>
                <w:sz w:val="17"/>
                <w:szCs w:val="17"/>
              </w:rPr>
              <w:t>(0.95, 0.97)</w:t>
            </w:r>
          </w:p>
        </w:tc>
        <w:tc>
          <w:tcPr>
            <w:tcW w:w="1080" w:type="dxa"/>
            <w:gridSpan w:val="2"/>
            <w:shd w:val="clear" w:color="auto" w:fill="auto"/>
            <w:vAlign w:val="bottom"/>
          </w:tcPr>
          <w:p w14:paraId="583C933A" w14:textId="37C60091" w:rsidR="00F21A2E" w:rsidRPr="00E95C44" w:rsidRDefault="00F21A2E" w:rsidP="00F21A2E">
            <w:pPr>
              <w:spacing w:line="480" w:lineRule="auto"/>
              <w:ind w:left="-108" w:firstLine="108"/>
              <w:jc w:val="center"/>
              <w:rPr>
                <w:sz w:val="17"/>
                <w:szCs w:val="17"/>
              </w:rPr>
            </w:pPr>
            <w:r w:rsidRPr="00E95C44">
              <w:rPr>
                <w:sz w:val="17"/>
                <w:szCs w:val="17"/>
              </w:rPr>
              <w:t>-0.0</w:t>
            </w:r>
            <w:r w:rsidR="00F9113A" w:rsidRPr="00E95C44">
              <w:rPr>
                <w:sz w:val="17"/>
                <w:szCs w:val="17"/>
              </w:rPr>
              <w:t>4</w:t>
            </w:r>
          </w:p>
        </w:tc>
        <w:tc>
          <w:tcPr>
            <w:tcW w:w="1170" w:type="dxa"/>
            <w:shd w:val="clear" w:color="auto" w:fill="auto"/>
            <w:vAlign w:val="bottom"/>
          </w:tcPr>
          <w:p w14:paraId="26E8EE3D" w14:textId="6FF7FA38" w:rsidR="00F21A2E" w:rsidRPr="00E95C44" w:rsidRDefault="00AC1296" w:rsidP="00F21A2E">
            <w:pPr>
              <w:spacing w:line="480" w:lineRule="auto"/>
              <w:ind w:left="-108" w:firstLine="108"/>
              <w:jc w:val="center"/>
              <w:rPr>
                <w:sz w:val="17"/>
                <w:szCs w:val="17"/>
              </w:rPr>
            </w:pPr>
            <w:r w:rsidRPr="00E95C44">
              <w:rPr>
                <w:sz w:val="17"/>
                <w:szCs w:val="17"/>
              </w:rPr>
              <w:t>(-0.10, 0.01)</w:t>
            </w:r>
          </w:p>
        </w:tc>
        <w:tc>
          <w:tcPr>
            <w:tcW w:w="1260" w:type="dxa"/>
            <w:shd w:val="clear" w:color="auto" w:fill="auto"/>
            <w:vAlign w:val="bottom"/>
          </w:tcPr>
          <w:p w14:paraId="51086FA7" w14:textId="0253F523" w:rsidR="00F21A2E" w:rsidRPr="00E95C44" w:rsidRDefault="00F21A2E" w:rsidP="00F21A2E">
            <w:pPr>
              <w:spacing w:line="480" w:lineRule="auto"/>
              <w:ind w:left="-108" w:firstLine="108"/>
              <w:jc w:val="center"/>
              <w:rPr>
                <w:sz w:val="17"/>
                <w:szCs w:val="17"/>
              </w:rPr>
            </w:pPr>
            <w:r w:rsidRPr="00E95C44">
              <w:rPr>
                <w:sz w:val="17"/>
                <w:szCs w:val="17"/>
              </w:rPr>
              <w:t>0.0</w:t>
            </w:r>
            <w:r w:rsidR="00F9113A" w:rsidRPr="00E95C44">
              <w:rPr>
                <w:sz w:val="17"/>
                <w:szCs w:val="17"/>
              </w:rPr>
              <w:t>1</w:t>
            </w:r>
          </w:p>
        </w:tc>
        <w:tc>
          <w:tcPr>
            <w:tcW w:w="1231" w:type="dxa"/>
            <w:shd w:val="clear" w:color="auto" w:fill="auto"/>
            <w:vAlign w:val="center"/>
          </w:tcPr>
          <w:p w14:paraId="4BB03D2C" w14:textId="5B5D64F7" w:rsidR="00F21A2E" w:rsidRPr="00E95C44" w:rsidRDefault="00AC1296" w:rsidP="00F21A2E">
            <w:pPr>
              <w:spacing w:line="480" w:lineRule="auto"/>
              <w:ind w:left="-108" w:firstLine="108"/>
              <w:jc w:val="center"/>
              <w:rPr>
                <w:sz w:val="17"/>
                <w:szCs w:val="17"/>
              </w:rPr>
            </w:pPr>
            <w:r w:rsidRPr="00E95C44">
              <w:rPr>
                <w:sz w:val="17"/>
                <w:szCs w:val="17"/>
              </w:rPr>
              <w:t>(0.00, 0.02)</w:t>
            </w:r>
          </w:p>
        </w:tc>
      </w:tr>
    </w:tbl>
    <w:p w14:paraId="6A8240AB" w14:textId="77777777" w:rsidR="001F562E" w:rsidRPr="00E95C44" w:rsidRDefault="001F562E" w:rsidP="007742ED">
      <w:pPr>
        <w:ind w:left="-993" w:right="-81"/>
        <w:rPr>
          <w:rFonts w:eastAsia="Calibri"/>
        </w:rPr>
      </w:pPr>
      <w:r w:rsidRPr="00E95C44">
        <w:rPr>
          <w:vertAlign w:val="superscript"/>
        </w:rPr>
        <w:t xml:space="preserve">a </w:t>
      </w:r>
      <w:r w:rsidRPr="00E95C44">
        <w:t>N Studies = 54; N Participants = 9,547; N major depression = 1,072</w:t>
      </w:r>
    </w:p>
    <w:p w14:paraId="21F7BE88" w14:textId="77777777" w:rsidR="001F562E" w:rsidRPr="00E95C44" w:rsidRDefault="001F562E" w:rsidP="007742ED">
      <w:pPr>
        <w:ind w:left="-993" w:right="-81"/>
        <w:rPr>
          <w:bCs/>
        </w:rPr>
      </w:pPr>
      <w:r w:rsidRPr="00E95C44">
        <w:rPr>
          <w:bCs/>
          <w:vertAlign w:val="superscript"/>
        </w:rPr>
        <w:t xml:space="preserve">b </w:t>
      </w:r>
      <w:proofErr w:type="gramStart"/>
      <w:r w:rsidRPr="00E95C44">
        <w:t>The</w:t>
      </w:r>
      <w:proofErr w:type="gramEnd"/>
      <w:r w:rsidRPr="00E95C44">
        <w:t xml:space="preserve"> cutoff </w:t>
      </w:r>
      <w:r w:rsidRPr="00E95C44">
        <w:rPr>
          <w:bCs/>
        </w:rPr>
        <w:t>minimizes the values of the distance to the top-left corner of the ROC</w:t>
      </w:r>
      <w:r w:rsidRPr="00E95C44">
        <w:rPr>
          <w:rFonts w:eastAsiaTheme="minorEastAsia"/>
          <w:sz w:val="22"/>
          <w:szCs w:val="22"/>
        </w:rPr>
        <w:t xml:space="preserve"> curve</w:t>
      </w:r>
      <w:r w:rsidRPr="00E95C44">
        <w:rPr>
          <w:bCs/>
        </w:rPr>
        <w:t>s</w:t>
      </w:r>
      <w:r w:rsidRPr="00E95C44">
        <w:rPr>
          <w:bCs/>
          <w:vertAlign w:val="superscript"/>
        </w:rPr>
        <w:t xml:space="preserve"> </w:t>
      </w:r>
      <w:r w:rsidRPr="00E95C44">
        <w:rPr>
          <w:bCs/>
        </w:rPr>
        <w:t>for HADS-D.</w:t>
      </w:r>
    </w:p>
    <w:p w14:paraId="38553C27" w14:textId="77777777" w:rsidR="001F562E" w:rsidRPr="00E95C44" w:rsidRDefault="001F562E" w:rsidP="007157D8">
      <w:pPr>
        <w:tabs>
          <w:tab w:val="left" w:pos="1208"/>
        </w:tabs>
        <w:ind w:left="-993"/>
      </w:pPr>
      <w:r w:rsidRPr="00E95C44">
        <w:rPr>
          <w:vertAlign w:val="superscript"/>
        </w:rPr>
        <w:t>c</w:t>
      </w:r>
      <w:r w:rsidRPr="00E95C44">
        <w:t xml:space="preserve"> </w:t>
      </w:r>
      <w:proofErr w:type="gramStart"/>
      <w:r w:rsidRPr="00E95C44">
        <w:t>The</w:t>
      </w:r>
      <w:proofErr w:type="gramEnd"/>
      <w:r w:rsidRPr="00E95C44">
        <w:t xml:space="preserve"> cutoff </w:t>
      </w:r>
      <w:r w:rsidRPr="00E95C44">
        <w:rPr>
          <w:bCs/>
        </w:rPr>
        <w:t>minimizes the values of the distance to the top-left corner of the ROC</w:t>
      </w:r>
      <w:r w:rsidRPr="00E95C44">
        <w:rPr>
          <w:rFonts w:eastAsiaTheme="minorEastAsia"/>
          <w:sz w:val="22"/>
          <w:szCs w:val="22"/>
        </w:rPr>
        <w:t xml:space="preserve"> curve</w:t>
      </w:r>
      <w:r w:rsidRPr="00E95C44">
        <w:rPr>
          <w:bCs/>
        </w:rPr>
        <w:t>s</w:t>
      </w:r>
      <w:r w:rsidRPr="00E95C44">
        <w:rPr>
          <w:bCs/>
          <w:vertAlign w:val="superscript"/>
        </w:rPr>
        <w:t xml:space="preserve"> </w:t>
      </w:r>
      <w:r w:rsidRPr="00E95C44">
        <w:rPr>
          <w:bCs/>
        </w:rPr>
        <w:t>for HADS-T.</w:t>
      </w:r>
    </w:p>
    <w:p w14:paraId="38F1685A" w14:textId="77777777" w:rsidR="001F562E" w:rsidRPr="00E95C44" w:rsidRDefault="001F562E" w:rsidP="00A70221">
      <w:pPr>
        <w:tabs>
          <w:tab w:val="left" w:pos="1208"/>
        </w:tabs>
        <w:ind w:left="-993"/>
      </w:pPr>
    </w:p>
    <w:p w14:paraId="203D29C7" w14:textId="77777777" w:rsidR="001F562E" w:rsidRPr="00E95C44" w:rsidRDefault="001F562E">
      <w:pPr>
        <w:spacing w:line="480" w:lineRule="auto"/>
        <w:ind w:left="-993" w:right="-932"/>
      </w:pPr>
      <w:r w:rsidRPr="00E95C44">
        <w:t>CI: confidence interval</w:t>
      </w:r>
    </w:p>
    <w:p w14:paraId="0D4AD722" w14:textId="77777777" w:rsidR="007A2016" w:rsidRPr="00E95C44" w:rsidRDefault="007A2016" w:rsidP="007A2016"/>
    <w:p w14:paraId="7C9FC619" w14:textId="77777777" w:rsidR="0013273D" w:rsidRPr="00E95C44" w:rsidRDefault="0013273D" w:rsidP="0013273D"/>
    <w:p w14:paraId="1997322F" w14:textId="5F87864A" w:rsidR="00A86176" w:rsidRPr="00E95C44" w:rsidRDefault="00A86176" w:rsidP="0013273D">
      <w:pPr>
        <w:pStyle w:val="CommentText"/>
        <w:spacing w:line="480" w:lineRule="auto"/>
        <w:ind w:left="720"/>
      </w:pPr>
    </w:p>
    <w:sectPr w:rsidR="00A86176" w:rsidRPr="00E95C44" w:rsidSect="002E20F7">
      <w:footerReference w:type="even" r:id="rId17"/>
      <w:footerReference w:type="default" r:id="rId1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FB232C" w14:textId="77777777" w:rsidR="00962CF8" w:rsidRDefault="00962CF8" w:rsidP="00A1201A">
      <w:r>
        <w:separator/>
      </w:r>
    </w:p>
  </w:endnote>
  <w:endnote w:type="continuationSeparator" w:id="0">
    <w:p w14:paraId="2ADA25E8" w14:textId="77777777" w:rsidR="00962CF8" w:rsidRDefault="00962CF8" w:rsidP="00A1201A">
      <w:r>
        <w:continuationSeparator/>
      </w:r>
    </w:p>
  </w:endnote>
  <w:endnote w:type="continuationNotice" w:id="1">
    <w:p w14:paraId="5633FA6E" w14:textId="77777777" w:rsidR="00962CF8" w:rsidRDefault="00962C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ËÎÌå"/>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l‚r –¾’©"/>
    <w:panose1 w:val="02020609040205080304"/>
    <w:charset w:val="80"/>
    <w:family w:val="modern"/>
    <w:pitch w:val="fixed"/>
    <w:sig w:usb0="E00002FF" w:usb1="6AC7FDFB" w:usb2="08000012" w:usb3="00000000" w:csb0="0002009F" w:csb1="00000000"/>
  </w:font>
  <w:font w:name="Times">
    <w:altName w:val="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3" w:usb1="10000000" w:usb2="00000000" w:usb3="00000000" w:csb0="80000001" w:csb1="00000000"/>
  </w:font>
  <w:font w:name="Arial">
    <w:altName w:val="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0374739"/>
      <w:docPartObj>
        <w:docPartGallery w:val="Page Numbers (Bottom of Page)"/>
        <w:docPartUnique/>
      </w:docPartObj>
    </w:sdtPr>
    <w:sdtEndPr>
      <w:rPr>
        <w:rStyle w:val="PageNumber"/>
      </w:rPr>
    </w:sdtEndPr>
    <w:sdtContent>
      <w:p w14:paraId="171C445B" w14:textId="2000ABB9" w:rsidR="00DF700F" w:rsidRDefault="00DF700F" w:rsidP="000043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26E497" w14:textId="77777777" w:rsidR="00DF700F" w:rsidRDefault="00DF70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7122809"/>
      <w:docPartObj>
        <w:docPartGallery w:val="Page Numbers (Bottom of Page)"/>
        <w:docPartUnique/>
      </w:docPartObj>
    </w:sdtPr>
    <w:sdtEndPr>
      <w:rPr>
        <w:rStyle w:val="PageNumber"/>
      </w:rPr>
    </w:sdtEndPr>
    <w:sdtContent>
      <w:p w14:paraId="3BB3B9ED" w14:textId="6DA1747F" w:rsidR="00DF700F" w:rsidRDefault="00DF700F" w:rsidP="000043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51EDA90" w14:textId="77777777" w:rsidR="00DF700F" w:rsidRDefault="00DF70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6154291"/>
      <w:docPartObj>
        <w:docPartGallery w:val="Page Numbers (Bottom of Page)"/>
        <w:docPartUnique/>
      </w:docPartObj>
    </w:sdtPr>
    <w:sdtEndPr>
      <w:rPr>
        <w:rStyle w:val="PageNumber"/>
      </w:rPr>
    </w:sdtEndPr>
    <w:sdtContent>
      <w:p w14:paraId="2DB30302" w14:textId="7B633AA6" w:rsidR="00A1201A" w:rsidRDefault="00A1201A" w:rsidP="002E20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A74946" w14:textId="77777777" w:rsidR="00A1201A" w:rsidRDefault="00A1201A" w:rsidP="00C71901">
    <w:pPr>
      <w:pStyle w:val="Footer"/>
      <w:ind w:right="360"/>
    </w:pPr>
  </w:p>
  <w:p w14:paraId="2C542B14" w14:textId="77777777" w:rsidR="007874EC" w:rsidRDefault="007874EC"/>
  <w:p w14:paraId="25FA9E0F" w14:textId="77777777" w:rsidR="007874EC" w:rsidRDefault="007874E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53466738"/>
      <w:docPartObj>
        <w:docPartGallery w:val="Page Numbers (Bottom of Page)"/>
        <w:docPartUnique/>
      </w:docPartObj>
    </w:sdtPr>
    <w:sdtEndPr>
      <w:rPr>
        <w:rStyle w:val="PageNumber"/>
      </w:rPr>
    </w:sdtEndPr>
    <w:sdtContent>
      <w:p w14:paraId="6194B370" w14:textId="047A1F43" w:rsidR="00A1201A" w:rsidRDefault="00A1201A" w:rsidP="002E20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E1332E8" w14:textId="77777777" w:rsidR="00A1201A" w:rsidRDefault="00A1201A" w:rsidP="00C71901">
    <w:pPr>
      <w:pStyle w:val="Footer"/>
      <w:ind w:right="360"/>
    </w:pPr>
  </w:p>
  <w:p w14:paraId="2C190C8E" w14:textId="77777777" w:rsidR="007874EC" w:rsidRDefault="007874EC"/>
  <w:p w14:paraId="0B4FB572" w14:textId="77777777" w:rsidR="007874EC" w:rsidRDefault="007874E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BA4DB6" w14:textId="77777777" w:rsidR="00962CF8" w:rsidRDefault="00962CF8" w:rsidP="00A1201A">
      <w:r>
        <w:separator/>
      </w:r>
    </w:p>
  </w:footnote>
  <w:footnote w:type="continuationSeparator" w:id="0">
    <w:p w14:paraId="3CBC78D9" w14:textId="77777777" w:rsidR="00962CF8" w:rsidRDefault="00962CF8" w:rsidP="00A1201A">
      <w:r>
        <w:continuationSeparator/>
      </w:r>
    </w:p>
  </w:footnote>
  <w:footnote w:type="continuationNotice" w:id="1">
    <w:p w14:paraId="0FF4BB04" w14:textId="77777777" w:rsidR="00962CF8" w:rsidRDefault="00962CF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E7201" w14:textId="77777777" w:rsidR="00BA3493" w:rsidRDefault="00BA3493" w:rsidP="00787E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1CB7"/>
    <w:multiLevelType w:val="hybridMultilevel"/>
    <w:tmpl w:val="14E887AE"/>
    <w:lvl w:ilvl="0" w:tplc="A3346BC8">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ED6C6A"/>
    <w:multiLevelType w:val="hybridMultilevel"/>
    <w:tmpl w:val="14E887AE"/>
    <w:lvl w:ilvl="0" w:tplc="A3346BC8">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D65BA7"/>
    <w:multiLevelType w:val="hybridMultilevel"/>
    <w:tmpl w:val="14E887AE"/>
    <w:lvl w:ilvl="0" w:tplc="A3346BC8">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9974AD"/>
    <w:multiLevelType w:val="hybridMultilevel"/>
    <w:tmpl w:val="E00CA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600529663">
    <w:abstractNumId w:val="3"/>
  </w:num>
  <w:num w:numId="2" w16cid:durableId="1798184310">
    <w:abstractNumId w:val="2"/>
  </w:num>
  <w:num w:numId="3" w16cid:durableId="822621818">
    <w:abstractNumId w:val="1"/>
  </w:num>
  <w:num w:numId="4" w16cid:durableId="296525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removePersonalInformation/>
  <w:removeDateAndTime/>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sychological Medicine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3978C4"/>
    <w:rsid w:val="00000C2B"/>
    <w:rsid w:val="000018B5"/>
    <w:rsid w:val="00002A0D"/>
    <w:rsid w:val="00003B13"/>
    <w:rsid w:val="00005025"/>
    <w:rsid w:val="00006C87"/>
    <w:rsid w:val="00011408"/>
    <w:rsid w:val="00012600"/>
    <w:rsid w:val="00013966"/>
    <w:rsid w:val="000144B2"/>
    <w:rsid w:val="000158C3"/>
    <w:rsid w:val="00015B11"/>
    <w:rsid w:val="000160E0"/>
    <w:rsid w:val="00017440"/>
    <w:rsid w:val="000175EE"/>
    <w:rsid w:val="00017CBC"/>
    <w:rsid w:val="00020265"/>
    <w:rsid w:val="00020E31"/>
    <w:rsid w:val="00021979"/>
    <w:rsid w:val="000228DD"/>
    <w:rsid w:val="00022A4F"/>
    <w:rsid w:val="000236E7"/>
    <w:rsid w:val="00024040"/>
    <w:rsid w:val="000246DC"/>
    <w:rsid w:val="00024A08"/>
    <w:rsid w:val="00025459"/>
    <w:rsid w:val="00025493"/>
    <w:rsid w:val="0002720B"/>
    <w:rsid w:val="0003141D"/>
    <w:rsid w:val="00032C0E"/>
    <w:rsid w:val="0004282C"/>
    <w:rsid w:val="00042CF2"/>
    <w:rsid w:val="00047A5D"/>
    <w:rsid w:val="00047C14"/>
    <w:rsid w:val="0005002A"/>
    <w:rsid w:val="00051082"/>
    <w:rsid w:val="000511E2"/>
    <w:rsid w:val="00052BE1"/>
    <w:rsid w:val="0005383A"/>
    <w:rsid w:val="00053E53"/>
    <w:rsid w:val="00053E9E"/>
    <w:rsid w:val="000550E7"/>
    <w:rsid w:val="00057919"/>
    <w:rsid w:val="00060097"/>
    <w:rsid w:val="00061BC2"/>
    <w:rsid w:val="00062FD2"/>
    <w:rsid w:val="0006304B"/>
    <w:rsid w:val="000649BF"/>
    <w:rsid w:val="000672AE"/>
    <w:rsid w:val="00067A2A"/>
    <w:rsid w:val="00067F04"/>
    <w:rsid w:val="00070D3A"/>
    <w:rsid w:val="00071078"/>
    <w:rsid w:val="00071D53"/>
    <w:rsid w:val="0007222E"/>
    <w:rsid w:val="00074950"/>
    <w:rsid w:val="00074E48"/>
    <w:rsid w:val="00074E9F"/>
    <w:rsid w:val="0007567D"/>
    <w:rsid w:val="00075F8C"/>
    <w:rsid w:val="00081991"/>
    <w:rsid w:val="000821E7"/>
    <w:rsid w:val="00082D32"/>
    <w:rsid w:val="0008393B"/>
    <w:rsid w:val="00090E60"/>
    <w:rsid w:val="0009279A"/>
    <w:rsid w:val="00092D91"/>
    <w:rsid w:val="00097254"/>
    <w:rsid w:val="000973C1"/>
    <w:rsid w:val="00097E3F"/>
    <w:rsid w:val="000A177B"/>
    <w:rsid w:val="000A58D2"/>
    <w:rsid w:val="000A5D01"/>
    <w:rsid w:val="000A62B5"/>
    <w:rsid w:val="000A6758"/>
    <w:rsid w:val="000A7F07"/>
    <w:rsid w:val="000B0F35"/>
    <w:rsid w:val="000B23CF"/>
    <w:rsid w:val="000B3756"/>
    <w:rsid w:val="000B5949"/>
    <w:rsid w:val="000B5A0F"/>
    <w:rsid w:val="000B71BF"/>
    <w:rsid w:val="000C02DF"/>
    <w:rsid w:val="000C0AC8"/>
    <w:rsid w:val="000C2DCE"/>
    <w:rsid w:val="000C2DD5"/>
    <w:rsid w:val="000C3086"/>
    <w:rsid w:val="000C4C2C"/>
    <w:rsid w:val="000C4C80"/>
    <w:rsid w:val="000C51BE"/>
    <w:rsid w:val="000C51F9"/>
    <w:rsid w:val="000C5B14"/>
    <w:rsid w:val="000C5B6D"/>
    <w:rsid w:val="000D0095"/>
    <w:rsid w:val="000D113E"/>
    <w:rsid w:val="000D15AF"/>
    <w:rsid w:val="000D34F3"/>
    <w:rsid w:val="000D4B1B"/>
    <w:rsid w:val="000D5869"/>
    <w:rsid w:val="000D5DAF"/>
    <w:rsid w:val="000D6888"/>
    <w:rsid w:val="000D6C47"/>
    <w:rsid w:val="000D767E"/>
    <w:rsid w:val="000E0546"/>
    <w:rsid w:val="000E1574"/>
    <w:rsid w:val="000E1F9B"/>
    <w:rsid w:val="000E27D5"/>
    <w:rsid w:val="000E42F1"/>
    <w:rsid w:val="000E4D52"/>
    <w:rsid w:val="000F046E"/>
    <w:rsid w:val="000F3DDA"/>
    <w:rsid w:val="000F486F"/>
    <w:rsid w:val="000F51F1"/>
    <w:rsid w:val="000F69C9"/>
    <w:rsid w:val="000F799F"/>
    <w:rsid w:val="000F7CCB"/>
    <w:rsid w:val="001003DA"/>
    <w:rsid w:val="00100507"/>
    <w:rsid w:val="001006C0"/>
    <w:rsid w:val="00103707"/>
    <w:rsid w:val="00103939"/>
    <w:rsid w:val="00103B5A"/>
    <w:rsid w:val="00104512"/>
    <w:rsid w:val="00104FAA"/>
    <w:rsid w:val="00107433"/>
    <w:rsid w:val="001113DE"/>
    <w:rsid w:val="001122DC"/>
    <w:rsid w:val="00112C01"/>
    <w:rsid w:val="00114764"/>
    <w:rsid w:val="00117269"/>
    <w:rsid w:val="00117EAD"/>
    <w:rsid w:val="00120069"/>
    <w:rsid w:val="00120313"/>
    <w:rsid w:val="00120F7D"/>
    <w:rsid w:val="00121FAA"/>
    <w:rsid w:val="00122308"/>
    <w:rsid w:val="001265ED"/>
    <w:rsid w:val="00126D24"/>
    <w:rsid w:val="0013000E"/>
    <w:rsid w:val="00131F7F"/>
    <w:rsid w:val="0013273D"/>
    <w:rsid w:val="0013396D"/>
    <w:rsid w:val="00133A95"/>
    <w:rsid w:val="00133E85"/>
    <w:rsid w:val="001340AD"/>
    <w:rsid w:val="0013552D"/>
    <w:rsid w:val="00135BA5"/>
    <w:rsid w:val="00135C0E"/>
    <w:rsid w:val="00135D67"/>
    <w:rsid w:val="00140621"/>
    <w:rsid w:val="0014208C"/>
    <w:rsid w:val="00143CD6"/>
    <w:rsid w:val="00146249"/>
    <w:rsid w:val="00146C7C"/>
    <w:rsid w:val="00147378"/>
    <w:rsid w:val="0015068B"/>
    <w:rsid w:val="00151820"/>
    <w:rsid w:val="00151A1E"/>
    <w:rsid w:val="0015443B"/>
    <w:rsid w:val="001560BE"/>
    <w:rsid w:val="00157903"/>
    <w:rsid w:val="00157C1E"/>
    <w:rsid w:val="00160BF9"/>
    <w:rsid w:val="0016281A"/>
    <w:rsid w:val="001653CD"/>
    <w:rsid w:val="00165F04"/>
    <w:rsid w:val="00167FA7"/>
    <w:rsid w:val="001702A2"/>
    <w:rsid w:val="00174006"/>
    <w:rsid w:val="00176D8A"/>
    <w:rsid w:val="001775BD"/>
    <w:rsid w:val="001802F3"/>
    <w:rsid w:val="0018033D"/>
    <w:rsid w:val="001816D7"/>
    <w:rsid w:val="00181F5D"/>
    <w:rsid w:val="0018511F"/>
    <w:rsid w:val="00185EDA"/>
    <w:rsid w:val="001877BE"/>
    <w:rsid w:val="00191029"/>
    <w:rsid w:val="00191FFD"/>
    <w:rsid w:val="00193C15"/>
    <w:rsid w:val="0019455F"/>
    <w:rsid w:val="001953E4"/>
    <w:rsid w:val="0019684B"/>
    <w:rsid w:val="00196EAF"/>
    <w:rsid w:val="00197E01"/>
    <w:rsid w:val="001A08EF"/>
    <w:rsid w:val="001A1AEB"/>
    <w:rsid w:val="001A1E63"/>
    <w:rsid w:val="001A241E"/>
    <w:rsid w:val="001A444B"/>
    <w:rsid w:val="001A49A1"/>
    <w:rsid w:val="001A4F41"/>
    <w:rsid w:val="001A5B3F"/>
    <w:rsid w:val="001A61F4"/>
    <w:rsid w:val="001A635D"/>
    <w:rsid w:val="001A692F"/>
    <w:rsid w:val="001A6F65"/>
    <w:rsid w:val="001A6FF2"/>
    <w:rsid w:val="001A7179"/>
    <w:rsid w:val="001A73B0"/>
    <w:rsid w:val="001B0B35"/>
    <w:rsid w:val="001B29B8"/>
    <w:rsid w:val="001B3127"/>
    <w:rsid w:val="001B3225"/>
    <w:rsid w:val="001B3B8A"/>
    <w:rsid w:val="001B58BA"/>
    <w:rsid w:val="001B6AFC"/>
    <w:rsid w:val="001C045C"/>
    <w:rsid w:val="001C37BF"/>
    <w:rsid w:val="001C48C6"/>
    <w:rsid w:val="001C6982"/>
    <w:rsid w:val="001D28E8"/>
    <w:rsid w:val="001D2CF1"/>
    <w:rsid w:val="001D3278"/>
    <w:rsid w:val="001D67BA"/>
    <w:rsid w:val="001D7C43"/>
    <w:rsid w:val="001E1A93"/>
    <w:rsid w:val="001E1BBB"/>
    <w:rsid w:val="001E276D"/>
    <w:rsid w:val="001E3A91"/>
    <w:rsid w:val="001E5E61"/>
    <w:rsid w:val="001F09AB"/>
    <w:rsid w:val="001F38C9"/>
    <w:rsid w:val="001F3AD1"/>
    <w:rsid w:val="001F3DA1"/>
    <w:rsid w:val="001F5104"/>
    <w:rsid w:val="001F562E"/>
    <w:rsid w:val="001F7641"/>
    <w:rsid w:val="002010B6"/>
    <w:rsid w:val="0020295B"/>
    <w:rsid w:val="00202A4E"/>
    <w:rsid w:val="002046DD"/>
    <w:rsid w:val="00206CF0"/>
    <w:rsid w:val="00206DC4"/>
    <w:rsid w:val="002078F5"/>
    <w:rsid w:val="0021084D"/>
    <w:rsid w:val="002109EE"/>
    <w:rsid w:val="00211BD1"/>
    <w:rsid w:val="00214B25"/>
    <w:rsid w:val="002169A6"/>
    <w:rsid w:val="002171D5"/>
    <w:rsid w:val="00217258"/>
    <w:rsid w:val="00220435"/>
    <w:rsid w:val="002226DA"/>
    <w:rsid w:val="00223EF4"/>
    <w:rsid w:val="00225534"/>
    <w:rsid w:val="002269BD"/>
    <w:rsid w:val="00226A6B"/>
    <w:rsid w:val="00230620"/>
    <w:rsid w:val="0023088C"/>
    <w:rsid w:val="00231341"/>
    <w:rsid w:val="00231C3F"/>
    <w:rsid w:val="002325B1"/>
    <w:rsid w:val="002335B0"/>
    <w:rsid w:val="00234187"/>
    <w:rsid w:val="00235546"/>
    <w:rsid w:val="0023571F"/>
    <w:rsid w:val="002400DA"/>
    <w:rsid w:val="002410A0"/>
    <w:rsid w:val="0024200C"/>
    <w:rsid w:val="002441B8"/>
    <w:rsid w:val="00244368"/>
    <w:rsid w:val="00244F4D"/>
    <w:rsid w:val="0024533E"/>
    <w:rsid w:val="002459D4"/>
    <w:rsid w:val="00245A43"/>
    <w:rsid w:val="0024670C"/>
    <w:rsid w:val="00250099"/>
    <w:rsid w:val="002505E1"/>
    <w:rsid w:val="00254CC9"/>
    <w:rsid w:val="00254F64"/>
    <w:rsid w:val="002551E0"/>
    <w:rsid w:val="00256D80"/>
    <w:rsid w:val="00257087"/>
    <w:rsid w:val="0025714C"/>
    <w:rsid w:val="00257452"/>
    <w:rsid w:val="00261FAF"/>
    <w:rsid w:val="0026305A"/>
    <w:rsid w:val="00264C1D"/>
    <w:rsid w:val="00266177"/>
    <w:rsid w:val="00270CAA"/>
    <w:rsid w:val="00270DE7"/>
    <w:rsid w:val="00274D3D"/>
    <w:rsid w:val="00276D57"/>
    <w:rsid w:val="00280DE7"/>
    <w:rsid w:val="00281B22"/>
    <w:rsid w:val="00281F6F"/>
    <w:rsid w:val="00283517"/>
    <w:rsid w:val="00284FFD"/>
    <w:rsid w:val="002866FA"/>
    <w:rsid w:val="00290306"/>
    <w:rsid w:val="00290A31"/>
    <w:rsid w:val="00290A8D"/>
    <w:rsid w:val="00290E6F"/>
    <w:rsid w:val="0029177E"/>
    <w:rsid w:val="00291D6F"/>
    <w:rsid w:val="00293E60"/>
    <w:rsid w:val="00293FDE"/>
    <w:rsid w:val="00296E66"/>
    <w:rsid w:val="002A0D42"/>
    <w:rsid w:val="002A26AA"/>
    <w:rsid w:val="002A3AE0"/>
    <w:rsid w:val="002A3C2F"/>
    <w:rsid w:val="002A439A"/>
    <w:rsid w:val="002A4EAD"/>
    <w:rsid w:val="002A6895"/>
    <w:rsid w:val="002B039A"/>
    <w:rsid w:val="002B13EE"/>
    <w:rsid w:val="002B15FC"/>
    <w:rsid w:val="002B1B07"/>
    <w:rsid w:val="002B3AC6"/>
    <w:rsid w:val="002B5E7B"/>
    <w:rsid w:val="002B67B6"/>
    <w:rsid w:val="002B70B9"/>
    <w:rsid w:val="002C0286"/>
    <w:rsid w:val="002C09CC"/>
    <w:rsid w:val="002C1A79"/>
    <w:rsid w:val="002C4038"/>
    <w:rsid w:val="002C494C"/>
    <w:rsid w:val="002C581B"/>
    <w:rsid w:val="002C5F30"/>
    <w:rsid w:val="002C6775"/>
    <w:rsid w:val="002C6CEF"/>
    <w:rsid w:val="002C703D"/>
    <w:rsid w:val="002C7AB1"/>
    <w:rsid w:val="002D137E"/>
    <w:rsid w:val="002D223B"/>
    <w:rsid w:val="002D35F2"/>
    <w:rsid w:val="002D38B6"/>
    <w:rsid w:val="002D4BF6"/>
    <w:rsid w:val="002D5941"/>
    <w:rsid w:val="002D6A1B"/>
    <w:rsid w:val="002D6E04"/>
    <w:rsid w:val="002D7DA6"/>
    <w:rsid w:val="002D7F11"/>
    <w:rsid w:val="002E00B1"/>
    <w:rsid w:val="002E1CFF"/>
    <w:rsid w:val="002E20F7"/>
    <w:rsid w:val="002E3827"/>
    <w:rsid w:val="002E49A0"/>
    <w:rsid w:val="002E49F7"/>
    <w:rsid w:val="002E5B3D"/>
    <w:rsid w:val="002E5C37"/>
    <w:rsid w:val="002E67C7"/>
    <w:rsid w:val="002F10D2"/>
    <w:rsid w:val="002F150D"/>
    <w:rsid w:val="002F2DEF"/>
    <w:rsid w:val="002F49F6"/>
    <w:rsid w:val="002F5BA2"/>
    <w:rsid w:val="002F6509"/>
    <w:rsid w:val="003008DE"/>
    <w:rsid w:val="00300E43"/>
    <w:rsid w:val="0030108C"/>
    <w:rsid w:val="00301D99"/>
    <w:rsid w:val="00301EC3"/>
    <w:rsid w:val="00301FC5"/>
    <w:rsid w:val="00303771"/>
    <w:rsid w:val="00310856"/>
    <w:rsid w:val="00310C82"/>
    <w:rsid w:val="00311130"/>
    <w:rsid w:val="00312839"/>
    <w:rsid w:val="003140C5"/>
    <w:rsid w:val="00315292"/>
    <w:rsid w:val="00315D4B"/>
    <w:rsid w:val="003169B9"/>
    <w:rsid w:val="00316DB9"/>
    <w:rsid w:val="00320DBF"/>
    <w:rsid w:val="0032152B"/>
    <w:rsid w:val="00321E70"/>
    <w:rsid w:val="00321EC1"/>
    <w:rsid w:val="003257F7"/>
    <w:rsid w:val="00325AF4"/>
    <w:rsid w:val="00325FA4"/>
    <w:rsid w:val="00326E44"/>
    <w:rsid w:val="0033127C"/>
    <w:rsid w:val="00333ECB"/>
    <w:rsid w:val="0033457C"/>
    <w:rsid w:val="0033459B"/>
    <w:rsid w:val="00334787"/>
    <w:rsid w:val="003352D2"/>
    <w:rsid w:val="0033532F"/>
    <w:rsid w:val="003365C4"/>
    <w:rsid w:val="00336B22"/>
    <w:rsid w:val="003376BD"/>
    <w:rsid w:val="00337F36"/>
    <w:rsid w:val="00340FC3"/>
    <w:rsid w:val="00341CB9"/>
    <w:rsid w:val="003430C3"/>
    <w:rsid w:val="00344B69"/>
    <w:rsid w:val="00344D34"/>
    <w:rsid w:val="00346985"/>
    <w:rsid w:val="00346DDE"/>
    <w:rsid w:val="00347B55"/>
    <w:rsid w:val="00347F6F"/>
    <w:rsid w:val="003516BF"/>
    <w:rsid w:val="00352981"/>
    <w:rsid w:val="00353872"/>
    <w:rsid w:val="00354953"/>
    <w:rsid w:val="00354B10"/>
    <w:rsid w:val="00354B68"/>
    <w:rsid w:val="00355563"/>
    <w:rsid w:val="00356882"/>
    <w:rsid w:val="00360603"/>
    <w:rsid w:val="003608A4"/>
    <w:rsid w:val="00360ACA"/>
    <w:rsid w:val="00360CDD"/>
    <w:rsid w:val="00361195"/>
    <w:rsid w:val="0036173D"/>
    <w:rsid w:val="00362400"/>
    <w:rsid w:val="00362897"/>
    <w:rsid w:val="0036694D"/>
    <w:rsid w:val="00367024"/>
    <w:rsid w:val="003678B6"/>
    <w:rsid w:val="00367A44"/>
    <w:rsid w:val="00367E86"/>
    <w:rsid w:val="00370064"/>
    <w:rsid w:val="00373B10"/>
    <w:rsid w:val="00375EDB"/>
    <w:rsid w:val="0037695C"/>
    <w:rsid w:val="00377861"/>
    <w:rsid w:val="003803C7"/>
    <w:rsid w:val="00380957"/>
    <w:rsid w:val="00380D0B"/>
    <w:rsid w:val="0038187E"/>
    <w:rsid w:val="00382162"/>
    <w:rsid w:val="00382321"/>
    <w:rsid w:val="00383C00"/>
    <w:rsid w:val="0038417B"/>
    <w:rsid w:val="003847AA"/>
    <w:rsid w:val="00384CCB"/>
    <w:rsid w:val="00385B1A"/>
    <w:rsid w:val="0038670C"/>
    <w:rsid w:val="0038724C"/>
    <w:rsid w:val="0038725A"/>
    <w:rsid w:val="00390024"/>
    <w:rsid w:val="00390A52"/>
    <w:rsid w:val="00391BB0"/>
    <w:rsid w:val="00391DA6"/>
    <w:rsid w:val="003924BB"/>
    <w:rsid w:val="00393E86"/>
    <w:rsid w:val="00395CB7"/>
    <w:rsid w:val="003961A8"/>
    <w:rsid w:val="003978C4"/>
    <w:rsid w:val="003A025D"/>
    <w:rsid w:val="003A06B4"/>
    <w:rsid w:val="003A11C0"/>
    <w:rsid w:val="003A12E8"/>
    <w:rsid w:val="003A17BE"/>
    <w:rsid w:val="003A27FD"/>
    <w:rsid w:val="003A302A"/>
    <w:rsid w:val="003A39A5"/>
    <w:rsid w:val="003A47E9"/>
    <w:rsid w:val="003B1FDE"/>
    <w:rsid w:val="003B2A1B"/>
    <w:rsid w:val="003B4133"/>
    <w:rsid w:val="003B41B6"/>
    <w:rsid w:val="003B6012"/>
    <w:rsid w:val="003B6E82"/>
    <w:rsid w:val="003B70D1"/>
    <w:rsid w:val="003C29E3"/>
    <w:rsid w:val="003C3B3F"/>
    <w:rsid w:val="003C4776"/>
    <w:rsid w:val="003C5E45"/>
    <w:rsid w:val="003C5F93"/>
    <w:rsid w:val="003C6253"/>
    <w:rsid w:val="003C6EAD"/>
    <w:rsid w:val="003D073B"/>
    <w:rsid w:val="003D0D4E"/>
    <w:rsid w:val="003D0E26"/>
    <w:rsid w:val="003D16F2"/>
    <w:rsid w:val="003D25FA"/>
    <w:rsid w:val="003D2927"/>
    <w:rsid w:val="003D2C2C"/>
    <w:rsid w:val="003D3ED4"/>
    <w:rsid w:val="003D435A"/>
    <w:rsid w:val="003D43B4"/>
    <w:rsid w:val="003D4895"/>
    <w:rsid w:val="003D4AAC"/>
    <w:rsid w:val="003D4CFA"/>
    <w:rsid w:val="003D4FE3"/>
    <w:rsid w:val="003D6BAE"/>
    <w:rsid w:val="003D75C8"/>
    <w:rsid w:val="003D7E45"/>
    <w:rsid w:val="003E1DFC"/>
    <w:rsid w:val="003E2901"/>
    <w:rsid w:val="003E4F76"/>
    <w:rsid w:val="003E578E"/>
    <w:rsid w:val="003E61EA"/>
    <w:rsid w:val="003E62FD"/>
    <w:rsid w:val="003E6D66"/>
    <w:rsid w:val="003E6E1F"/>
    <w:rsid w:val="003F09BE"/>
    <w:rsid w:val="003F0D2A"/>
    <w:rsid w:val="003F4280"/>
    <w:rsid w:val="003F66C5"/>
    <w:rsid w:val="00401121"/>
    <w:rsid w:val="004012C9"/>
    <w:rsid w:val="0040247C"/>
    <w:rsid w:val="00403474"/>
    <w:rsid w:val="004038BA"/>
    <w:rsid w:val="00404696"/>
    <w:rsid w:val="00404701"/>
    <w:rsid w:val="00405F79"/>
    <w:rsid w:val="004106FC"/>
    <w:rsid w:val="0041079F"/>
    <w:rsid w:val="004110BC"/>
    <w:rsid w:val="00411E6B"/>
    <w:rsid w:val="00412645"/>
    <w:rsid w:val="004133A9"/>
    <w:rsid w:val="00414EEB"/>
    <w:rsid w:val="00415A0C"/>
    <w:rsid w:val="00416C42"/>
    <w:rsid w:val="004179E2"/>
    <w:rsid w:val="0042001F"/>
    <w:rsid w:val="004201B5"/>
    <w:rsid w:val="004223E3"/>
    <w:rsid w:val="00422AB1"/>
    <w:rsid w:val="004234B8"/>
    <w:rsid w:val="00424AAC"/>
    <w:rsid w:val="0042559A"/>
    <w:rsid w:val="00426084"/>
    <w:rsid w:val="004277BB"/>
    <w:rsid w:val="00427AB7"/>
    <w:rsid w:val="00431877"/>
    <w:rsid w:val="004318A9"/>
    <w:rsid w:val="00433159"/>
    <w:rsid w:val="00435119"/>
    <w:rsid w:val="004361D4"/>
    <w:rsid w:val="00437956"/>
    <w:rsid w:val="00440DF1"/>
    <w:rsid w:val="00440FF4"/>
    <w:rsid w:val="00441099"/>
    <w:rsid w:val="0044169B"/>
    <w:rsid w:val="00441A2F"/>
    <w:rsid w:val="004425B2"/>
    <w:rsid w:val="004438A1"/>
    <w:rsid w:val="00443FAE"/>
    <w:rsid w:val="00445697"/>
    <w:rsid w:val="004467EE"/>
    <w:rsid w:val="004473A2"/>
    <w:rsid w:val="00447E2C"/>
    <w:rsid w:val="00452CA7"/>
    <w:rsid w:val="00453B38"/>
    <w:rsid w:val="00455184"/>
    <w:rsid w:val="004553B0"/>
    <w:rsid w:val="00455DDF"/>
    <w:rsid w:val="00457C67"/>
    <w:rsid w:val="004600CF"/>
    <w:rsid w:val="0046027E"/>
    <w:rsid w:val="004617A5"/>
    <w:rsid w:val="00461A0B"/>
    <w:rsid w:val="00461F03"/>
    <w:rsid w:val="0046457A"/>
    <w:rsid w:val="00464948"/>
    <w:rsid w:val="00465F1C"/>
    <w:rsid w:val="00470F3F"/>
    <w:rsid w:val="00472CB5"/>
    <w:rsid w:val="00473F27"/>
    <w:rsid w:val="004740C9"/>
    <w:rsid w:val="00477030"/>
    <w:rsid w:val="004810E6"/>
    <w:rsid w:val="00481665"/>
    <w:rsid w:val="004832A2"/>
    <w:rsid w:val="00484EF1"/>
    <w:rsid w:val="004875CA"/>
    <w:rsid w:val="00490248"/>
    <w:rsid w:val="0049061B"/>
    <w:rsid w:val="0049111D"/>
    <w:rsid w:val="00491DC3"/>
    <w:rsid w:val="004935C7"/>
    <w:rsid w:val="00496CE7"/>
    <w:rsid w:val="004973EF"/>
    <w:rsid w:val="00497935"/>
    <w:rsid w:val="004A05EB"/>
    <w:rsid w:val="004A0C40"/>
    <w:rsid w:val="004A2644"/>
    <w:rsid w:val="004A26EF"/>
    <w:rsid w:val="004A467B"/>
    <w:rsid w:val="004A6E38"/>
    <w:rsid w:val="004B125A"/>
    <w:rsid w:val="004B17B6"/>
    <w:rsid w:val="004B19E6"/>
    <w:rsid w:val="004B1BAE"/>
    <w:rsid w:val="004B38E1"/>
    <w:rsid w:val="004B43E4"/>
    <w:rsid w:val="004B6152"/>
    <w:rsid w:val="004B768C"/>
    <w:rsid w:val="004C2238"/>
    <w:rsid w:val="004C2445"/>
    <w:rsid w:val="004C2970"/>
    <w:rsid w:val="004C3C5B"/>
    <w:rsid w:val="004C7BC7"/>
    <w:rsid w:val="004D25A6"/>
    <w:rsid w:val="004D3010"/>
    <w:rsid w:val="004D3EF7"/>
    <w:rsid w:val="004D42F0"/>
    <w:rsid w:val="004D4867"/>
    <w:rsid w:val="004D545B"/>
    <w:rsid w:val="004D681B"/>
    <w:rsid w:val="004E039F"/>
    <w:rsid w:val="004E38EB"/>
    <w:rsid w:val="004E3AC1"/>
    <w:rsid w:val="004E77B6"/>
    <w:rsid w:val="004E7CF4"/>
    <w:rsid w:val="004F1768"/>
    <w:rsid w:val="004F2CCA"/>
    <w:rsid w:val="004F30F5"/>
    <w:rsid w:val="004F412C"/>
    <w:rsid w:val="004F76B6"/>
    <w:rsid w:val="005004E3"/>
    <w:rsid w:val="00500D25"/>
    <w:rsid w:val="00500F81"/>
    <w:rsid w:val="00501118"/>
    <w:rsid w:val="0050196A"/>
    <w:rsid w:val="005023D9"/>
    <w:rsid w:val="00502720"/>
    <w:rsid w:val="0050359C"/>
    <w:rsid w:val="00503E44"/>
    <w:rsid w:val="00504958"/>
    <w:rsid w:val="005050AD"/>
    <w:rsid w:val="0050671E"/>
    <w:rsid w:val="005069BC"/>
    <w:rsid w:val="00507541"/>
    <w:rsid w:val="005076A8"/>
    <w:rsid w:val="00507AF8"/>
    <w:rsid w:val="00507F5C"/>
    <w:rsid w:val="00510952"/>
    <w:rsid w:val="00512FD0"/>
    <w:rsid w:val="00513EC0"/>
    <w:rsid w:val="00513F97"/>
    <w:rsid w:val="005140D5"/>
    <w:rsid w:val="00514290"/>
    <w:rsid w:val="00514E60"/>
    <w:rsid w:val="00515F0A"/>
    <w:rsid w:val="00516E16"/>
    <w:rsid w:val="005173BD"/>
    <w:rsid w:val="00521602"/>
    <w:rsid w:val="00524AF4"/>
    <w:rsid w:val="00525666"/>
    <w:rsid w:val="00525BF3"/>
    <w:rsid w:val="005265B7"/>
    <w:rsid w:val="00527392"/>
    <w:rsid w:val="005273E7"/>
    <w:rsid w:val="00533103"/>
    <w:rsid w:val="00534541"/>
    <w:rsid w:val="005345FD"/>
    <w:rsid w:val="0053608C"/>
    <w:rsid w:val="0053628D"/>
    <w:rsid w:val="005362D5"/>
    <w:rsid w:val="00536CB7"/>
    <w:rsid w:val="005378C6"/>
    <w:rsid w:val="00537E93"/>
    <w:rsid w:val="005401D8"/>
    <w:rsid w:val="0054056D"/>
    <w:rsid w:val="00542622"/>
    <w:rsid w:val="00542D0D"/>
    <w:rsid w:val="0054358B"/>
    <w:rsid w:val="00543908"/>
    <w:rsid w:val="005441B7"/>
    <w:rsid w:val="005446D3"/>
    <w:rsid w:val="00544E7D"/>
    <w:rsid w:val="005458DF"/>
    <w:rsid w:val="00545FF9"/>
    <w:rsid w:val="00546313"/>
    <w:rsid w:val="00546720"/>
    <w:rsid w:val="00550087"/>
    <w:rsid w:val="00550847"/>
    <w:rsid w:val="00551C70"/>
    <w:rsid w:val="00552877"/>
    <w:rsid w:val="0055347C"/>
    <w:rsid w:val="005547FB"/>
    <w:rsid w:val="00557781"/>
    <w:rsid w:val="005604C0"/>
    <w:rsid w:val="00560D1C"/>
    <w:rsid w:val="00562616"/>
    <w:rsid w:val="00563255"/>
    <w:rsid w:val="00564AB1"/>
    <w:rsid w:val="005656FD"/>
    <w:rsid w:val="00565F98"/>
    <w:rsid w:val="00566174"/>
    <w:rsid w:val="005669CC"/>
    <w:rsid w:val="00567410"/>
    <w:rsid w:val="00567C49"/>
    <w:rsid w:val="00567CC0"/>
    <w:rsid w:val="00567E5D"/>
    <w:rsid w:val="00571553"/>
    <w:rsid w:val="00573263"/>
    <w:rsid w:val="00573660"/>
    <w:rsid w:val="00575CF7"/>
    <w:rsid w:val="00576073"/>
    <w:rsid w:val="00576602"/>
    <w:rsid w:val="00576792"/>
    <w:rsid w:val="00577E92"/>
    <w:rsid w:val="0058017F"/>
    <w:rsid w:val="00580A6B"/>
    <w:rsid w:val="00581841"/>
    <w:rsid w:val="00585CC0"/>
    <w:rsid w:val="00587030"/>
    <w:rsid w:val="005901CF"/>
    <w:rsid w:val="00590888"/>
    <w:rsid w:val="005935F2"/>
    <w:rsid w:val="005938C0"/>
    <w:rsid w:val="005938C1"/>
    <w:rsid w:val="00594378"/>
    <w:rsid w:val="00594950"/>
    <w:rsid w:val="0059503D"/>
    <w:rsid w:val="005952F7"/>
    <w:rsid w:val="00595389"/>
    <w:rsid w:val="00595C78"/>
    <w:rsid w:val="00595F26"/>
    <w:rsid w:val="0059689F"/>
    <w:rsid w:val="00597D48"/>
    <w:rsid w:val="005A013A"/>
    <w:rsid w:val="005A126D"/>
    <w:rsid w:val="005A1578"/>
    <w:rsid w:val="005A4D84"/>
    <w:rsid w:val="005A5144"/>
    <w:rsid w:val="005A51B5"/>
    <w:rsid w:val="005A5E28"/>
    <w:rsid w:val="005A5FF8"/>
    <w:rsid w:val="005A79E0"/>
    <w:rsid w:val="005A7E71"/>
    <w:rsid w:val="005B1B60"/>
    <w:rsid w:val="005B1B8A"/>
    <w:rsid w:val="005B60F3"/>
    <w:rsid w:val="005B6B0F"/>
    <w:rsid w:val="005B7E8C"/>
    <w:rsid w:val="005C01B7"/>
    <w:rsid w:val="005C1EBD"/>
    <w:rsid w:val="005C2080"/>
    <w:rsid w:val="005C3AD5"/>
    <w:rsid w:val="005C41B1"/>
    <w:rsid w:val="005C5147"/>
    <w:rsid w:val="005C5855"/>
    <w:rsid w:val="005C7129"/>
    <w:rsid w:val="005C73B1"/>
    <w:rsid w:val="005D0056"/>
    <w:rsid w:val="005D05F5"/>
    <w:rsid w:val="005D1416"/>
    <w:rsid w:val="005D23A1"/>
    <w:rsid w:val="005D5785"/>
    <w:rsid w:val="005D6D78"/>
    <w:rsid w:val="005D7071"/>
    <w:rsid w:val="005E21CC"/>
    <w:rsid w:val="005E2914"/>
    <w:rsid w:val="005E478D"/>
    <w:rsid w:val="005E4B72"/>
    <w:rsid w:val="005E6891"/>
    <w:rsid w:val="005F0761"/>
    <w:rsid w:val="005F0C48"/>
    <w:rsid w:val="005F126F"/>
    <w:rsid w:val="005F2D74"/>
    <w:rsid w:val="005F410D"/>
    <w:rsid w:val="006018FF"/>
    <w:rsid w:val="006035AD"/>
    <w:rsid w:val="00603715"/>
    <w:rsid w:val="00603820"/>
    <w:rsid w:val="006039B5"/>
    <w:rsid w:val="00604FB2"/>
    <w:rsid w:val="006058A4"/>
    <w:rsid w:val="00605CA4"/>
    <w:rsid w:val="00605F4B"/>
    <w:rsid w:val="00606333"/>
    <w:rsid w:val="00607996"/>
    <w:rsid w:val="006102AE"/>
    <w:rsid w:val="00611D72"/>
    <w:rsid w:val="00612DD4"/>
    <w:rsid w:val="0061563E"/>
    <w:rsid w:val="00616D18"/>
    <w:rsid w:val="00617784"/>
    <w:rsid w:val="006237A9"/>
    <w:rsid w:val="006239D1"/>
    <w:rsid w:val="006245DC"/>
    <w:rsid w:val="0062580A"/>
    <w:rsid w:val="00625EE0"/>
    <w:rsid w:val="006301E1"/>
    <w:rsid w:val="00633BCD"/>
    <w:rsid w:val="00633DA4"/>
    <w:rsid w:val="0063594C"/>
    <w:rsid w:val="006371BA"/>
    <w:rsid w:val="006403A7"/>
    <w:rsid w:val="0064174E"/>
    <w:rsid w:val="0064375B"/>
    <w:rsid w:val="00645ABE"/>
    <w:rsid w:val="00645B8C"/>
    <w:rsid w:val="00646E39"/>
    <w:rsid w:val="006470EA"/>
    <w:rsid w:val="00647258"/>
    <w:rsid w:val="00647554"/>
    <w:rsid w:val="00650219"/>
    <w:rsid w:val="00652C60"/>
    <w:rsid w:val="00654850"/>
    <w:rsid w:val="006548F8"/>
    <w:rsid w:val="00654F09"/>
    <w:rsid w:val="00655995"/>
    <w:rsid w:val="00655B82"/>
    <w:rsid w:val="0065785A"/>
    <w:rsid w:val="00657A1A"/>
    <w:rsid w:val="00657F1E"/>
    <w:rsid w:val="00661590"/>
    <w:rsid w:val="00661E87"/>
    <w:rsid w:val="00662665"/>
    <w:rsid w:val="006628A2"/>
    <w:rsid w:val="00666163"/>
    <w:rsid w:val="00666606"/>
    <w:rsid w:val="00666BED"/>
    <w:rsid w:val="00667259"/>
    <w:rsid w:val="00671EEB"/>
    <w:rsid w:val="00674EC3"/>
    <w:rsid w:val="00675AA5"/>
    <w:rsid w:val="006763FA"/>
    <w:rsid w:val="0068005C"/>
    <w:rsid w:val="006807C8"/>
    <w:rsid w:val="00681578"/>
    <w:rsid w:val="006836EC"/>
    <w:rsid w:val="00685318"/>
    <w:rsid w:val="006872C3"/>
    <w:rsid w:val="006874D0"/>
    <w:rsid w:val="006875CB"/>
    <w:rsid w:val="0069068D"/>
    <w:rsid w:val="00691211"/>
    <w:rsid w:val="006955AE"/>
    <w:rsid w:val="006958D3"/>
    <w:rsid w:val="006958F7"/>
    <w:rsid w:val="00697ADE"/>
    <w:rsid w:val="006A194F"/>
    <w:rsid w:val="006A2370"/>
    <w:rsid w:val="006A29D9"/>
    <w:rsid w:val="006A3C31"/>
    <w:rsid w:val="006A3E5D"/>
    <w:rsid w:val="006A48E9"/>
    <w:rsid w:val="006A55F5"/>
    <w:rsid w:val="006A7516"/>
    <w:rsid w:val="006B01F4"/>
    <w:rsid w:val="006B2187"/>
    <w:rsid w:val="006B346F"/>
    <w:rsid w:val="006B3FF2"/>
    <w:rsid w:val="006B4CB4"/>
    <w:rsid w:val="006B5D91"/>
    <w:rsid w:val="006B6E4D"/>
    <w:rsid w:val="006B7F8C"/>
    <w:rsid w:val="006C0BE6"/>
    <w:rsid w:val="006C0D25"/>
    <w:rsid w:val="006C0F0C"/>
    <w:rsid w:val="006C227C"/>
    <w:rsid w:val="006C35B6"/>
    <w:rsid w:val="006C3E13"/>
    <w:rsid w:val="006C6F3B"/>
    <w:rsid w:val="006C722B"/>
    <w:rsid w:val="006D1D0F"/>
    <w:rsid w:val="006D24F3"/>
    <w:rsid w:val="006D3B46"/>
    <w:rsid w:val="006D50C2"/>
    <w:rsid w:val="006D56AE"/>
    <w:rsid w:val="006D62CD"/>
    <w:rsid w:val="006E10E3"/>
    <w:rsid w:val="006E19AB"/>
    <w:rsid w:val="006F00A7"/>
    <w:rsid w:val="006F131E"/>
    <w:rsid w:val="006F2D3F"/>
    <w:rsid w:val="006F49B5"/>
    <w:rsid w:val="006F74F6"/>
    <w:rsid w:val="006F76BA"/>
    <w:rsid w:val="006F76E0"/>
    <w:rsid w:val="006F7ABE"/>
    <w:rsid w:val="00701AEB"/>
    <w:rsid w:val="00703B5C"/>
    <w:rsid w:val="00704494"/>
    <w:rsid w:val="00704F99"/>
    <w:rsid w:val="00705436"/>
    <w:rsid w:val="0070609F"/>
    <w:rsid w:val="00706EDC"/>
    <w:rsid w:val="00707625"/>
    <w:rsid w:val="00707AB7"/>
    <w:rsid w:val="00707B51"/>
    <w:rsid w:val="00712245"/>
    <w:rsid w:val="0071490E"/>
    <w:rsid w:val="00714FAF"/>
    <w:rsid w:val="007157D8"/>
    <w:rsid w:val="00715E72"/>
    <w:rsid w:val="007162A3"/>
    <w:rsid w:val="00716485"/>
    <w:rsid w:val="00721703"/>
    <w:rsid w:val="00721871"/>
    <w:rsid w:val="007227F4"/>
    <w:rsid w:val="0072402E"/>
    <w:rsid w:val="0072426F"/>
    <w:rsid w:val="0072623C"/>
    <w:rsid w:val="00730377"/>
    <w:rsid w:val="00730644"/>
    <w:rsid w:val="00732B62"/>
    <w:rsid w:val="00733CBA"/>
    <w:rsid w:val="0073471D"/>
    <w:rsid w:val="007347EF"/>
    <w:rsid w:val="00734CA8"/>
    <w:rsid w:val="00735464"/>
    <w:rsid w:val="00735714"/>
    <w:rsid w:val="00737827"/>
    <w:rsid w:val="00740805"/>
    <w:rsid w:val="0074185D"/>
    <w:rsid w:val="007421DA"/>
    <w:rsid w:val="007436B0"/>
    <w:rsid w:val="0074428E"/>
    <w:rsid w:val="00745343"/>
    <w:rsid w:val="00747C0A"/>
    <w:rsid w:val="00750685"/>
    <w:rsid w:val="007513B5"/>
    <w:rsid w:val="00751507"/>
    <w:rsid w:val="00753410"/>
    <w:rsid w:val="0075443F"/>
    <w:rsid w:val="00755E95"/>
    <w:rsid w:val="007607A9"/>
    <w:rsid w:val="00760856"/>
    <w:rsid w:val="007616EC"/>
    <w:rsid w:val="00762E16"/>
    <w:rsid w:val="007632D7"/>
    <w:rsid w:val="00766BCA"/>
    <w:rsid w:val="00770410"/>
    <w:rsid w:val="007718C8"/>
    <w:rsid w:val="007742ED"/>
    <w:rsid w:val="00774642"/>
    <w:rsid w:val="00775ADF"/>
    <w:rsid w:val="0077615E"/>
    <w:rsid w:val="0077780A"/>
    <w:rsid w:val="00780526"/>
    <w:rsid w:val="007805C6"/>
    <w:rsid w:val="00780744"/>
    <w:rsid w:val="007808FD"/>
    <w:rsid w:val="007820B1"/>
    <w:rsid w:val="007828D4"/>
    <w:rsid w:val="007829C8"/>
    <w:rsid w:val="00783503"/>
    <w:rsid w:val="007838DA"/>
    <w:rsid w:val="00784459"/>
    <w:rsid w:val="007859AB"/>
    <w:rsid w:val="007867B2"/>
    <w:rsid w:val="00786BFA"/>
    <w:rsid w:val="007874EC"/>
    <w:rsid w:val="007878A2"/>
    <w:rsid w:val="00787E16"/>
    <w:rsid w:val="00787FE4"/>
    <w:rsid w:val="0079206C"/>
    <w:rsid w:val="00792C4A"/>
    <w:rsid w:val="00792ED0"/>
    <w:rsid w:val="00794808"/>
    <w:rsid w:val="00795464"/>
    <w:rsid w:val="00795D0E"/>
    <w:rsid w:val="007A071E"/>
    <w:rsid w:val="007A0B10"/>
    <w:rsid w:val="007A155E"/>
    <w:rsid w:val="007A2016"/>
    <w:rsid w:val="007A36A8"/>
    <w:rsid w:val="007A36C1"/>
    <w:rsid w:val="007A43DA"/>
    <w:rsid w:val="007A6D0D"/>
    <w:rsid w:val="007A7876"/>
    <w:rsid w:val="007A7B54"/>
    <w:rsid w:val="007B2134"/>
    <w:rsid w:val="007B222C"/>
    <w:rsid w:val="007B3D1B"/>
    <w:rsid w:val="007B4FA3"/>
    <w:rsid w:val="007B53ED"/>
    <w:rsid w:val="007C08C1"/>
    <w:rsid w:val="007C0C55"/>
    <w:rsid w:val="007C0C8B"/>
    <w:rsid w:val="007C0CE0"/>
    <w:rsid w:val="007C1BDC"/>
    <w:rsid w:val="007C2455"/>
    <w:rsid w:val="007C3397"/>
    <w:rsid w:val="007C477A"/>
    <w:rsid w:val="007C5663"/>
    <w:rsid w:val="007C5968"/>
    <w:rsid w:val="007C6AA1"/>
    <w:rsid w:val="007C6BF1"/>
    <w:rsid w:val="007D0ACE"/>
    <w:rsid w:val="007D1283"/>
    <w:rsid w:val="007D1306"/>
    <w:rsid w:val="007D3292"/>
    <w:rsid w:val="007D6793"/>
    <w:rsid w:val="007D6B96"/>
    <w:rsid w:val="007D7699"/>
    <w:rsid w:val="007E07A7"/>
    <w:rsid w:val="007E13FC"/>
    <w:rsid w:val="007E2095"/>
    <w:rsid w:val="007E23C0"/>
    <w:rsid w:val="007E4D21"/>
    <w:rsid w:val="007E7FCA"/>
    <w:rsid w:val="007F12EC"/>
    <w:rsid w:val="007F4EAA"/>
    <w:rsid w:val="007F5057"/>
    <w:rsid w:val="00801273"/>
    <w:rsid w:val="00801B54"/>
    <w:rsid w:val="00806078"/>
    <w:rsid w:val="00806A11"/>
    <w:rsid w:val="008079B7"/>
    <w:rsid w:val="00811BD7"/>
    <w:rsid w:val="008125BA"/>
    <w:rsid w:val="0081436B"/>
    <w:rsid w:val="00814428"/>
    <w:rsid w:val="00815001"/>
    <w:rsid w:val="0082143C"/>
    <w:rsid w:val="00822599"/>
    <w:rsid w:val="00830E75"/>
    <w:rsid w:val="0083208A"/>
    <w:rsid w:val="00832957"/>
    <w:rsid w:val="00837217"/>
    <w:rsid w:val="008430F2"/>
    <w:rsid w:val="0084351B"/>
    <w:rsid w:val="00843FB6"/>
    <w:rsid w:val="00844B24"/>
    <w:rsid w:val="00845FB9"/>
    <w:rsid w:val="00846B2B"/>
    <w:rsid w:val="00846DB6"/>
    <w:rsid w:val="0084725A"/>
    <w:rsid w:val="00847377"/>
    <w:rsid w:val="008516DA"/>
    <w:rsid w:val="00853A5E"/>
    <w:rsid w:val="0085405F"/>
    <w:rsid w:val="00855020"/>
    <w:rsid w:val="008552FC"/>
    <w:rsid w:val="00857249"/>
    <w:rsid w:val="00857869"/>
    <w:rsid w:val="008603F9"/>
    <w:rsid w:val="0086141C"/>
    <w:rsid w:val="0086167D"/>
    <w:rsid w:val="0086512A"/>
    <w:rsid w:val="00866316"/>
    <w:rsid w:val="00867C48"/>
    <w:rsid w:val="0087085C"/>
    <w:rsid w:val="00870C6B"/>
    <w:rsid w:val="00870FF9"/>
    <w:rsid w:val="008719B6"/>
    <w:rsid w:val="00872060"/>
    <w:rsid w:val="008722CA"/>
    <w:rsid w:val="008740D5"/>
    <w:rsid w:val="00875CA2"/>
    <w:rsid w:val="00875D00"/>
    <w:rsid w:val="0087678B"/>
    <w:rsid w:val="008802AA"/>
    <w:rsid w:val="0088115B"/>
    <w:rsid w:val="00883D77"/>
    <w:rsid w:val="008846B6"/>
    <w:rsid w:val="00884969"/>
    <w:rsid w:val="00884C0F"/>
    <w:rsid w:val="00885F48"/>
    <w:rsid w:val="00886651"/>
    <w:rsid w:val="0088699A"/>
    <w:rsid w:val="008878AA"/>
    <w:rsid w:val="00891519"/>
    <w:rsid w:val="00892027"/>
    <w:rsid w:val="00894E56"/>
    <w:rsid w:val="00894F63"/>
    <w:rsid w:val="00895786"/>
    <w:rsid w:val="00895DEA"/>
    <w:rsid w:val="008960AF"/>
    <w:rsid w:val="00897901"/>
    <w:rsid w:val="008A0155"/>
    <w:rsid w:val="008A03EF"/>
    <w:rsid w:val="008A11AA"/>
    <w:rsid w:val="008A17C9"/>
    <w:rsid w:val="008A1DD3"/>
    <w:rsid w:val="008A5993"/>
    <w:rsid w:val="008A68AB"/>
    <w:rsid w:val="008A71F4"/>
    <w:rsid w:val="008A75C9"/>
    <w:rsid w:val="008B06D7"/>
    <w:rsid w:val="008B093B"/>
    <w:rsid w:val="008B3A97"/>
    <w:rsid w:val="008B44B3"/>
    <w:rsid w:val="008B4617"/>
    <w:rsid w:val="008B5F95"/>
    <w:rsid w:val="008B745C"/>
    <w:rsid w:val="008C1A94"/>
    <w:rsid w:val="008C3425"/>
    <w:rsid w:val="008C512F"/>
    <w:rsid w:val="008C5134"/>
    <w:rsid w:val="008C529F"/>
    <w:rsid w:val="008D00B4"/>
    <w:rsid w:val="008D3BFE"/>
    <w:rsid w:val="008D4270"/>
    <w:rsid w:val="008D54D6"/>
    <w:rsid w:val="008D59BD"/>
    <w:rsid w:val="008D5A6D"/>
    <w:rsid w:val="008D5F15"/>
    <w:rsid w:val="008D6314"/>
    <w:rsid w:val="008D7178"/>
    <w:rsid w:val="008D74C1"/>
    <w:rsid w:val="008E0030"/>
    <w:rsid w:val="008E1C5C"/>
    <w:rsid w:val="008E1EA2"/>
    <w:rsid w:val="008E2B2D"/>
    <w:rsid w:val="008E481D"/>
    <w:rsid w:val="008E4CD2"/>
    <w:rsid w:val="008E4E97"/>
    <w:rsid w:val="008E51FC"/>
    <w:rsid w:val="008E6287"/>
    <w:rsid w:val="008F24A1"/>
    <w:rsid w:val="008F3D08"/>
    <w:rsid w:val="008F6CC5"/>
    <w:rsid w:val="008F7077"/>
    <w:rsid w:val="00900496"/>
    <w:rsid w:val="00900843"/>
    <w:rsid w:val="00900D38"/>
    <w:rsid w:val="00901178"/>
    <w:rsid w:val="00901CFB"/>
    <w:rsid w:val="00902DA0"/>
    <w:rsid w:val="0090488D"/>
    <w:rsid w:val="00905827"/>
    <w:rsid w:val="0091025B"/>
    <w:rsid w:val="00910DA3"/>
    <w:rsid w:val="00910FD5"/>
    <w:rsid w:val="00911B05"/>
    <w:rsid w:val="0091241F"/>
    <w:rsid w:val="00912721"/>
    <w:rsid w:val="009128A6"/>
    <w:rsid w:val="009142DE"/>
    <w:rsid w:val="00914B30"/>
    <w:rsid w:val="00915645"/>
    <w:rsid w:val="00916AAB"/>
    <w:rsid w:val="0091733B"/>
    <w:rsid w:val="00920BE5"/>
    <w:rsid w:val="00922393"/>
    <w:rsid w:val="00922497"/>
    <w:rsid w:val="009232ED"/>
    <w:rsid w:val="00923853"/>
    <w:rsid w:val="00925FF1"/>
    <w:rsid w:val="00926208"/>
    <w:rsid w:val="009269B3"/>
    <w:rsid w:val="00927F3E"/>
    <w:rsid w:val="00930FF8"/>
    <w:rsid w:val="00931DFA"/>
    <w:rsid w:val="00932049"/>
    <w:rsid w:val="0093337B"/>
    <w:rsid w:val="00935534"/>
    <w:rsid w:val="009372BC"/>
    <w:rsid w:val="00937DBF"/>
    <w:rsid w:val="009411A1"/>
    <w:rsid w:val="009428D3"/>
    <w:rsid w:val="00942C82"/>
    <w:rsid w:val="009505B0"/>
    <w:rsid w:val="00950855"/>
    <w:rsid w:val="00951579"/>
    <w:rsid w:val="009517BC"/>
    <w:rsid w:val="009527ED"/>
    <w:rsid w:val="00952DF4"/>
    <w:rsid w:val="00953478"/>
    <w:rsid w:val="00954AF7"/>
    <w:rsid w:val="00954EA7"/>
    <w:rsid w:val="0095564B"/>
    <w:rsid w:val="00955C88"/>
    <w:rsid w:val="00956A65"/>
    <w:rsid w:val="009617CD"/>
    <w:rsid w:val="00962CF8"/>
    <w:rsid w:val="00963294"/>
    <w:rsid w:val="00964959"/>
    <w:rsid w:val="00965237"/>
    <w:rsid w:val="00965F8F"/>
    <w:rsid w:val="00970540"/>
    <w:rsid w:val="0097098C"/>
    <w:rsid w:val="00971105"/>
    <w:rsid w:val="00972256"/>
    <w:rsid w:val="00972B0D"/>
    <w:rsid w:val="00973825"/>
    <w:rsid w:val="00973D10"/>
    <w:rsid w:val="00974C93"/>
    <w:rsid w:val="009771AC"/>
    <w:rsid w:val="0098001D"/>
    <w:rsid w:val="009807CA"/>
    <w:rsid w:val="009808E6"/>
    <w:rsid w:val="00981EE0"/>
    <w:rsid w:val="009821C2"/>
    <w:rsid w:val="00982D6E"/>
    <w:rsid w:val="0098392E"/>
    <w:rsid w:val="00986767"/>
    <w:rsid w:val="00986A2B"/>
    <w:rsid w:val="00990885"/>
    <w:rsid w:val="009909A6"/>
    <w:rsid w:val="00992DE7"/>
    <w:rsid w:val="0099461C"/>
    <w:rsid w:val="00994C45"/>
    <w:rsid w:val="00997F2F"/>
    <w:rsid w:val="009A04B7"/>
    <w:rsid w:val="009A1518"/>
    <w:rsid w:val="009A18FF"/>
    <w:rsid w:val="009A3247"/>
    <w:rsid w:val="009A46DF"/>
    <w:rsid w:val="009A5C2C"/>
    <w:rsid w:val="009A7904"/>
    <w:rsid w:val="009B0488"/>
    <w:rsid w:val="009B26A2"/>
    <w:rsid w:val="009B2D13"/>
    <w:rsid w:val="009B4C46"/>
    <w:rsid w:val="009B4DDA"/>
    <w:rsid w:val="009B4FA2"/>
    <w:rsid w:val="009B5045"/>
    <w:rsid w:val="009B510E"/>
    <w:rsid w:val="009B5379"/>
    <w:rsid w:val="009B5CAA"/>
    <w:rsid w:val="009B621A"/>
    <w:rsid w:val="009B6323"/>
    <w:rsid w:val="009B7B44"/>
    <w:rsid w:val="009C0AAF"/>
    <w:rsid w:val="009C0EFA"/>
    <w:rsid w:val="009C35B6"/>
    <w:rsid w:val="009C40A1"/>
    <w:rsid w:val="009C5889"/>
    <w:rsid w:val="009C6055"/>
    <w:rsid w:val="009C7089"/>
    <w:rsid w:val="009D26D6"/>
    <w:rsid w:val="009D2932"/>
    <w:rsid w:val="009D439A"/>
    <w:rsid w:val="009D4DA9"/>
    <w:rsid w:val="009D5483"/>
    <w:rsid w:val="009D5C97"/>
    <w:rsid w:val="009D5DA0"/>
    <w:rsid w:val="009D62EA"/>
    <w:rsid w:val="009D6D8D"/>
    <w:rsid w:val="009D7BD7"/>
    <w:rsid w:val="009E14D8"/>
    <w:rsid w:val="009E1FD7"/>
    <w:rsid w:val="009E3158"/>
    <w:rsid w:val="009E382E"/>
    <w:rsid w:val="009E3F5D"/>
    <w:rsid w:val="009E51D7"/>
    <w:rsid w:val="009E5AD8"/>
    <w:rsid w:val="009E6111"/>
    <w:rsid w:val="009E6751"/>
    <w:rsid w:val="009E695C"/>
    <w:rsid w:val="009E6E26"/>
    <w:rsid w:val="009E716F"/>
    <w:rsid w:val="009F05A8"/>
    <w:rsid w:val="009F0A78"/>
    <w:rsid w:val="009F0D15"/>
    <w:rsid w:val="009F12A6"/>
    <w:rsid w:val="009F12F3"/>
    <w:rsid w:val="009F1D36"/>
    <w:rsid w:val="009F27B1"/>
    <w:rsid w:val="009F2B7C"/>
    <w:rsid w:val="009F2DD6"/>
    <w:rsid w:val="009F3876"/>
    <w:rsid w:val="009F38F6"/>
    <w:rsid w:val="009F38FA"/>
    <w:rsid w:val="00A007B6"/>
    <w:rsid w:val="00A01F29"/>
    <w:rsid w:val="00A0270E"/>
    <w:rsid w:val="00A03C73"/>
    <w:rsid w:val="00A04896"/>
    <w:rsid w:val="00A057F8"/>
    <w:rsid w:val="00A05F8B"/>
    <w:rsid w:val="00A07644"/>
    <w:rsid w:val="00A1041B"/>
    <w:rsid w:val="00A1174E"/>
    <w:rsid w:val="00A1201A"/>
    <w:rsid w:val="00A129C2"/>
    <w:rsid w:val="00A14019"/>
    <w:rsid w:val="00A22E10"/>
    <w:rsid w:val="00A241A3"/>
    <w:rsid w:val="00A24859"/>
    <w:rsid w:val="00A24872"/>
    <w:rsid w:val="00A24C98"/>
    <w:rsid w:val="00A25767"/>
    <w:rsid w:val="00A302A0"/>
    <w:rsid w:val="00A303DE"/>
    <w:rsid w:val="00A30A59"/>
    <w:rsid w:val="00A31C82"/>
    <w:rsid w:val="00A34CA8"/>
    <w:rsid w:val="00A37E58"/>
    <w:rsid w:val="00A41D5A"/>
    <w:rsid w:val="00A42157"/>
    <w:rsid w:val="00A42E23"/>
    <w:rsid w:val="00A45570"/>
    <w:rsid w:val="00A472F5"/>
    <w:rsid w:val="00A50292"/>
    <w:rsid w:val="00A50DC8"/>
    <w:rsid w:val="00A529A0"/>
    <w:rsid w:val="00A53467"/>
    <w:rsid w:val="00A5429B"/>
    <w:rsid w:val="00A5678B"/>
    <w:rsid w:val="00A602AD"/>
    <w:rsid w:val="00A62029"/>
    <w:rsid w:val="00A62BDE"/>
    <w:rsid w:val="00A64572"/>
    <w:rsid w:val="00A6576D"/>
    <w:rsid w:val="00A66E30"/>
    <w:rsid w:val="00A66F2D"/>
    <w:rsid w:val="00A70221"/>
    <w:rsid w:val="00A7178C"/>
    <w:rsid w:val="00A71800"/>
    <w:rsid w:val="00A71BB4"/>
    <w:rsid w:val="00A723E7"/>
    <w:rsid w:val="00A72B06"/>
    <w:rsid w:val="00A72DBB"/>
    <w:rsid w:val="00A74DFD"/>
    <w:rsid w:val="00A75C5F"/>
    <w:rsid w:val="00A768C2"/>
    <w:rsid w:val="00A76B5C"/>
    <w:rsid w:val="00A7720C"/>
    <w:rsid w:val="00A80588"/>
    <w:rsid w:val="00A80A09"/>
    <w:rsid w:val="00A80F8C"/>
    <w:rsid w:val="00A81B9C"/>
    <w:rsid w:val="00A82B71"/>
    <w:rsid w:val="00A82BB3"/>
    <w:rsid w:val="00A83486"/>
    <w:rsid w:val="00A83E94"/>
    <w:rsid w:val="00A83F48"/>
    <w:rsid w:val="00A84C6D"/>
    <w:rsid w:val="00A86176"/>
    <w:rsid w:val="00A8664A"/>
    <w:rsid w:val="00A87D02"/>
    <w:rsid w:val="00A90892"/>
    <w:rsid w:val="00A90EE8"/>
    <w:rsid w:val="00A924A9"/>
    <w:rsid w:val="00A930DC"/>
    <w:rsid w:val="00A96A9A"/>
    <w:rsid w:val="00A96F85"/>
    <w:rsid w:val="00A97AC1"/>
    <w:rsid w:val="00A97DB5"/>
    <w:rsid w:val="00A97E3A"/>
    <w:rsid w:val="00AA074F"/>
    <w:rsid w:val="00AA1496"/>
    <w:rsid w:val="00AA1DAD"/>
    <w:rsid w:val="00AA4576"/>
    <w:rsid w:val="00AA7024"/>
    <w:rsid w:val="00AB0BA2"/>
    <w:rsid w:val="00AB4C0C"/>
    <w:rsid w:val="00AB50DE"/>
    <w:rsid w:val="00AB5F48"/>
    <w:rsid w:val="00AB69D0"/>
    <w:rsid w:val="00AC068F"/>
    <w:rsid w:val="00AC1296"/>
    <w:rsid w:val="00AC2E8B"/>
    <w:rsid w:val="00AC311C"/>
    <w:rsid w:val="00AC36CD"/>
    <w:rsid w:val="00AC4237"/>
    <w:rsid w:val="00AC5313"/>
    <w:rsid w:val="00AC5333"/>
    <w:rsid w:val="00AC5AC2"/>
    <w:rsid w:val="00AC604E"/>
    <w:rsid w:val="00AC75AF"/>
    <w:rsid w:val="00AC7CAD"/>
    <w:rsid w:val="00AD0058"/>
    <w:rsid w:val="00AD0DA1"/>
    <w:rsid w:val="00AD17A8"/>
    <w:rsid w:val="00AD2519"/>
    <w:rsid w:val="00AD2C51"/>
    <w:rsid w:val="00AD47D8"/>
    <w:rsid w:val="00AD5077"/>
    <w:rsid w:val="00AD6709"/>
    <w:rsid w:val="00AE075A"/>
    <w:rsid w:val="00AE3C80"/>
    <w:rsid w:val="00AE457A"/>
    <w:rsid w:val="00AE45E4"/>
    <w:rsid w:val="00AE4A50"/>
    <w:rsid w:val="00AE6486"/>
    <w:rsid w:val="00AE6816"/>
    <w:rsid w:val="00AF532C"/>
    <w:rsid w:val="00AF54C7"/>
    <w:rsid w:val="00AF58FE"/>
    <w:rsid w:val="00AF5B9E"/>
    <w:rsid w:val="00AF65BE"/>
    <w:rsid w:val="00AF6BD0"/>
    <w:rsid w:val="00B01B0B"/>
    <w:rsid w:val="00B02990"/>
    <w:rsid w:val="00B0407C"/>
    <w:rsid w:val="00B057AA"/>
    <w:rsid w:val="00B05D92"/>
    <w:rsid w:val="00B11106"/>
    <w:rsid w:val="00B119FB"/>
    <w:rsid w:val="00B122C5"/>
    <w:rsid w:val="00B153E7"/>
    <w:rsid w:val="00B157C9"/>
    <w:rsid w:val="00B204A0"/>
    <w:rsid w:val="00B211F8"/>
    <w:rsid w:val="00B212CB"/>
    <w:rsid w:val="00B21CF8"/>
    <w:rsid w:val="00B225CE"/>
    <w:rsid w:val="00B23854"/>
    <w:rsid w:val="00B243B0"/>
    <w:rsid w:val="00B25594"/>
    <w:rsid w:val="00B260E2"/>
    <w:rsid w:val="00B266E5"/>
    <w:rsid w:val="00B27BBB"/>
    <w:rsid w:val="00B27C95"/>
    <w:rsid w:val="00B27F0E"/>
    <w:rsid w:val="00B315A9"/>
    <w:rsid w:val="00B35069"/>
    <w:rsid w:val="00B402CF"/>
    <w:rsid w:val="00B40AD7"/>
    <w:rsid w:val="00B429F3"/>
    <w:rsid w:val="00B453E2"/>
    <w:rsid w:val="00B45B51"/>
    <w:rsid w:val="00B506E4"/>
    <w:rsid w:val="00B5137D"/>
    <w:rsid w:val="00B51F82"/>
    <w:rsid w:val="00B53263"/>
    <w:rsid w:val="00B53649"/>
    <w:rsid w:val="00B553FF"/>
    <w:rsid w:val="00B556F0"/>
    <w:rsid w:val="00B55F7C"/>
    <w:rsid w:val="00B562E7"/>
    <w:rsid w:val="00B56469"/>
    <w:rsid w:val="00B564EC"/>
    <w:rsid w:val="00B608B1"/>
    <w:rsid w:val="00B60A3E"/>
    <w:rsid w:val="00B63690"/>
    <w:rsid w:val="00B6372C"/>
    <w:rsid w:val="00B6459D"/>
    <w:rsid w:val="00B65A39"/>
    <w:rsid w:val="00B66B3B"/>
    <w:rsid w:val="00B70A65"/>
    <w:rsid w:val="00B72638"/>
    <w:rsid w:val="00B72AFA"/>
    <w:rsid w:val="00B772B2"/>
    <w:rsid w:val="00B77909"/>
    <w:rsid w:val="00B807A2"/>
    <w:rsid w:val="00B8242D"/>
    <w:rsid w:val="00B82A49"/>
    <w:rsid w:val="00B84385"/>
    <w:rsid w:val="00B84393"/>
    <w:rsid w:val="00B848E2"/>
    <w:rsid w:val="00B84B82"/>
    <w:rsid w:val="00B85799"/>
    <w:rsid w:val="00B86706"/>
    <w:rsid w:val="00B91FC3"/>
    <w:rsid w:val="00B92103"/>
    <w:rsid w:val="00B92BBA"/>
    <w:rsid w:val="00B92D06"/>
    <w:rsid w:val="00B945AF"/>
    <w:rsid w:val="00B946A7"/>
    <w:rsid w:val="00B94C83"/>
    <w:rsid w:val="00B972D4"/>
    <w:rsid w:val="00B97C2B"/>
    <w:rsid w:val="00BA038F"/>
    <w:rsid w:val="00BA0805"/>
    <w:rsid w:val="00BA2887"/>
    <w:rsid w:val="00BA2B19"/>
    <w:rsid w:val="00BA3493"/>
    <w:rsid w:val="00BA35F4"/>
    <w:rsid w:val="00BA445A"/>
    <w:rsid w:val="00BA47B5"/>
    <w:rsid w:val="00BA564F"/>
    <w:rsid w:val="00BA5DB5"/>
    <w:rsid w:val="00BA7058"/>
    <w:rsid w:val="00BB4276"/>
    <w:rsid w:val="00BC00F6"/>
    <w:rsid w:val="00BC1012"/>
    <w:rsid w:val="00BC2ED2"/>
    <w:rsid w:val="00BC33DE"/>
    <w:rsid w:val="00BC39FE"/>
    <w:rsid w:val="00BC6973"/>
    <w:rsid w:val="00BD002C"/>
    <w:rsid w:val="00BD08CC"/>
    <w:rsid w:val="00BD2DC0"/>
    <w:rsid w:val="00BD4B54"/>
    <w:rsid w:val="00BD4C46"/>
    <w:rsid w:val="00BD54B5"/>
    <w:rsid w:val="00BD5B4D"/>
    <w:rsid w:val="00BD757E"/>
    <w:rsid w:val="00BD7A3F"/>
    <w:rsid w:val="00BE0599"/>
    <w:rsid w:val="00BE3A18"/>
    <w:rsid w:val="00BE3ECF"/>
    <w:rsid w:val="00BE4F21"/>
    <w:rsid w:val="00BE4F5C"/>
    <w:rsid w:val="00BE50D6"/>
    <w:rsid w:val="00BE52A9"/>
    <w:rsid w:val="00BE6164"/>
    <w:rsid w:val="00BF1177"/>
    <w:rsid w:val="00BF18F7"/>
    <w:rsid w:val="00BF33C1"/>
    <w:rsid w:val="00BF3410"/>
    <w:rsid w:val="00BF356A"/>
    <w:rsid w:val="00BF415A"/>
    <w:rsid w:val="00BF6E37"/>
    <w:rsid w:val="00C010CF"/>
    <w:rsid w:val="00C04B21"/>
    <w:rsid w:val="00C05055"/>
    <w:rsid w:val="00C065E7"/>
    <w:rsid w:val="00C06691"/>
    <w:rsid w:val="00C06D27"/>
    <w:rsid w:val="00C074A2"/>
    <w:rsid w:val="00C0762D"/>
    <w:rsid w:val="00C113A9"/>
    <w:rsid w:val="00C11470"/>
    <w:rsid w:val="00C1210B"/>
    <w:rsid w:val="00C12B6B"/>
    <w:rsid w:val="00C12E02"/>
    <w:rsid w:val="00C133E9"/>
    <w:rsid w:val="00C14C27"/>
    <w:rsid w:val="00C15361"/>
    <w:rsid w:val="00C22613"/>
    <w:rsid w:val="00C276B0"/>
    <w:rsid w:val="00C30CCB"/>
    <w:rsid w:val="00C30DDA"/>
    <w:rsid w:val="00C30EFA"/>
    <w:rsid w:val="00C31C8E"/>
    <w:rsid w:val="00C32871"/>
    <w:rsid w:val="00C3299A"/>
    <w:rsid w:val="00C340F7"/>
    <w:rsid w:val="00C3565D"/>
    <w:rsid w:val="00C36C63"/>
    <w:rsid w:val="00C404B0"/>
    <w:rsid w:val="00C418E1"/>
    <w:rsid w:val="00C419E4"/>
    <w:rsid w:val="00C422B7"/>
    <w:rsid w:val="00C434A1"/>
    <w:rsid w:val="00C434B5"/>
    <w:rsid w:val="00C43882"/>
    <w:rsid w:val="00C4402E"/>
    <w:rsid w:val="00C462A5"/>
    <w:rsid w:val="00C46DA0"/>
    <w:rsid w:val="00C47176"/>
    <w:rsid w:val="00C47C6E"/>
    <w:rsid w:val="00C507E1"/>
    <w:rsid w:val="00C50F1D"/>
    <w:rsid w:val="00C51C60"/>
    <w:rsid w:val="00C53C79"/>
    <w:rsid w:val="00C541E7"/>
    <w:rsid w:val="00C55915"/>
    <w:rsid w:val="00C60AE6"/>
    <w:rsid w:val="00C65235"/>
    <w:rsid w:val="00C65778"/>
    <w:rsid w:val="00C6595A"/>
    <w:rsid w:val="00C66675"/>
    <w:rsid w:val="00C66C8F"/>
    <w:rsid w:val="00C66D52"/>
    <w:rsid w:val="00C67BD2"/>
    <w:rsid w:val="00C71901"/>
    <w:rsid w:val="00C7287F"/>
    <w:rsid w:val="00C74D8E"/>
    <w:rsid w:val="00C759BC"/>
    <w:rsid w:val="00C75DB2"/>
    <w:rsid w:val="00C77DC9"/>
    <w:rsid w:val="00C77EE3"/>
    <w:rsid w:val="00C81D9D"/>
    <w:rsid w:val="00C82183"/>
    <w:rsid w:val="00C83DDB"/>
    <w:rsid w:val="00C85FB7"/>
    <w:rsid w:val="00C85FCB"/>
    <w:rsid w:val="00C8792D"/>
    <w:rsid w:val="00C87DC4"/>
    <w:rsid w:val="00C90051"/>
    <w:rsid w:val="00C90226"/>
    <w:rsid w:val="00C908DE"/>
    <w:rsid w:val="00C94305"/>
    <w:rsid w:val="00C94D6F"/>
    <w:rsid w:val="00C95C8F"/>
    <w:rsid w:val="00C9759E"/>
    <w:rsid w:val="00CA2001"/>
    <w:rsid w:val="00CA21DE"/>
    <w:rsid w:val="00CA3936"/>
    <w:rsid w:val="00CA50F8"/>
    <w:rsid w:val="00CA7E4C"/>
    <w:rsid w:val="00CB4AEB"/>
    <w:rsid w:val="00CB53CF"/>
    <w:rsid w:val="00CB5BCA"/>
    <w:rsid w:val="00CB5BDB"/>
    <w:rsid w:val="00CB6EBB"/>
    <w:rsid w:val="00CB7D9E"/>
    <w:rsid w:val="00CC17E8"/>
    <w:rsid w:val="00CC18F8"/>
    <w:rsid w:val="00CC2070"/>
    <w:rsid w:val="00CD0E14"/>
    <w:rsid w:val="00CD158D"/>
    <w:rsid w:val="00CD311D"/>
    <w:rsid w:val="00CD3A10"/>
    <w:rsid w:val="00CD3CD9"/>
    <w:rsid w:val="00CD5F7C"/>
    <w:rsid w:val="00CD6E52"/>
    <w:rsid w:val="00CD6F34"/>
    <w:rsid w:val="00CE0B26"/>
    <w:rsid w:val="00CE1341"/>
    <w:rsid w:val="00CE1C12"/>
    <w:rsid w:val="00CE3A5B"/>
    <w:rsid w:val="00CE478C"/>
    <w:rsid w:val="00CE49D8"/>
    <w:rsid w:val="00CE4F47"/>
    <w:rsid w:val="00CE5793"/>
    <w:rsid w:val="00CE7DF7"/>
    <w:rsid w:val="00CF2086"/>
    <w:rsid w:val="00CF2E82"/>
    <w:rsid w:val="00CF374C"/>
    <w:rsid w:val="00CF4130"/>
    <w:rsid w:val="00CF4CF2"/>
    <w:rsid w:val="00CF6A8A"/>
    <w:rsid w:val="00CF6FB7"/>
    <w:rsid w:val="00D00E8E"/>
    <w:rsid w:val="00D01977"/>
    <w:rsid w:val="00D025B2"/>
    <w:rsid w:val="00D0276C"/>
    <w:rsid w:val="00D02F09"/>
    <w:rsid w:val="00D02F6A"/>
    <w:rsid w:val="00D03FC0"/>
    <w:rsid w:val="00D049F3"/>
    <w:rsid w:val="00D05BB0"/>
    <w:rsid w:val="00D0721F"/>
    <w:rsid w:val="00D0760B"/>
    <w:rsid w:val="00D10143"/>
    <w:rsid w:val="00D10B56"/>
    <w:rsid w:val="00D10EC2"/>
    <w:rsid w:val="00D12E57"/>
    <w:rsid w:val="00D15506"/>
    <w:rsid w:val="00D168CD"/>
    <w:rsid w:val="00D16A71"/>
    <w:rsid w:val="00D206F5"/>
    <w:rsid w:val="00D21718"/>
    <w:rsid w:val="00D22013"/>
    <w:rsid w:val="00D230AB"/>
    <w:rsid w:val="00D23D2E"/>
    <w:rsid w:val="00D247EB"/>
    <w:rsid w:val="00D2518C"/>
    <w:rsid w:val="00D25F90"/>
    <w:rsid w:val="00D30ECB"/>
    <w:rsid w:val="00D32DD0"/>
    <w:rsid w:val="00D34E96"/>
    <w:rsid w:val="00D35518"/>
    <w:rsid w:val="00D363D2"/>
    <w:rsid w:val="00D367B3"/>
    <w:rsid w:val="00D370D2"/>
    <w:rsid w:val="00D37B9C"/>
    <w:rsid w:val="00D4070C"/>
    <w:rsid w:val="00D42E1D"/>
    <w:rsid w:val="00D4416A"/>
    <w:rsid w:val="00D44452"/>
    <w:rsid w:val="00D44F27"/>
    <w:rsid w:val="00D460AA"/>
    <w:rsid w:val="00D46B79"/>
    <w:rsid w:val="00D46E31"/>
    <w:rsid w:val="00D478ED"/>
    <w:rsid w:val="00D50AA6"/>
    <w:rsid w:val="00D50BCA"/>
    <w:rsid w:val="00D50D75"/>
    <w:rsid w:val="00D51332"/>
    <w:rsid w:val="00D513B6"/>
    <w:rsid w:val="00D526CB"/>
    <w:rsid w:val="00D55BC8"/>
    <w:rsid w:val="00D56C63"/>
    <w:rsid w:val="00D56DE9"/>
    <w:rsid w:val="00D617D3"/>
    <w:rsid w:val="00D61CF8"/>
    <w:rsid w:val="00D6218C"/>
    <w:rsid w:val="00D65196"/>
    <w:rsid w:val="00D66A80"/>
    <w:rsid w:val="00D67650"/>
    <w:rsid w:val="00D70AF7"/>
    <w:rsid w:val="00D70D1D"/>
    <w:rsid w:val="00D72894"/>
    <w:rsid w:val="00D72E6F"/>
    <w:rsid w:val="00D76127"/>
    <w:rsid w:val="00D76D02"/>
    <w:rsid w:val="00D8133D"/>
    <w:rsid w:val="00D8194A"/>
    <w:rsid w:val="00D82590"/>
    <w:rsid w:val="00D83CB7"/>
    <w:rsid w:val="00D8447D"/>
    <w:rsid w:val="00D8643F"/>
    <w:rsid w:val="00D865C6"/>
    <w:rsid w:val="00D87729"/>
    <w:rsid w:val="00D90120"/>
    <w:rsid w:val="00D91FA6"/>
    <w:rsid w:val="00D93893"/>
    <w:rsid w:val="00D95030"/>
    <w:rsid w:val="00D95472"/>
    <w:rsid w:val="00D9548B"/>
    <w:rsid w:val="00D954A2"/>
    <w:rsid w:val="00D970BD"/>
    <w:rsid w:val="00DA4555"/>
    <w:rsid w:val="00DA676E"/>
    <w:rsid w:val="00DA6867"/>
    <w:rsid w:val="00DB10F1"/>
    <w:rsid w:val="00DB1586"/>
    <w:rsid w:val="00DB1687"/>
    <w:rsid w:val="00DB2574"/>
    <w:rsid w:val="00DB39DA"/>
    <w:rsid w:val="00DB7195"/>
    <w:rsid w:val="00DB7CA9"/>
    <w:rsid w:val="00DC1D94"/>
    <w:rsid w:val="00DC3598"/>
    <w:rsid w:val="00DC502E"/>
    <w:rsid w:val="00DC5579"/>
    <w:rsid w:val="00DC5C5B"/>
    <w:rsid w:val="00DC7F53"/>
    <w:rsid w:val="00DD14E5"/>
    <w:rsid w:val="00DD158C"/>
    <w:rsid w:val="00DD2EB0"/>
    <w:rsid w:val="00DD3193"/>
    <w:rsid w:val="00DD4023"/>
    <w:rsid w:val="00DD5BF3"/>
    <w:rsid w:val="00DE034C"/>
    <w:rsid w:val="00DE506D"/>
    <w:rsid w:val="00DE74F5"/>
    <w:rsid w:val="00DE7EA6"/>
    <w:rsid w:val="00DF0C60"/>
    <w:rsid w:val="00DF0F8C"/>
    <w:rsid w:val="00DF116B"/>
    <w:rsid w:val="00DF22A7"/>
    <w:rsid w:val="00DF45ED"/>
    <w:rsid w:val="00DF6C63"/>
    <w:rsid w:val="00DF6E2F"/>
    <w:rsid w:val="00DF700F"/>
    <w:rsid w:val="00DF71C3"/>
    <w:rsid w:val="00DF7AB1"/>
    <w:rsid w:val="00E011C3"/>
    <w:rsid w:val="00E01646"/>
    <w:rsid w:val="00E03684"/>
    <w:rsid w:val="00E0544D"/>
    <w:rsid w:val="00E05D4A"/>
    <w:rsid w:val="00E06D57"/>
    <w:rsid w:val="00E106D4"/>
    <w:rsid w:val="00E10958"/>
    <w:rsid w:val="00E130A5"/>
    <w:rsid w:val="00E13232"/>
    <w:rsid w:val="00E15B6A"/>
    <w:rsid w:val="00E16D64"/>
    <w:rsid w:val="00E204DE"/>
    <w:rsid w:val="00E22A52"/>
    <w:rsid w:val="00E247B3"/>
    <w:rsid w:val="00E24BBD"/>
    <w:rsid w:val="00E24D5C"/>
    <w:rsid w:val="00E31AAB"/>
    <w:rsid w:val="00E35074"/>
    <w:rsid w:val="00E35661"/>
    <w:rsid w:val="00E36197"/>
    <w:rsid w:val="00E36E3D"/>
    <w:rsid w:val="00E371E2"/>
    <w:rsid w:val="00E404A1"/>
    <w:rsid w:val="00E41C53"/>
    <w:rsid w:val="00E45868"/>
    <w:rsid w:val="00E45E1F"/>
    <w:rsid w:val="00E46262"/>
    <w:rsid w:val="00E46487"/>
    <w:rsid w:val="00E46C31"/>
    <w:rsid w:val="00E472A3"/>
    <w:rsid w:val="00E501FB"/>
    <w:rsid w:val="00E5117D"/>
    <w:rsid w:val="00E51EEA"/>
    <w:rsid w:val="00E53C5B"/>
    <w:rsid w:val="00E5416F"/>
    <w:rsid w:val="00E548F8"/>
    <w:rsid w:val="00E555AC"/>
    <w:rsid w:val="00E571A5"/>
    <w:rsid w:val="00E602AF"/>
    <w:rsid w:val="00E62D52"/>
    <w:rsid w:val="00E63115"/>
    <w:rsid w:val="00E632C2"/>
    <w:rsid w:val="00E63537"/>
    <w:rsid w:val="00E6515D"/>
    <w:rsid w:val="00E66169"/>
    <w:rsid w:val="00E70F67"/>
    <w:rsid w:val="00E71658"/>
    <w:rsid w:val="00E721D7"/>
    <w:rsid w:val="00E72F34"/>
    <w:rsid w:val="00E7320C"/>
    <w:rsid w:val="00E7401F"/>
    <w:rsid w:val="00E75CF9"/>
    <w:rsid w:val="00E7723F"/>
    <w:rsid w:val="00E82ADB"/>
    <w:rsid w:val="00E840F6"/>
    <w:rsid w:val="00E845A0"/>
    <w:rsid w:val="00E84CE7"/>
    <w:rsid w:val="00E85A14"/>
    <w:rsid w:val="00E86A79"/>
    <w:rsid w:val="00E9077D"/>
    <w:rsid w:val="00E90FC7"/>
    <w:rsid w:val="00E9293A"/>
    <w:rsid w:val="00E94190"/>
    <w:rsid w:val="00E94527"/>
    <w:rsid w:val="00E95BA6"/>
    <w:rsid w:val="00E95C44"/>
    <w:rsid w:val="00E966D4"/>
    <w:rsid w:val="00E96FC2"/>
    <w:rsid w:val="00E97977"/>
    <w:rsid w:val="00E97C58"/>
    <w:rsid w:val="00EA050D"/>
    <w:rsid w:val="00EA1DEC"/>
    <w:rsid w:val="00EA3004"/>
    <w:rsid w:val="00EA3194"/>
    <w:rsid w:val="00EA631A"/>
    <w:rsid w:val="00EA7840"/>
    <w:rsid w:val="00EA7F54"/>
    <w:rsid w:val="00EB1D79"/>
    <w:rsid w:val="00EB2150"/>
    <w:rsid w:val="00EB4FD0"/>
    <w:rsid w:val="00EB51D0"/>
    <w:rsid w:val="00EB5FD4"/>
    <w:rsid w:val="00EB6CAD"/>
    <w:rsid w:val="00EB7D97"/>
    <w:rsid w:val="00EC16DC"/>
    <w:rsid w:val="00EC2987"/>
    <w:rsid w:val="00EC29C6"/>
    <w:rsid w:val="00EC2E05"/>
    <w:rsid w:val="00EC38F3"/>
    <w:rsid w:val="00EC5290"/>
    <w:rsid w:val="00EC68AA"/>
    <w:rsid w:val="00ED1FE1"/>
    <w:rsid w:val="00ED2440"/>
    <w:rsid w:val="00ED2970"/>
    <w:rsid w:val="00ED3F9A"/>
    <w:rsid w:val="00ED5A06"/>
    <w:rsid w:val="00ED6941"/>
    <w:rsid w:val="00ED7CFA"/>
    <w:rsid w:val="00EE45ED"/>
    <w:rsid w:val="00EE5A90"/>
    <w:rsid w:val="00EE7238"/>
    <w:rsid w:val="00EF1381"/>
    <w:rsid w:val="00EF19EA"/>
    <w:rsid w:val="00EF5C1C"/>
    <w:rsid w:val="00EF71D8"/>
    <w:rsid w:val="00EF743A"/>
    <w:rsid w:val="00EF7CC6"/>
    <w:rsid w:val="00F00AF8"/>
    <w:rsid w:val="00F03770"/>
    <w:rsid w:val="00F07101"/>
    <w:rsid w:val="00F11C26"/>
    <w:rsid w:val="00F15B1D"/>
    <w:rsid w:val="00F20362"/>
    <w:rsid w:val="00F21A2E"/>
    <w:rsid w:val="00F22D9F"/>
    <w:rsid w:val="00F245B0"/>
    <w:rsid w:val="00F25255"/>
    <w:rsid w:val="00F252B9"/>
    <w:rsid w:val="00F26E28"/>
    <w:rsid w:val="00F27F6E"/>
    <w:rsid w:val="00F3001E"/>
    <w:rsid w:val="00F3107A"/>
    <w:rsid w:val="00F31A06"/>
    <w:rsid w:val="00F32319"/>
    <w:rsid w:val="00F3246D"/>
    <w:rsid w:val="00F32FBB"/>
    <w:rsid w:val="00F33001"/>
    <w:rsid w:val="00F33472"/>
    <w:rsid w:val="00F3502C"/>
    <w:rsid w:val="00F35A73"/>
    <w:rsid w:val="00F36522"/>
    <w:rsid w:val="00F365FD"/>
    <w:rsid w:val="00F36D63"/>
    <w:rsid w:val="00F37AD1"/>
    <w:rsid w:val="00F4024E"/>
    <w:rsid w:val="00F42264"/>
    <w:rsid w:val="00F42592"/>
    <w:rsid w:val="00F4322F"/>
    <w:rsid w:val="00F43657"/>
    <w:rsid w:val="00F43C09"/>
    <w:rsid w:val="00F462BD"/>
    <w:rsid w:val="00F465CC"/>
    <w:rsid w:val="00F479ED"/>
    <w:rsid w:val="00F5160D"/>
    <w:rsid w:val="00F52288"/>
    <w:rsid w:val="00F52829"/>
    <w:rsid w:val="00F53408"/>
    <w:rsid w:val="00F54144"/>
    <w:rsid w:val="00F54704"/>
    <w:rsid w:val="00F55D54"/>
    <w:rsid w:val="00F55ED6"/>
    <w:rsid w:val="00F579AE"/>
    <w:rsid w:val="00F61F2E"/>
    <w:rsid w:val="00F62FA8"/>
    <w:rsid w:val="00F632B6"/>
    <w:rsid w:val="00F653F2"/>
    <w:rsid w:val="00F65512"/>
    <w:rsid w:val="00F65D29"/>
    <w:rsid w:val="00F72E66"/>
    <w:rsid w:val="00F730A5"/>
    <w:rsid w:val="00F7487F"/>
    <w:rsid w:val="00F74EFB"/>
    <w:rsid w:val="00F76157"/>
    <w:rsid w:val="00F773D2"/>
    <w:rsid w:val="00F778CD"/>
    <w:rsid w:val="00F80C91"/>
    <w:rsid w:val="00F8142A"/>
    <w:rsid w:val="00F8261E"/>
    <w:rsid w:val="00F82C2D"/>
    <w:rsid w:val="00F82CB6"/>
    <w:rsid w:val="00F8474E"/>
    <w:rsid w:val="00F847C7"/>
    <w:rsid w:val="00F852A5"/>
    <w:rsid w:val="00F857A9"/>
    <w:rsid w:val="00F85C97"/>
    <w:rsid w:val="00F8674F"/>
    <w:rsid w:val="00F86AB1"/>
    <w:rsid w:val="00F86B1C"/>
    <w:rsid w:val="00F91092"/>
    <w:rsid w:val="00F9113A"/>
    <w:rsid w:val="00F91CC5"/>
    <w:rsid w:val="00F925D8"/>
    <w:rsid w:val="00F93C84"/>
    <w:rsid w:val="00F93D45"/>
    <w:rsid w:val="00F95053"/>
    <w:rsid w:val="00F96F78"/>
    <w:rsid w:val="00FA196E"/>
    <w:rsid w:val="00FA28B4"/>
    <w:rsid w:val="00FA2E64"/>
    <w:rsid w:val="00FA3DE8"/>
    <w:rsid w:val="00FA442C"/>
    <w:rsid w:val="00FA4E1D"/>
    <w:rsid w:val="00FA55ED"/>
    <w:rsid w:val="00FB0437"/>
    <w:rsid w:val="00FB0C62"/>
    <w:rsid w:val="00FB1204"/>
    <w:rsid w:val="00FB2051"/>
    <w:rsid w:val="00FB2AB8"/>
    <w:rsid w:val="00FB2ECA"/>
    <w:rsid w:val="00FB4B19"/>
    <w:rsid w:val="00FB52C5"/>
    <w:rsid w:val="00FB6512"/>
    <w:rsid w:val="00FB6E32"/>
    <w:rsid w:val="00FB700C"/>
    <w:rsid w:val="00FB72BF"/>
    <w:rsid w:val="00FB7B02"/>
    <w:rsid w:val="00FB7C66"/>
    <w:rsid w:val="00FC14CA"/>
    <w:rsid w:val="00FC2240"/>
    <w:rsid w:val="00FC28ED"/>
    <w:rsid w:val="00FC348C"/>
    <w:rsid w:val="00FC460F"/>
    <w:rsid w:val="00FC514B"/>
    <w:rsid w:val="00FC5F80"/>
    <w:rsid w:val="00FD2082"/>
    <w:rsid w:val="00FD7951"/>
    <w:rsid w:val="00FE0753"/>
    <w:rsid w:val="00FE2E6F"/>
    <w:rsid w:val="00FE3490"/>
    <w:rsid w:val="00FE48B1"/>
    <w:rsid w:val="00FE5F65"/>
    <w:rsid w:val="00FE69B6"/>
    <w:rsid w:val="00FE7085"/>
    <w:rsid w:val="00FE7F4F"/>
    <w:rsid w:val="00FF0B3D"/>
    <w:rsid w:val="00FF0DB7"/>
    <w:rsid w:val="00FF125A"/>
    <w:rsid w:val="00FF48FF"/>
    <w:rsid w:val="00FF5168"/>
    <w:rsid w:val="00FF6307"/>
    <w:rsid w:val="00FF78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D9B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5E28"/>
    <w:rPr>
      <w:rFonts w:ascii="Times New Roman" w:eastAsia="Times New Roman" w:hAnsi="Times New Roman" w:cs="Times New Roman"/>
    </w:rPr>
  </w:style>
  <w:style w:type="paragraph" w:styleId="Heading1">
    <w:name w:val="heading 1"/>
    <w:basedOn w:val="Normal"/>
    <w:link w:val="Heading1Char"/>
    <w:uiPriority w:val="9"/>
    <w:qFormat/>
    <w:rsid w:val="0042001F"/>
    <w:pPr>
      <w:spacing w:before="100" w:beforeAutospacing="1" w:after="100" w:afterAutospacing="1"/>
      <w:outlineLvl w:val="0"/>
    </w:pPr>
    <w:rPr>
      <w:b/>
      <w:bCs/>
      <w:kern w:val="36"/>
      <w:sz w:val="48"/>
      <w:szCs w:val="48"/>
      <w:lang w:val="en-CA" w:eastAsia="en-US"/>
    </w:rPr>
  </w:style>
  <w:style w:type="paragraph" w:styleId="Heading2">
    <w:name w:val="heading 2"/>
    <w:basedOn w:val="Normal"/>
    <w:next w:val="Normal"/>
    <w:link w:val="Heading2Char"/>
    <w:uiPriority w:val="9"/>
    <w:semiHidden/>
    <w:unhideWhenUsed/>
    <w:qFormat/>
    <w:rsid w:val="003365C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E2E6F"/>
    <w:rPr>
      <w:sz w:val="18"/>
      <w:szCs w:val="18"/>
    </w:rPr>
  </w:style>
  <w:style w:type="character" w:customStyle="1" w:styleId="BalloonTextChar">
    <w:name w:val="Balloon Text Char"/>
    <w:basedOn w:val="DefaultParagraphFont"/>
    <w:link w:val="BalloonText"/>
    <w:uiPriority w:val="99"/>
    <w:semiHidden/>
    <w:rsid w:val="00FE2E6F"/>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290A31"/>
    <w:rPr>
      <w:sz w:val="16"/>
      <w:szCs w:val="16"/>
    </w:rPr>
  </w:style>
  <w:style w:type="paragraph" w:styleId="CommentText">
    <w:name w:val="annotation text"/>
    <w:basedOn w:val="Normal"/>
    <w:link w:val="CommentTextChar"/>
    <w:uiPriority w:val="99"/>
    <w:unhideWhenUsed/>
    <w:rsid w:val="00290A31"/>
    <w:rPr>
      <w:sz w:val="20"/>
      <w:szCs w:val="20"/>
    </w:rPr>
  </w:style>
  <w:style w:type="character" w:customStyle="1" w:styleId="CommentTextChar">
    <w:name w:val="Comment Text Char"/>
    <w:basedOn w:val="DefaultParagraphFont"/>
    <w:link w:val="CommentText"/>
    <w:uiPriority w:val="99"/>
    <w:rsid w:val="00290A31"/>
    <w:rPr>
      <w:sz w:val="20"/>
      <w:szCs w:val="20"/>
      <w:lang w:val="en-GB"/>
    </w:rPr>
  </w:style>
  <w:style w:type="paragraph" w:styleId="CommentSubject">
    <w:name w:val="annotation subject"/>
    <w:basedOn w:val="CommentText"/>
    <w:next w:val="CommentText"/>
    <w:link w:val="CommentSubjectChar"/>
    <w:uiPriority w:val="99"/>
    <w:semiHidden/>
    <w:unhideWhenUsed/>
    <w:rsid w:val="00290A31"/>
    <w:rPr>
      <w:b/>
      <w:bCs/>
    </w:rPr>
  </w:style>
  <w:style w:type="character" w:customStyle="1" w:styleId="CommentSubjectChar">
    <w:name w:val="Comment Subject Char"/>
    <w:basedOn w:val="CommentTextChar"/>
    <w:link w:val="CommentSubject"/>
    <w:uiPriority w:val="99"/>
    <w:semiHidden/>
    <w:rsid w:val="00290A31"/>
    <w:rPr>
      <w:b/>
      <w:bCs/>
      <w:sz w:val="20"/>
      <w:szCs w:val="20"/>
      <w:lang w:val="en-GB"/>
    </w:rPr>
  </w:style>
  <w:style w:type="paragraph" w:styleId="ListParagraph">
    <w:name w:val="List Paragraph"/>
    <w:basedOn w:val="Normal"/>
    <w:uiPriority w:val="34"/>
    <w:qFormat/>
    <w:rsid w:val="00290A31"/>
    <w:pPr>
      <w:ind w:left="720"/>
      <w:contextualSpacing/>
    </w:pPr>
    <w:rPr>
      <w:rFonts w:ascii="Cambria" w:eastAsia="MS Mincho" w:hAnsi="Cambria"/>
    </w:rPr>
  </w:style>
  <w:style w:type="paragraph" w:styleId="Footer">
    <w:name w:val="footer"/>
    <w:basedOn w:val="Normal"/>
    <w:link w:val="FooterChar"/>
    <w:rsid w:val="00D00E8E"/>
    <w:pPr>
      <w:tabs>
        <w:tab w:val="center" w:pos="4320"/>
        <w:tab w:val="right" w:pos="8640"/>
      </w:tabs>
    </w:pPr>
  </w:style>
  <w:style w:type="character" w:customStyle="1" w:styleId="FooterChar">
    <w:name w:val="Footer Char"/>
    <w:basedOn w:val="DefaultParagraphFont"/>
    <w:link w:val="Footer"/>
    <w:rsid w:val="00D00E8E"/>
    <w:rPr>
      <w:rFonts w:ascii="Times New Roman" w:eastAsia="Times New Roman" w:hAnsi="Times New Roman" w:cs="Times New Roman"/>
    </w:rPr>
  </w:style>
  <w:style w:type="paragraph" w:customStyle="1" w:styleId="p1">
    <w:name w:val="p1"/>
    <w:basedOn w:val="Normal"/>
    <w:rsid w:val="00FF78E5"/>
    <w:rPr>
      <w:rFonts w:ascii="Times" w:hAnsi="Times"/>
      <w:sz w:val="14"/>
      <w:szCs w:val="14"/>
    </w:rPr>
  </w:style>
  <w:style w:type="character" w:customStyle="1" w:styleId="normaltextrun">
    <w:name w:val="normaltextrun"/>
    <w:basedOn w:val="DefaultParagraphFont"/>
    <w:rsid w:val="005A5E28"/>
  </w:style>
  <w:style w:type="character" w:customStyle="1" w:styleId="spellingerror">
    <w:name w:val="spellingerror"/>
    <w:basedOn w:val="DefaultParagraphFont"/>
    <w:rsid w:val="005A5E28"/>
  </w:style>
  <w:style w:type="character" w:customStyle="1" w:styleId="eop">
    <w:name w:val="eop"/>
    <w:basedOn w:val="DefaultParagraphFont"/>
    <w:rsid w:val="005A5E28"/>
  </w:style>
  <w:style w:type="paragraph" w:styleId="BodyText">
    <w:name w:val="Body Text"/>
    <w:basedOn w:val="Normal"/>
    <w:link w:val="BodyTextChar"/>
    <w:rsid w:val="00F32FBB"/>
    <w:pPr>
      <w:tabs>
        <w:tab w:val="left" w:pos="-108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style>
  <w:style w:type="character" w:customStyle="1" w:styleId="BodyTextChar">
    <w:name w:val="Body Text Char"/>
    <w:basedOn w:val="DefaultParagraphFont"/>
    <w:link w:val="BodyText"/>
    <w:rsid w:val="00F32FBB"/>
    <w:rPr>
      <w:rFonts w:ascii="Times New Roman" w:eastAsia="Times New Roman" w:hAnsi="Times New Roman" w:cs="Times New Roman"/>
    </w:rPr>
  </w:style>
  <w:style w:type="paragraph" w:customStyle="1" w:styleId="MediumGrid21">
    <w:name w:val="Medium Grid 21"/>
    <w:uiPriority w:val="1"/>
    <w:qFormat/>
    <w:rsid w:val="00951579"/>
    <w:rPr>
      <w:rFonts w:ascii="Cambria" w:eastAsia="MS Mincho" w:hAnsi="Cambria" w:cs="Times New Roman"/>
      <w:lang w:eastAsia="en-US"/>
    </w:rPr>
  </w:style>
  <w:style w:type="character" w:styleId="Hyperlink">
    <w:name w:val="Hyperlink"/>
    <w:rsid w:val="00762E16"/>
    <w:rPr>
      <w:color w:val="0000FF"/>
      <w:u w:val="single"/>
    </w:rPr>
  </w:style>
  <w:style w:type="paragraph" w:styleId="Revision">
    <w:name w:val="Revision"/>
    <w:hidden/>
    <w:uiPriority w:val="99"/>
    <w:semiHidden/>
    <w:rsid w:val="008D4270"/>
    <w:rPr>
      <w:rFonts w:ascii="Times New Roman" w:eastAsia="Times New Roman" w:hAnsi="Times New Roman" w:cs="Times New Roman"/>
    </w:rPr>
  </w:style>
  <w:style w:type="character" w:customStyle="1" w:styleId="Heading1Char">
    <w:name w:val="Heading 1 Char"/>
    <w:basedOn w:val="DefaultParagraphFont"/>
    <w:link w:val="Heading1"/>
    <w:uiPriority w:val="9"/>
    <w:rsid w:val="0042001F"/>
    <w:rPr>
      <w:rFonts w:ascii="Times New Roman" w:eastAsia="Times New Roman" w:hAnsi="Times New Roman" w:cs="Times New Roman"/>
      <w:b/>
      <w:bCs/>
      <w:kern w:val="36"/>
      <w:sz w:val="48"/>
      <w:szCs w:val="48"/>
      <w:lang w:val="en-CA" w:eastAsia="en-US"/>
    </w:rPr>
  </w:style>
  <w:style w:type="character" w:styleId="PageNumber">
    <w:name w:val="page number"/>
    <w:basedOn w:val="DefaultParagraphFont"/>
    <w:uiPriority w:val="99"/>
    <w:semiHidden/>
    <w:unhideWhenUsed/>
    <w:rsid w:val="00A1201A"/>
  </w:style>
  <w:style w:type="paragraph" w:styleId="NoSpacing">
    <w:name w:val="No Spacing"/>
    <w:aliases w:val="No Spacing - Double"/>
    <w:link w:val="NoSpacingChar"/>
    <w:uiPriority w:val="1"/>
    <w:qFormat/>
    <w:rsid w:val="00AC5313"/>
    <w:rPr>
      <w:rFonts w:ascii="Times New Roman" w:eastAsia="SimSun" w:hAnsi="Times New Roman"/>
      <w:sz w:val="22"/>
      <w:szCs w:val="22"/>
      <w:lang w:eastAsia="en-US"/>
    </w:rPr>
  </w:style>
  <w:style w:type="character" w:customStyle="1" w:styleId="NoSpacingChar">
    <w:name w:val="No Spacing Char"/>
    <w:aliases w:val="No Spacing - Double Char"/>
    <w:basedOn w:val="DefaultParagraphFont"/>
    <w:link w:val="NoSpacing"/>
    <w:uiPriority w:val="1"/>
    <w:rsid w:val="00AC5313"/>
    <w:rPr>
      <w:rFonts w:ascii="Times New Roman" w:eastAsia="SimSun" w:hAnsi="Times New Roman"/>
      <w:sz w:val="22"/>
      <w:szCs w:val="22"/>
      <w:lang w:eastAsia="en-US"/>
    </w:rPr>
  </w:style>
  <w:style w:type="paragraph" w:customStyle="1" w:styleId="EndNoteBibliography">
    <w:name w:val="EndNote Bibliography"/>
    <w:basedOn w:val="Normal"/>
    <w:link w:val="EndNoteBibliography0"/>
    <w:rsid w:val="00784459"/>
    <w:rPr>
      <w:noProof/>
      <w:sz w:val="20"/>
    </w:rPr>
  </w:style>
  <w:style w:type="character" w:customStyle="1" w:styleId="EndNoteBibliography0">
    <w:name w:val="EndNote Bibliography 字符"/>
    <w:basedOn w:val="DefaultParagraphFont"/>
    <w:link w:val="EndNoteBibliography"/>
    <w:rsid w:val="00784459"/>
    <w:rPr>
      <w:rFonts w:ascii="Times New Roman" w:eastAsia="Times New Roman" w:hAnsi="Times New Roman" w:cs="Times New Roman"/>
      <w:noProof/>
      <w:sz w:val="20"/>
    </w:rPr>
  </w:style>
  <w:style w:type="character" w:styleId="UnresolvedMention">
    <w:name w:val="Unresolved Mention"/>
    <w:basedOn w:val="DefaultParagraphFont"/>
    <w:uiPriority w:val="99"/>
    <w:semiHidden/>
    <w:unhideWhenUsed/>
    <w:rsid w:val="00443FAE"/>
    <w:rPr>
      <w:color w:val="605E5C"/>
      <w:shd w:val="clear" w:color="auto" w:fill="E1DFDD"/>
    </w:rPr>
  </w:style>
  <w:style w:type="character" w:styleId="FollowedHyperlink">
    <w:name w:val="FollowedHyperlink"/>
    <w:basedOn w:val="DefaultParagraphFont"/>
    <w:uiPriority w:val="99"/>
    <w:semiHidden/>
    <w:unhideWhenUsed/>
    <w:rsid w:val="00AB0BA2"/>
    <w:rPr>
      <w:color w:val="954F72" w:themeColor="followedHyperlink"/>
      <w:u w:val="single"/>
    </w:rPr>
  </w:style>
  <w:style w:type="character" w:customStyle="1" w:styleId="Heading2Char">
    <w:name w:val="Heading 2 Char"/>
    <w:basedOn w:val="DefaultParagraphFont"/>
    <w:link w:val="Heading2"/>
    <w:uiPriority w:val="9"/>
    <w:semiHidden/>
    <w:rsid w:val="003365C4"/>
    <w:rPr>
      <w:rFonts w:asciiTheme="majorHAnsi" w:eastAsiaTheme="majorEastAsia" w:hAnsiTheme="majorHAnsi" w:cstheme="majorBidi"/>
      <w:color w:val="2F5496" w:themeColor="accent1" w:themeShade="BF"/>
      <w:sz w:val="26"/>
      <w:szCs w:val="26"/>
    </w:rPr>
  </w:style>
  <w:style w:type="character" w:styleId="LineNumber">
    <w:name w:val="line number"/>
    <w:basedOn w:val="DefaultParagraphFont"/>
    <w:uiPriority w:val="99"/>
    <w:semiHidden/>
    <w:unhideWhenUsed/>
    <w:rsid w:val="007805C6"/>
  </w:style>
  <w:style w:type="paragraph" w:styleId="Header">
    <w:name w:val="header"/>
    <w:basedOn w:val="Normal"/>
    <w:link w:val="HeaderChar"/>
    <w:uiPriority w:val="99"/>
    <w:unhideWhenUsed/>
    <w:rsid w:val="00E96FC2"/>
    <w:pPr>
      <w:tabs>
        <w:tab w:val="center" w:pos="4680"/>
        <w:tab w:val="right" w:pos="9360"/>
      </w:tabs>
    </w:pPr>
  </w:style>
  <w:style w:type="character" w:customStyle="1" w:styleId="HeaderChar">
    <w:name w:val="Header Char"/>
    <w:basedOn w:val="DefaultParagraphFont"/>
    <w:link w:val="Header"/>
    <w:uiPriority w:val="99"/>
    <w:rsid w:val="00E96FC2"/>
    <w:rPr>
      <w:rFonts w:ascii="Times New Roman" w:eastAsia="Times New Roman" w:hAnsi="Times New Roman" w:cs="Times New Roman"/>
    </w:rPr>
  </w:style>
  <w:style w:type="paragraph" w:styleId="Bibliography">
    <w:name w:val="Bibliography"/>
    <w:basedOn w:val="Normal"/>
    <w:next w:val="Normal"/>
    <w:uiPriority w:val="37"/>
    <w:unhideWhenUsed/>
    <w:rsid w:val="00D72E6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99748">
      <w:bodyDiv w:val="1"/>
      <w:marLeft w:val="0"/>
      <w:marRight w:val="0"/>
      <w:marTop w:val="0"/>
      <w:marBottom w:val="0"/>
      <w:divBdr>
        <w:top w:val="none" w:sz="0" w:space="0" w:color="auto"/>
        <w:left w:val="none" w:sz="0" w:space="0" w:color="auto"/>
        <w:bottom w:val="none" w:sz="0" w:space="0" w:color="auto"/>
        <w:right w:val="none" w:sz="0" w:space="0" w:color="auto"/>
      </w:divBdr>
    </w:div>
    <w:div w:id="18049446">
      <w:bodyDiv w:val="1"/>
      <w:marLeft w:val="0"/>
      <w:marRight w:val="0"/>
      <w:marTop w:val="0"/>
      <w:marBottom w:val="0"/>
      <w:divBdr>
        <w:top w:val="none" w:sz="0" w:space="0" w:color="auto"/>
        <w:left w:val="none" w:sz="0" w:space="0" w:color="auto"/>
        <w:bottom w:val="none" w:sz="0" w:space="0" w:color="auto"/>
        <w:right w:val="none" w:sz="0" w:space="0" w:color="auto"/>
      </w:divBdr>
    </w:div>
    <w:div w:id="46954996">
      <w:bodyDiv w:val="1"/>
      <w:marLeft w:val="0"/>
      <w:marRight w:val="0"/>
      <w:marTop w:val="0"/>
      <w:marBottom w:val="0"/>
      <w:divBdr>
        <w:top w:val="none" w:sz="0" w:space="0" w:color="auto"/>
        <w:left w:val="none" w:sz="0" w:space="0" w:color="auto"/>
        <w:bottom w:val="none" w:sz="0" w:space="0" w:color="auto"/>
        <w:right w:val="none" w:sz="0" w:space="0" w:color="auto"/>
      </w:divBdr>
    </w:div>
    <w:div w:id="61635573">
      <w:bodyDiv w:val="1"/>
      <w:marLeft w:val="0"/>
      <w:marRight w:val="0"/>
      <w:marTop w:val="0"/>
      <w:marBottom w:val="0"/>
      <w:divBdr>
        <w:top w:val="none" w:sz="0" w:space="0" w:color="auto"/>
        <w:left w:val="none" w:sz="0" w:space="0" w:color="auto"/>
        <w:bottom w:val="none" w:sz="0" w:space="0" w:color="auto"/>
        <w:right w:val="none" w:sz="0" w:space="0" w:color="auto"/>
      </w:divBdr>
    </w:div>
    <w:div w:id="83689940">
      <w:bodyDiv w:val="1"/>
      <w:marLeft w:val="0"/>
      <w:marRight w:val="0"/>
      <w:marTop w:val="0"/>
      <w:marBottom w:val="0"/>
      <w:divBdr>
        <w:top w:val="none" w:sz="0" w:space="0" w:color="auto"/>
        <w:left w:val="none" w:sz="0" w:space="0" w:color="auto"/>
        <w:bottom w:val="none" w:sz="0" w:space="0" w:color="auto"/>
        <w:right w:val="none" w:sz="0" w:space="0" w:color="auto"/>
      </w:divBdr>
    </w:div>
    <w:div w:id="89201894">
      <w:bodyDiv w:val="1"/>
      <w:marLeft w:val="0"/>
      <w:marRight w:val="0"/>
      <w:marTop w:val="0"/>
      <w:marBottom w:val="0"/>
      <w:divBdr>
        <w:top w:val="none" w:sz="0" w:space="0" w:color="auto"/>
        <w:left w:val="none" w:sz="0" w:space="0" w:color="auto"/>
        <w:bottom w:val="none" w:sz="0" w:space="0" w:color="auto"/>
        <w:right w:val="none" w:sz="0" w:space="0" w:color="auto"/>
      </w:divBdr>
    </w:div>
    <w:div w:id="113908566">
      <w:bodyDiv w:val="1"/>
      <w:marLeft w:val="0"/>
      <w:marRight w:val="0"/>
      <w:marTop w:val="0"/>
      <w:marBottom w:val="0"/>
      <w:divBdr>
        <w:top w:val="none" w:sz="0" w:space="0" w:color="auto"/>
        <w:left w:val="none" w:sz="0" w:space="0" w:color="auto"/>
        <w:bottom w:val="none" w:sz="0" w:space="0" w:color="auto"/>
        <w:right w:val="none" w:sz="0" w:space="0" w:color="auto"/>
      </w:divBdr>
    </w:div>
    <w:div w:id="142160341">
      <w:bodyDiv w:val="1"/>
      <w:marLeft w:val="0"/>
      <w:marRight w:val="0"/>
      <w:marTop w:val="0"/>
      <w:marBottom w:val="0"/>
      <w:divBdr>
        <w:top w:val="none" w:sz="0" w:space="0" w:color="auto"/>
        <w:left w:val="none" w:sz="0" w:space="0" w:color="auto"/>
        <w:bottom w:val="none" w:sz="0" w:space="0" w:color="auto"/>
        <w:right w:val="none" w:sz="0" w:space="0" w:color="auto"/>
      </w:divBdr>
    </w:div>
    <w:div w:id="195893545">
      <w:bodyDiv w:val="1"/>
      <w:marLeft w:val="0"/>
      <w:marRight w:val="0"/>
      <w:marTop w:val="0"/>
      <w:marBottom w:val="0"/>
      <w:divBdr>
        <w:top w:val="none" w:sz="0" w:space="0" w:color="auto"/>
        <w:left w:val="none" w:sz="0" w:space="0" w:color="auto"/>
        <w:bottom w:val="none" w:sz="0" w:space="0" w:color="auto"/>
        <w:right w:val="none" w:sz="0" w:space="0" w:color="auto"/>
      </w:divBdr>
    </w:div>
    <w:div w:id="207687178">
      <w:bodyDiv w:val="1"/>
      <w:marLeft w:val="0"/>
      <w:marRight w:val="0"/>
      <w:marTop w:val="0"/>
      <w:marBottom w:val="0"/>
      <w:divBdr>
        <w:top w:val="none" w:sz="0" w:space="0" w:color="auto"/>
        <w:left w:val="none" w:sz="0" w:space="0" w:color="auto"/>
        <w:bottom w:val="none" w:sz="0" w:space="0" w:color="auto"/>
        <w:right w:val="none" w:sz="0" w:space="0" w:color="auto"/>
      </w:divBdr>
    </w:div>
    <w:div w:id="221792387">
      <w:bodyDiv w:val="1"/>
      <w:marLeft w:val="0"/>
      <w:marRight w:val="0"/>
      <w:marTop w:val="0"/>
      <w:marBottom w:val="0"/>
      <w:divBdr>
        <w:top w:val="none" w:sz="0" w:space="0" w:color="auto"/>
        <w:left w:val="none" w:sz="0" w:space="0" w:color="auto"/>
        <w:bottom w:val="none" w:sz="0" w:space="0" w:color="auto"/>
        <w:right w:val="none" w:sz="0" w:space="0" w:color="auto"/>
      </w:divBdr>
    </w:div>
    <w:div w:id="240872027">
      <w:bodyDiv w:val="1"/>
      <w:marLeft w:val="0"/>
      <w:marRight w:val="0"/>
      <w:marTop w:val="0"/>
      <w:marBottom w:val="0"/>
      <w:divBdr>
        <w:top w:val="none" w:sz="0" w:space="0" w:color="auto"/>
        <w:left w:val="none" w:sz="0" w:space="0" w:color="auto"/>
        <w:bottom w:val="none" w:sz="0" w:space="0" w:color="auto"/>
        <w:right w:val="none" w:sz="0" w:space="0" w:color="auto"/>
      </w:divBdr>
      <w:divsChild>
        <w:div w:id="1789349203">
          <w:marLeft w:val="0"/>
          <w:marRight w:val="0"/>
          <w:marTop w:val="0"/>
          <w:marBottom w:val="0"/>
          <w:divBdr>
            <w:top w:val="none" w:sz="0" w:space="0" w:color="auto"/>
            <w:left w:val="none" w:sz="0" w:space="0" w:color="auto"/>
            <w:bottom w:val="none" w:sz="0" w:space="0" w:color="auto"/>
            <w:right w:val="none" w:sz="0" w:space="0" w:color="auto"/>
          </w:divBdr>
        </w:div>
      </w:divsChild>
    </w:div>
    <w:div w:id="248926132">
      <w:bodyDiv w:val="1"/>
      <w:marLeft w:val="0"/>
      <w:marRight w:val="0"/>
      <w:marTop w:val="0"/>
      <w:marBottom w:val="0"/>
      <w:divBdr>
        <w:top w:val="none" w:sz="0" w:space="0" w:color="auto"/>
        <w:left w:val="none" w:sz="0" w:space="0" w:color="auto"/>
        <w:bottom w:val="none" w:sz="0" w:space="0" w:color="auto"/>
        <w:right w:val="none" w:sz="0" w:space="0" w:color="auto"/>
      </w:divBdr>
    </w:div>
    <w:div w:id="253176298">
      <w:bodyDiv w:val="1"/>
      <w:marLeft w:val="0"/>
      <w:marRight w:val="0"/>
      <w:marTop w:val="0"/>
      <w:marBottom w:val="0"/>
      <w:divBdr>
        <w:top w:val="none" w:sz="0" w:space="0" w:color="auto"/>
        <w:left w:val="none" w:sz="0" w:space="0" w:color="auto"/>
        <w:bottom w:val="none" w:sz="0" w:space="0" w:color="auto"/>
        <w:right w:val="none" w:sz="0" w:space="0" w:color="auto"/>
      </w:divBdr>
    </w:div>
    <w:div w:id="261383477">
      <w:bodyDiv w:val="1"/>
      <w:marLeft w:val="0"/>
      <w:marRight w:val="0"/>
      <w:marTop w:val="0"/>
      <w:marBottom w:val="0"/>
      <w:divBdr>
        <w:top w:val="none" w:sz="0" w:space="0" w:color="auto"/>
        <w:left w:val="none" w:sz="0" w:space="0" w:color="auto"/>
        <w:bottom w:val="none" w:sz="0" w:space="0" w:color="auto"/>
        <w:right w:val="none" w:sz="0" w:space="0" w:color="auto"/>
      </w:divBdr>
    </w:div>
    <w:div w:id="296187880">
      <w:bodyDiv w:val="1"/>
      <w:marLeft w:val="0"/>
      <w:marRight w:val="0"/>
      <w:marTop w:val="0"/>
      <w:marBottom w:val="0"/>
      <w:divBdr>
        <w:top w:val="none" w:sz="0" w:space="0" w:color="auto"/>
        <w:left w:val="none" w:sz="0" w:space="0" w:color="auto"/>
        <w:bottom w:val="none" w:sz="0" w:space="0" w:color="auto"/>
        <w:right w:val="none" w:sz="0" w:space="0" w:color="auto"/>
      </w:divBdr>
    </w:div>
    <w:div w:id="314726195">
      <w:bodyDiv w:val="1"/>
      <w:marLeft w:val="0"/>
      <w:marRight w:val="0"/>
      <w:marTop w:val="0"/>
      <w:marBottom w:val="0"/>
      <w:divBdr>
        <w:top w:val="none" w:sz="0" w:space="0" w:color="auto"/>
        <w:left w:val="none" w:sz="0" w:space="0" w:color="auto"/>
        <w:bottom w:val="none" w:sz="0" w:space="0" w:color="auto"/>
        <w:right w:val="none" w:sz="0" w:space="0" w:color="auto"/>
      </w:divBdr>
    </w:div>
    <w:div w:id="390886689">
      <w:bodyDiv w:val="1"/>
      <w:marLeft w:val="0"/>
      <w:marRight w:val="0"/>
      <w:marTop w:val="0"/>
      <w:marBottom w:val="0"/>
      <w:divBdr>
        <w:top w:val="none" w:sz="0" w:space="0" w:color="auto"/>
        <w:left w:val="none" w:sz="0" w:space="0" w:color="auto"/>
        <w:bottom w:val="none" w:sz="0" w:space="0" w:color="auto"/>
        <w:right w:val="none" w:sz="0" w:space="0" w:color="auto"/>
      </w:divBdr>
    </w:div>
    <w:div w:id="398939087">
      <w:bodyDiv w:val="1"/>
      <w:marLeft w:val="0"/>
      <w:marRight w:val="0"/>
      <w:marTop w:val="0"/>
      <w:marBottom w:val="0"/>
      <w:divBdr>
        <w:top w:val="none" w:sz="0" w:space="0" w:color="auto"/>
        <w:left w:val="none" w:sz="0" w:space="0" w:color="auto"/>
        <w:bottom w:val="none" w:sz="0" w:space="0" w:color="auto"/>
        <w:right w:val="none" w:sz="0" w:space="0" w:color="auto"/>
      </w:divBdr>
    </w:div>
    <w:div w:id="442117184">
      <w:bodyDiv w:val="1"/>
      <w:marLeft w:val="0"/>
      <w:marRight w:val="0"/>
      <w:marTop w:val="0"/>
      <w:marBottom w:val="0"/>
      <w:divBdr>
        <w:top w:val="none" w:sz="0" w:space="0" w:color="auto"/>
        <w:left w:val="none" w:sz="0" w:space="0" w:color="auto"/>
        <w:bottom w:val="none" w:sz="0" w:space="0" w:color="auto"/>
        <w:right w:val="none" w:sz="0" w:space="0" w:color="auto"/>
      </w:divBdr>
    </w:div>
    <w:div w:id="476386222">
      <w:bodyDiv w:val="1"/>
      <w:marLeft w:val="0"/>
      <w:marRight w:val="0"/>
      <w:marTop w:val="0"/>
      <w:marBottom w:val="0"/>
      <w:divBdr>
        <w:top w:val="none" w:sz="0" w:space="0" w:color="auto"/>
        <w:left w:val="none" w:sz="0" w:space="0" w:color="auto"/>
        <w:bottom w:val="none" w:sz="0" w:space="0" w:color="auto"/>
        <w:right w:val="none" w:sz="0" w:space="0" w:color="auto"/>
      </w:divBdr>
    </w:div>
    <w:div w:id="488643983">
      <w:bodyDiv w:val="1"/>
      <w:marLeft w:val="0"/>
      <w:marRight w:val="0"/>
      <w:marTop w:val="0"/>
      <w:marBottom w:val="0"/>
      <w:divBdr>
        <w:top w:val="none" w:sz="0" w:space="0" w:color="auto"/>
        <w:left w:val="none" w:sz="0" w:space="0" w:color="auto"/>
        <w:bottom w:val="none" w:sz="0" w:space="0" w:color="auto"/>
        <w:right w:val="none" w:sz="0" w:space="0" w:color="auto"/>
      </w:divBdr>
    </w:div>
    <w:div w:id="554707742">
      <w:bodyDiv w:val="1"/>
      <w:marLeft w:val="0"/>
      <w:marRight w:val="0"/>
      <w:marTop w:val="0"/>
      <w:marBottom w:val="0"/>
      <w:divBdr>
        <w:top w:val="none" w:sz="0" w:space="0" w:color="auto"/>
        <w:left w:val="none" w:sz="0" w:space="0" w:color="auto"/>
        <w:bottom w:val="none" w:sz="0" w:space="0" w:color="auto"/>
        <w:right w:val="none" w:sz="0" w:space="0" w:color="auto"/>
      </w:divBdr>
    </w:div>
    <w:div w:id="592589705">
      <w:bodyDiv w:val="1"/>
      <w:marLeft w:val="0"/>
      <w:marRight w:val="0"/>
      <w:marTop w:val="0"/>
      <w:marBottom w:val="0"/>
      <w:divBdr>
        <w:top w:val="none" w:sz="0" w:space="0" w:color="auto"/>
        <w:left w:val="none" w:sz="0" w:space="0" w:color="auto"/>
        <w:bottom w:val="none" w:sz="0" w:space="0" w:color="auto"/>
        <w:right w:val="none" w:sz="0" w:space="0" w:color="auto"/>
      </w:divBdr>
    </w:div>
    <w:div w:id="618335214">
      <w:bodyDiv w:val="1"/>
      <w:marLeft w:val="0"/>
      <w:marRight w:val="0"/>
      <w:marTop w:val="0"/>
      <w:marBottom w:val="0"/>
      <w:divBdr>
        <w:top w:val="none" w:sz="0" w:space="0" w:color="auto"/>
        <w:left w:val="none" w:sz="0" w:space="0" w:color="auto"/>
        <w:bottom w:val="none" w:sz="0" w:space="0" w:color="auto"/>
        <w:right w:val="none" w:sz="0" w:space="0" w:color="auto"/>
      </w:divBdr>
    </w:div>
    <w:div w:id="677466765">
      <w:bodyDiv w:val="1"/>
      <w:marLeft w:val="0"/>
      <w:marRight w:val="0"/>
      <w:marTop w:val="0"/>
      <w:marBottom w:val="0"/>
      <w:divBdr>
        <w:top w:val="none" w:sz="0" w:space="0" w:color="auto"/>
        <w:left w:val="none" w:sz="0" w:space="0" w:color="auto"/>
        <w:bottom w:val="none" w:sz="0" w:space="0" w:color="auto"/>
        <w:right w:val="none" w:sz="0" w:space="0" w:color="auto"/>
      </w:divBdr>
    </w:div>
    <w:div w:id="680930365">
      <w:bodyDiv w:val="1"/>
      <w:marLeft w:val="0"/>
      <w:marRight w:val="0"/>
      <w:marTop w:val="0"/>
      <w:marBottom w:val="0"/>
      <w:divBdr>
        <w:top w:val="none" w:sz="0" w:space="0" w:color="auto"/>
        <w:left w:val="none" w:sz="0" w:space="0" w:color="auto"/>
        <w:bottom w:val="none" w:sz="0" w:space="0" w:color="auto"/>
        <w:right w:val="none" w:sz="0" w:space="0" w:color="auto"/>
      </w:divBdr>
    </w:div>
    <w:div w:id="719405915">
      <w:bodyDiv w:val="1"/>
      <w:marLeft w:val="0"/>
      <w:marRight w:val="0"/>
      <w:marTop w:val="0"/>
      <w:marBottom w:val="0"/>
      <w:divBdr>
        <w:top w:val="none" w:sz="0" w:space="0" w:color="auto"/>
        <w:left w:val="none" w:sz="0" w:space="0" w:color="auto"/>
        <w:bottom w:val="none" w:sz="0" w:space="0" w:color="auto"/>
        <w:right w:val="none" w:sz="0" w:space="0" w:color="auto"/>
      </w:divBdr>
    </w:div>
    <w:div w:id="786509305">
      <w:bodyDiv w:val="1"/>
      <w:marLeft w:val="0"/>
      <w:marRight w:val="0"/>
      <w:marTop w:val="0"/>
      <w:marBottom w:val="0"/>
      <w:divBdr>
        <w:top w:val="none" w:sz="0" w:space="0" w:color="auto"/>
        <w:left w:val="none" w:sz="0" w:space="0" w:color="auto"/>
        <w:bottom w:val="none" w:sz="0" w:space="0" w:color="auto"/>
        <w:right w:val="none" w:sz="0" w:space="0" w:color="auto"/>
      </w:divBdr>
    </w:div>
    <w:div w:id="796489351">
      <w:bodyDiv w:val="1"/>
      <w:marLeft w:val="0"/>
      <w:marRight w:val="0"/>
      <w:marTop w:val="0"/>
      <w:marBottom w:val="0"/>
      <w:divBdr>
        <w:top w:val="none" w:sz="0" w:space="0" w:color="auto"/>
        <w:left w:val="none" w:sz="0" w:space="0" w:color="auto"/>
        <w:bottom w:val="none" w:sz="0" w:space="0" w:color="auto"/>
        <w:right w:val="none" w:sz="0" w:space="0" w:color="auto"/>
      </w:divBdr>
    </w:div>
    <w:div w:id="820343054">
      <w:bodyDiv w:val="1"/>
      <w:marLeft w:val="0"/>
      <w:marRight w:val="0"/>
      <w:marTop w:val="0"/>
      <w:marBottom w:val="0"/>
      <w:divBdr>
        <w:top w:val="none" w:sz="0" w:space="0" w:color="auto"/>
        <w:left w:val="none" w:sz="0" w:space="0" w:color="auto"/>
        <w:bottom w:val="none" w:sz="0" w:space="0" w:color="auto"/>
        <w:right w:val="none" w:sz="0" w:space="0" w:color="auto"/>
      </w:divBdr>
    </w:div>
    <w:div w:id="823661740">
      <w:bodyDiv w:val="1"/>
      <w:marLeft w:val="0"/>
      <w:marRight w:val="0"/>
      <w:marTop w:val="0"/>
      <w:marBottom w:val="0"/>
      <w:divBdr>
        <w:top w:val="none" w:sz="0" w:space="0" w:color="auto"/>
        <w:left w:val="none" w:sz="0" w:space="0" w:color="auto"/>
        <w:bottom w:val="none" w:sz="0" w:space="0" w:color="auto"/>
        <w:right w:val="none" w:sz="0" w:space="0" w:color="auto"/>
      </w:divBdr>
    </w:div>
    <w:div w:id="839008117">
      <w:bodyDiv w:val="1"/>
      <w:marLeft w:val="0"/>
      <w:marRight w:val="0"/>
      <w:marTop w:val="0"/>
      <w:marBottom w:val="0"/>
      <w:divBdr>
        <w:top w:val="none" w:sz="0" w:space="0" w:color="auto"/>
        <w:left w:val="none" w:sz="0" w:space="0" w:color="auto"/>
        <w:bottom w:val="none" w:sz="0" w:space="0" w:color="auto"/>
        <w:right w:val="none" w:sz="0" w:space="0" w:color="auto"/>
      </w:divBdr>
    </w:div>
    <w:div w:id="843283307">
      <w:bodyDiv w:val="1"/>
      <w:marLeft w:val="0"/>
      <w:marRight w:val="0"/>
      <w:marTop w:val="0"/>
      <w:marBottom w:val="0"/>
      <w:divBdr>
        <w:top w:val="none" w:sz="0" w:space="0" w:color="auto"/>
        <w:left w:val="none" w:sz="0" w:space="0" w:color="auto"/>
        <w:bottom w:val="none" w:sz="0" w:space="0" w:color="auto"/>
        <w:right w:val="none" w:sz="0" w:space="0" w:color="auto"/>
      </w:divBdr>
    </w:div>
    <w:div w:id="865555561">
      <w:bodyDiv w:val="1"/>
      <w:marLeft w:val="0"/>
      <w:marRight w:val="0"/>
      <w:marTop w:val="0"/>
      <w:marBottom w:val="0"/>
      <w:divBdr>
        <w:top w:val="none" w:sz="0" w:space="0" w:color="auto"/>
        <w:left w:val="none" w:sz="0" w:space="0" w:color="auto"/>
        <w:bottom w:val="none" w:sz="0" w:space="0" w:color="auto"/>
        <w:right w:val="none" w:sz="0" w:space="0" w:color="auto"/>
      </w:divBdr>
    </w:div>
    <w:div w:id="911231025">
      <w:bodyDiv w:val="1"/>
      <w:marLeft w:val="0"/>
      <w:marRight w:val="0"/>
      <w:marTop w:val="0"/>
      <w:marBottom w:val="0"/>
      <w:divBdr>
        <w:top w:val="none" w:sz="0" w:space="0" w:color="auto"/>
        <w:left w:val="none" w:sz="0" w:space="0" w:color="auto"/>
        <w:bottom w:val="none" w:sz="0" w:space="0" w:color="auto"/>
        <w:right w:val="none" w:sz="0" w:space="0" w:color="auto"/>
      </w:divBdr>
    </w:div>
    <w:div w:id="936644214">
      <w:bodyDiv w:val="1"/>
      <w:marLeft w:val="0"/>
      <w:marRight w:val="0"/>
      <w:marTop w:val="0"/>
      <w:marBottom w:val="0"/>
      <w:divBdr>
        <w:top w:val="none" w:sz="0" w:space="0" w:color="auto"/>
        <w:left w:val="none" w:sz="0" w:space="0" w:color="auto"/>
        <w:bottom w:val="none" w:sz="0" w:space="0" w:color="auto"/>
        <w:right w:val="none" w:sz="0" w:space="0" w:color="auto"/>
      </w:divBdr>
    </w:div>
    <w:div w:id="989095055">
      <w:bodyDiv w:val="1"/>
      <w:marLeft w:val="0"/>
      <w:marRight w:val="0"/>
      <w:marTop w:val="0"/>
      <w:marBottom w:val="0"/>
      <w:divBdr>
        <w:top w:val="none" w:sz="0" w:space="0" w:color="auto"/>
        <w:left w:val="none" w:sz="0" w:space="0" w:color="auto"/>
        <w:bottom w:val="none" w:sz="0" w:space="0" w:color="auto"/>
        <w:right w:val="none" w:sz="0" w:space="0" w:color="auto"/>
      </w:divBdr>
    </w:div>
    <w:div w:id="1009714282">
      <w:bodyDiv w:val="1"/>
      <w:marLeft w:val="0"/>
      <w:marRight w:val="0"/>
      <w:marTop w:val="0"/>
      <w:marBottom w:val="0"/>
      <w:divBdr>
        <w:top w:val="none" w:sz="0" w:space="0" w:color="auto"/>
        <w:left w:val="none" w:sz="0" w:space="0" w:color="auto"/>
        <w:bottom w:val="none" w:sz="0" w:space="0" w:color="auto"/>
        <w:right w:val="none" w:sz="0" w:space="0" w:color="auto"/>
      </w:divBdr>
    </w:div>
    <w:div w:id="1017583418">
      <w:bodyDiv w:val="1"/>
      <w:marLeft w:val="0"/>
      <w:marRight w:val="0"/>
      <w:marTop w:val="0"/>
      <w:marBottom w:val="0"/>
      <w:divBdr>
        <w:top w:val="none" w:sz="0" w:space="0" w:color="auto"/>
        <w:left w:val="none" w:sz="0" w:space="0" w:color="auto"/>
        <w:bottom w:val="none" w:sz="0" w:space="0" w:color="auto"/>
        <w:right w:val="none" w:sz="0" w:space="0" w:color="auto"/>
      </w:divBdr>
    </w:div>
    <w:div w:id="1033770377">
      <w:bodyDiv w:val="1"/>
      <w:marLeft w:val="0"/>
      <w:marRight w:val="0"/>
      <w:marTop w:val="0"/>
      <w:marBottom w:val="0"/>
      <w:divBdr>
        <w:top w:val="none" w:sz="0" w:space="0" w:color="auto"/>
        <w:left w:val="none" w:sz="0" w:space="0" w:color="auto"/>
        <w:bottom w:val="none" w:sz="0" w:space="0" w:color="auto"/>
        <w:right w:val="none" w:sz="0" w:space="0" w:color="auto"/>
      </w:divBdr>
    </w:div>
    <w:div w:id="1052847701">
      <w:bodyDiv w:val="1"/>
      <w:marLeft w:val="0"/>
      <w:marRight w:val="0"/>
      <w:marTop w:val="0"/>
      <w:marBottom w:val="0"/>
      <w:divBdr>
        <w:top w:val="none" w:sz="0" w:space="0" w:color="auto"/>
        <w:left w:val="none" w:sz="0" w:space="0" w:color="auto"/>
        <w:bottom w:val="none" w:sz="0" w:space="0" w:color="auto"/>
        <w:right w:val="none" w:sz="0" w:space="0" w:color="auto"/>
      </w:divBdr>
    </w:div>
    <w:div w:id="1053232062">
      <w:bodyDiv w:val="1"/>
      <w:marLeft w:val="0"/>
      <w:marRight w:val="0"/>
      <w:marTop w:val="0"/>
      <w:marBottom w:val="0"/>
      <w:divBdr>
        <w:top w:val="none" w:sz="0" w:space="0" w:color="auto"/>
        <w:left w:val="none" w:sz="0" w:space="0" w:color="auto"/>
        <w:bottom w:val="none" w:sz="0" w:space="0" w:color="auto"/>
        <w:right w:val="none" w:sz="0" w:space="0" w:color="auto"/>
      </w:divBdr>
    </w:div>
    <w:div w:id="1067656255">
      <w:bodyDiv w:val="1"/>
      <w:marLeft w:val="0"/>
      <w:marRight w:val="0"/>
      <w:marTop w:val="0"/>
      <w:marBottom w:val="0"/>
      <w:divBdr>
        <w:top w:val="none" w:sz="0" w:space="0" w:color="auto"/>
        <w:left w:val="none" w:sz="0" w:space="0" w:color="auto"/>
        <w:bottom w:val="none" w:sz="0" w:space="0" w:color="auto"/>
        <w:right w:val="none" w:sz="0" w:space="0" w:color="auto"/>
      </w:divBdr>
    </w:div>
    <w:div w:id="1084424238">
      <w:bodyDiv w:val="1"/>
      <w:marLeft w:val="0"/>
      <w:marRight w:val="0"/>
      <w:marTop w:val="0"/>
      <w:marBottom w:val="0"/>
      <w:divBdr>
        <w:top w:val="none" w:sz="0" w:space="0" w:color="auto"/>
        <w:left w:val="none" w:sz="0" w:space="0" w:color="auto"/>
        <w:bottom w:val="none" w:sz="0" w:space="0" w:color="auto"/>
        <w:right w:val="none" w:sz="0" w:space="0" w:color="auto"/>
      </w:divBdr>
    </w:div>
    <w:div w:id="1086269680">
      <w:bodyDiv w:val="1"/>
      <w:marLeft w:val="0"/>
      <w:marRight w:val="0"/>
      <w:marTop w:val="0"/>
      <w:marBottom w:val="0"/>
      <w:divBdr>
        <w:top w:val="none" w:sz="0" w:space="0" w:color="auto"/>
        <w:left w:val="none" w:sz="0" w:space="0" w:color="auto"/>
        <w:bottom w:val="none" w:sz="0" w:space="0" w:color="auto"/>
        <w:right w:val="none" w:sz="0" w:space="0" w:color="auto"/>
      </w:divBdr>
    </w:div>
    <w:div w:id="1116022577">
      <w:bodyDiv w:val="1"/>
      <w:marLeft w:val="0"/>
      <w:marRight w:val="0"/>
      <w:marTop w:val="0"/>
      <w:marBottom w:val="0"/>
      <w:divBdr>
        <w:top w:val="none" w:sz="0" w:space="0" w:color="auto"/>
        <w:left w:val="none" w:sz="0" w:space="0" w:color="auto"/>
        <w:bottom w:val="none" w:sz="0" w:space="0" w:color="auto"/>
        <w:right w:val="none" w:sz="0" w:space="0" w:color="auto"/>
      </w:divBdr>
    </w:div>
    <w:div w:id="1117599039">
      <w:bodyDiv w:val="1"/>
      <w:marLeft w:val="0"/>
      <w:marRight w:val="0"/>
      <w:marTop w:val="0"/>
      <w:marBottom w:val="0"/>
      <w:divBdr>
        <w:top w:val="none" w:sz="0" w:space="0" w:color="auto"/>
        <w:left w:val="none" w:sz="0" w:space="0" w:color="auto"/>
        <w:bottom w:val="none" w:sz="0" w:space="0" w:color="auto"/>
        <w:right w:val="none" w:sz="0" w:space="0" w:color="auto"/>
      </w:divBdr>
    </w:div>
    <w:div w:id="1134103393">
      <w:bodyDiv w:val="1"/>
      <w:marLeft w:val="0"/>
      <w:marRight w:val="0"/>
      <w:marTop w:val="0"/>
      <w:marBottom w:val="0"/>
      <w:divBdr>
        <w:top w:val="none" w:sz="0" w:space="0" w:color="auto"/>
        <w:left w:val="none" w:sz="0" w:space="0" w:color="auto"/>
        <w:bottom w:val="none" w:sz="0" w:space="0" w:color="auto"/>
        <w:right w:val="none" w:sz="0" w:space="0" w:color="auto"/>
      </w:divBdr>
    </w:div>
    <w:div w:id="1153720607">
      <w:bodyDiv w:val="1"/>
      <w:marLeft w:val="0"/>
      <w:marRight w:val="0"/>
      <w:marTop w:val="0"/>
      <w:marBottom w:val="0"/>
      <w:divBdr>
        <w:top w:val="none" w:sz="0" w:space="0" w:color="auto"/>
        <w:left w:val="none" w:sz="0" w:space="0" w:color="auto"/>
        <w:bottom w:val="none" w:sz="0" w:space="0" w:color="auto"/>
        <w:right w:val="none" w:sz="0" w:space="0" w:color="auto"/>
      </w:divBdr>
    </w:div>
    <w:div w:id="1166554278">
      <w:bodyDiv w:val="1"/>
      <w:marLeft w:val="0"/>
      <w:marRight w:val="0"/>
      <w:marTop w:val="0"/>
      <w:marBottom w:val="0"/>
      <w:divBdr>
        <w:top w:val="none" w:sz="0" w:space="0" w:color="auto"/>
        <w:left w:val="none" w:sz="0" w:space="0" w:color="auto"/>
        <w:bottom w:val="none" w:sz="0" w:space="0" w:color="auto"/>
        <w:right w:val="none" w:sz="0" w:space="0" w:color="auto"/>
      </w:divBdr>
    </w:div>
    <w:div w:id="1175729208">
      <w:bodyDiv w:val="1"/>
      <w:marLeft w:val="0"/>
      <w:marRight w:val="0"/>
      <w:marTop w:val="0"/>
      <w:marBottom w:val="0"/>
      <w:divBdr>
        <w:top w:val="none" w:sz="0" w:space="0" w:color="auto"/>
        <w:left w:val="none" w:sz="0" w:space="0" w:color="auto"/>
        <w:bottom w:val="none" w:sz="0" w:space="0" w:color="auto"/>
        <w:right w:val="none" w:sz="0" w:space="0" w:color="auto"/>
      </w:divBdr>
    </w:div>
    <w:div w:id="1199972477">
      <w:bodyDiv w:val="1"/>
      <w:marLeft w:val="0"/>
      <w:marRight w:val="0"/>
      <w:marTop w:val="0"/>
      <w:marBottom w:val="0"/>
      <w:divBdr>
        <w:top w:val="none" w:sz="0" w:space="0" w:color="auto"/>
        <w:left w:val="none" w:sz="0" w:space="0" w:color="auto"/>
        <w:bottom w:val="none" w:sz="0" w:space="0" w:color="auto"/>
        <w:right w:val="none" w:sz="0" w:space="0" w:color="auto"/>
      </w:divBdr>
    </w:div>
    <w:div w:id="1216938572">
      <w:bodyDiv w:val="1"/>
      <w:marLeft w:val="0"/>
      <w:marRight w:val="0"/>
      <w:marTop w:val="0"/>
      <w:marBottom w:val="0"/>
      <w:divBdr>
        <w:top w:val="none" w:sz="0" w:space="0" w:color="auto"/>
        <w:left w:val="none" w:sz="0" w:space="0" w:color="auto"/>
        <w:bottom w:val="none" w:sz="0" w:space="0" w:color="auto"/>
        <w:right w:val="none" w:sz="0" w:space="0" w:color="auto"/>
      </w:divBdr>
    </w:div>
    <w:div w:id="1223715907">
      <w:bodyDiv w:val="1"/>
      <w:marLeft w:val="0"/>
      <w:marRight w:val="0"/>
      <w:marTop w:val="0"/>
      <w:marBottom w:val="0"/>
      <w:divBdr>
        <w:top w:val="none" w:sz="0" w:space="0" w:color="auto"/>
        <w:left w:val="none" w:sz="0" w:space="0" w:color="auto"/>
        <w:bottom w:val="none" w:sz="0" w:space="0" w:color="auto"/>
        <w:right w:val="none" w:sz="0" w:space="0" w:color="auto"/>
      </w:divBdr>
    </w:div>
    <w:div w:id="1235434030">
      <w:bodyDiv w:val="1"/>
      <w:marLeft w:val="0"/>
      <w:marRight w:val="0"/>
      <w:marTop w:val="0"/>
      <w:marBottom w:val="0"/>
      <w:divBdr>
        <w:top w:val="none" w:sz="0" w:space="0" w:color="auto"/>
        <w:left w:val="none" w:sz="0" w:space="0" w:color="auto"/>
        <w:bottom w:val="none" w:sz="0" w:space="0" w:color="auto"/>
        <w:right w:val="none" w:sz="0" w:space="0" w:color="auto"/>
      </w:divBdr>
    </w:div>
    <w:div w:id="1237860577">
      <w:bodyDiv w:val="1"/>
      <w:marLeft w:val="0"/>
      <w:marRight w:val="0"/>
      <w:marTop w:val="0"/>
      <w:marBottom w:val="0"/>
      <w:divBdr>
        <w:top w:val="none" w:sz="0" w:space="0" w:color="auto"/>
        <w:left w:val="none" w:sz="0" w:space="0" w:color="auto"/>
        <w:bottom w:val="none" w:sz="0" w:space="0" w:color="auto"/>
        <w:right w:val="none" w:sz="0" w:space="0" w:color="auto"/>
      </w:divBdr>
    </w:div>
    <w:div w:id="1253468164">
      <w:bodyDiv w:val="1"/>
      <w:marLeft w:val="0"/>
      <w:marRight w:val="0"/>
      <w:marTop w:val="0"/>
      <w:marBottom w:val="0"/>
      <w:divBdr>
        <w:top w:val="none" w:sz="0" w:space="0" w:color="auto"/>
        <w:left w:val="none" w:sz="0" w:space="0" w:color="auto"/>
        <w:bottom w:val="none" w:sz="0" w:space="0" w:color="auto"/>
        <w:right w:val="none" w:sz="0" w:space="0" w:color="auto"/>
      </w:divBdr>
    </w:div>
    <w:div w:id="1260720235">
      <w:bodyDiv w:val="1"/>
      <w:marLeft w:val="0"/>
      <w:marRight w:val="0"/>
      <w:marTop w:val="0"/>
      <w:marBottom w:val="0"/>
      <w:divBdr>
        <w:top w:val="none" w:sz="0" w:space="0" w:color="auto"/>
        <w:left w:val="none" w:sz="0" w:space="0" w:color="auto"/>
        <w:bottom w:val="none" w:sz="0" w:space="0" w:color="auto"/>
        <w:right w:val="none" w:sz="0" w:space="0" w:color="auto"/>
      </w:divBdr>
    </w:div>
    <w:div w:id="1264612078">
      <w:bodyDiv w:val="1"/>
      <w:marLeft w:val="0"/>
      <w:marRight w:val="0"/>
      <w:marTop w:val="0"/>
      <w:marBottom w:val="0"/>
      <w:divBdr>
        <w:top w:val="none" w:sz="0" w:space="0" w:color="auto"/>
        <w:left w:val="none" w:sz="0" w:space="0" w:color="auto"/>
        <w:bottom w:val="none" w:sz="0" w:space="0" w:color="auto"/>
        <w:right w:val="none" w:sz="0" w:space="0" w:color="auto"/>
      </w:divBdr>
    </w:div>
    <w:div w:id="1266571534">
      <w:bodyDiv w:val="1"/>
      <w:marLeft w:val="0"/>
      <w:marRight w:val="0"/>
      <w:marTop w:val="0"/>
      <w:marBottom w:val="0"/>
      <w:divBdr>
        <w:top w:val="none" w:sz="0" w:space="0" w:color="auto"/>
        <w:left w:val="none" w:sz="0" w:space="0" w:color="auto"/>
        <w:bottom w:val="none" w:sz="0" w:space="0" w:color="auto"/>
        <w:right w:val="none" w:sz="0" w:space="0" w:color="auto"/>
      </w:divBdr>
    </w:div>
    <w:div w:id="1308900459">
      <w:bodyDiv w:val="1"/>
      <w:marLeft w:val="0"/>
      <w:marRight w:val="0"/>
      <w:marTop w:val="0"/>
      <w:marBottom w:val="0"/>
      <w:divBdr>
        <w:top w:val="none" w:sz="0" w:space="0" w:color="auto"/>
        <w:left w:val="none" w:sz="0" w:space="0" w:color="auto"/>
        <w:bottom w:val="none" w:sz="0" w:space="0" w:color="auto"/>
        <w:right w:val="none" w:sz="0" w:space="0" w:color="auto"/>
      </w:divBdr>
    </w:div>
    <w:div w:id="1351756240">
      <w:bodyDiv w:val="1"/>
      <w:marLeft w:val="0"/>
      <w:marRight w:val="0"/>
      <w:marTop w:val="0"/>
      <w:marBottom w:val="0"/>
      <w:divBdr>
        <w:top w:val="none" w:sz="0" w:space="0" w:color="auto"/>
        <w:left w:val="none" w:sz="0" w:space="0" w:color="auto"/>
        <w:bottom w:val="none" w:sz="0" w:space="0" w:color="auto"/>
        <w:right w:val="none" w:sz="0" w:space="0" w:color="auto"/>
      </w:divBdr>
    </w:div>
    <w:div w:id="1357073840">
      <w:bodyDiv w:val="1"/>
      <w:marLeft w:val="0"/>
      <w:marRight w:val="0"/>
      <w:marTop w:val="0"/>
      <w:marBottom w:val="0"/>
      <w:divBdr>
        <w:top w:val="none" w:sz="0" w:space="0" w:color="auto"/>
        <w:left w:val="none" w:sz="0" w:space="0" w:color="auto"/>
        <w:bottom w:val="none" w:sz="0" w:space="0" w:color="auto"/>
        <w:right w:val="none" w:sz="0" w:space="0" w:color="auto"/>
      </w:divBdr>
    </w:div>
    <w:div w:id="1431850828">
      <w:bodyDiv w:val="1"/>
      <w:marLeft w:val="0"/>
      <w:marRight w:val="0"/>
      <w:marTop w:val="0"/>
      <w:marBottom w:val="0"/>
      <w:divBdr>
        <w:top w:val="none" w:sz="0" w:space="0" w:color="auto"/>
        <w:left w:val="none" w:sz="0" w:space="0" w:color="auto"/>
        <w:bottom w:val="none" w:sz="0" w:space="0" w:color="auto"/>
        <w:right w:val="none" w:sz="0" w:space="0" w:color="auto"/>
      </w:divBdr>
    </w:div>
    <w:div w:id="1460689700">
      <w:bodyDiv w:val="1"/>
      <w:marLeft w:val="0"/>
      <w:marRight w:val="0"/>
      <w:marTop w:val="0"/>
      <w:marBottom w:val="0"/>
      <w:divBdr>
        <w:top w:val="none" w:sz="0" w:space="0" w:color="auto"/>
        <w:left w:val="none" w:sz="0" w:space="0" w:color="auto"/>
        <w:bottom w:val="none" w:sz="0" w:space="0" w:color="auto"/>
        <w:right w:val="none" w:sz="0" w:space="0" w:color="auto"/>
      </w:divBdr>
    </w:div>
    <w:div w:id="1477339940">
      <w:bodyDiv w:val="1"/>
      <w:marLeft w:val="0"/>
      <w:marRight w:val="0"/>
      <w:marTop w:val="0"/>
      <w:marBottom w:val="0"/>
      <w:divBdr>
        <w:top w:val="none" w:sz="0" w:space="0" w:color="auto"/>
        <w:left w:val="none" w:sz="0" w:space="0" w:color="auto"/>
        <w:bottom w:val="none" w:sz="0" w:space="0" w:color="auto"/>
        <w:right w:val="none" w:sz="0" w:space="0" w:color="auto"/>
      </w:divBdr>
    </w:div>
    <w:div w:id="1479034447">
      <w:bodyDiv w:val="1"/>
      <w:marLeft w:val="0"/>
      <w:marRight w:val="0"/>
      <w:marTop w:val="0"/>
      <w:marBottom w:val="0"/>
      <w:divBdr>
        <w:top w:val="none" w:sz="0" w:space="0" w:color="auto"/>
        <w:left w:val="none" w:sz="0" w:space="0" w:color="auto"/>
        <w:bottom w:val="none" w:sz="0" w:space="0" w:color="auto"/>
        <w:right w:val="none" w:sz="0" w:space="0" w:color="auto"/>
      </w:divBdr>
    </w:div>
    <w:div w:id="1479302907">
      <w:bodyDiv w:val="1"/>
      <w:marLeft w:val="0"/>
      <w:marRight w:val="0"/>
      <w:marTop w:val="0"/>
      <w:marBottom w:val="0"/>
      <w:divBdr>
        <w:top w:val="none" w:sz="0" w:space="0" w:color="auto"/>
        <w:left w:val="none" w:sz="0" w:space="0" w:color="auto"/>
        <w:bottom w:val="none" w:sz="0" w:space="0" w:color="auto"/>
        <w:right w:val="none" w:sz="0" w:space="0" w:color="auto"/>
      </w:divBdr>
    </w:div>
    <w:div w:id="1506287654">
      <w:bodyDiv w:val="1"/>
      <w:marLeft w:val="0"/>
      <w:marRight w:val="0"/>
      <w:marTop w:val="0"/>
      <w:marBottom w:val="0"/>
      <w:divBdr>
        <w:top w:val="none" w:sz="0" w:space="0" w:color="auto"/>
        <w:left w:val="none" w:sz="0" w:space="0" w:color="auto"/>
        <w:bottom w:val="none" w:sz="0" w:space="0" w:color="auto"/>
        <w:right w:val="none" w:sz="0" w:space="0" w:color="auto"/>
      </w:divBdr>
    </w:div>
    <w:div w:id="1509715010">
      <w:bodyDiv w:val="1"/>
      <w:marLeft w:val="0"/>
      <w:marRight w:val="0"/>
      <w:marTop w:val="0"/>
      <w:marBottom w:val="0"/>
      <w:divBdr>
        <w:top w:val="none" w:sz="0" w:space="0" w:color="auto"/>
        <w:left w:val="none" w:sz="0" w:space="0" w:color="auto"/>
        <w:bottom w:val="none" w:sz="0" w:space="0" w:color="auto"/>
        <w:right w:val="none" w:sz="0" w:space="0" w:color="auto"/>
      </w:divBdr>
    </w:div>
    <w:div w:id="1529446114">
      <w:bodyDiv w:val="1"/>
      <w:marLeft w:val="0"/>
      <w:marRight w:val="0"/>
      <w:marTop w:val="0"/>
      <w:marBottom w:val="0"/>
      <w:divBdr>
        <w:top w:val="none" w:sz="0" w:space="0" w:color="auto"/>
        <w:left w:val="none" w:sz="0" w:space="0" w:color="auto"/>
        <w:bottom w:val="none" w:sz="0" w:space="0" w:color="auto"/>
        <w:right w:val="none" w:sz="0" w:space="0" w:color="auto"/>
      </w:divBdr>
    </w:div>
    <w:div w:id="1530289992">
      <w:bodyDiv w:val="1"/>
      <w:marLeft w:val="0"/>
      <w:marRight w:val="0"/>
      <w:marTop w:val="0"/>
      <w:marBottom w:val="0"/>
      <w:divBdr>
        <w:top w:val="none" w:sz="0" w:space="0" w:color="auto"/>
        <w:left w:val="none" w:sz="0" w:space="0" w:color="auto"/>
        <w:bottom w:val="none" w:sz="0" w:space="0" w:color="auto"/>
        <w:right w:val="none" w:sz="0" w:space="0" w:color="auto"/>
      </w:divBdr>
    </w:div>
    <w:div w:id="1537740689">
      <w:bodyDiv w:val="1"/>
      <w:marLeft w:val="0"/>
      <w:marRight w:val="0"/>
      <w:marTop w:val="0"/>
      <w:marBottom w:val="0"/>
      <w:divBdr>
        <w:top w:val="none" w:sz="0" w:space="0" w:color="auto"/>
        <w:left w:val="none" w:sz="0" w:space="0" w:color="auto"/>
        <w:bottom w:val="none" w:sz="0" w:space="0" w:color="auto"/>
        <w:right w:val="none" w:sz="0" w:space="0" w:color="auto"/>
      </w:divBdr>
    </w:div>
    <w:div w:id="1538202077">
      <w:bodyDiv w:val="1"/>
      <w:marLeft w:val="0"/>
      <w:marRight w:val="0"/>
      <w:marTop w:val="0"/>
      <w:marBottom w:val="0"/>
      <w:divBdr>
        <w:top w:val="none" w:sz="0" w:space="0" w:color="auto"/>
        <w:left w:val="none" w:sz="0" w:space="0" w:color="auto"/>
        <w:bottom w:val="none" w:sz="0" w:space="0" w:color="auto"/>
        <w:right w:val="none" w:sz="0" w:space="0" w:color="auto"/>
      </w:divBdr>
    </w:div>
    <w:div w:id="1545365766">
      <w:bodyDiv w:val="1"/>
      <w:marLeft w:val="0"/>
      <w:marRight w:val="0"/>
      <w:marTop w:val="0"/>
      <w:marBottom w:val="0"/>
      <w:divBdr>
        <w:top w:val="none" w:sz="0" w:space="0" w:color="auto"/>
        <w:left w:val="none" w:sz="0" w:space="0" w:color="auto"/>
        <w:bottom w:val="none" w:sz="0" w:space="0" w:color="auto"/>
        <w:right w:val="none" w:sz="0" w:space="0" w:color="auto"/>
      </w:divBdr>
    </w:div>
    <w:div w:id="1559627374">
      <w:bodyDiv w:val="1"/>
      <w:marLeft w:val="0"/>
      <w:marRight w:val="0"/>
      <w:marTop w:val="0"/>
      <w:marBottom w:val="0"/>
      <w:divBdr>
        <w:top w:val="none" w:sz="0" w:space="0" w:color="auto"/>
        <w:left w:val="none" w:sz="0" w:space="0" w:color="auto"/>
        <w:bottom w:val="none" w:sz="0" w:space="0" w:color="auto"/>
        <w:right w:val="none" w:sz="0" w:space="0" w:color="auto"/>
      </w:divBdr>
    </w:div>
    <w:div w:id="1569415619">
      <w:bodyDiv w:val="1"/>
      <w:marLeft w:val="0"/>
      <w:marRight w:val="0"/>
      <w:marTop w:val="0"/>
      <w:marBottom w:val="0"/>
      <w:divBdr>
        <w:top w:val="none" w:sz="0" w:space="0" w:color="auto"/>
        <w:left w:val="none" w:sz="0" w:space="0" w:color="auto"/>
        <w:bottom w:val="none" w:sz="0" w:space="0" w:color="auto"/>
        <w:right w:val="none" w:sz="0" w:space="0" w:color="auto"/>
      </w:divBdr>
    </w:div>
    <w:div w:id="1570991491">
      <w:bodyDiv w:val="1"/>
      <w:marLeft w:val="0"/>
      <w:marRight w:val="0"/>
      <w:marTop w:val="0"/>
      <w:marBottom w:val="0"/>
      <w:divBdr>
        <w:top w:val="none" w:sz="0" w:space="0" w:color="auto"/>
        <w:left w:val="none" w:sz="0" w:space="0" w:color="auto"/>
        <w:bottom w:val="none" w:sz="0" w:space="0" w:color="auto"/>
        <w:right w:val="none" w:sz="0" w:space="0" w:color="auto"/>
      </w:divBdr>
    </w:div>
    <w:div w:id="1576434684">
      <w:bodyDiv w:val="1"/>
      <w:marLeft w:val="0"/>
      <w:marRight w:val="0"/>
      <w:marTop w:val="0"/>
      <w:marBottom w:val="0"/>
      <w:divBdr>
        <w:top w:val="none" w:sz="0" w:space="0" w:color="auto"/>
        <w:left w:val="none" w:sz="0" w:space="0" w:color="auto"/>
        <w:bottom w:val="none" w:sz="0" w:space="0" w:color="auto"/>
        <w:right w:val="none" w:sz="0" w:space="0" w:color="auto"/>
      </w:divBdr>
      <w:divsChild>
        <w:div w:id="45880370">
          <w:marLeft w:val="0"/>
          <w:marRight w:val="0"/>
          <w:marTop w:val="0"/>
          <w:marBottom w:val="0"/>
          <w:divBdr>
            <w:top w:val="none" w:sz="0" w:space="0" w:color="auto"/>
            <w:left w:val="none" w:sz="0" w:space="0" w:color="auto"/>
            <w:bottom w:val="none" w:sz="0" w:space="0" w:color="auto"/>
            <w:right w:val="none" w:sz="0" w:space="0" w:color="auto"/>
          </w:divBdr>
        </w:div>
      </w:divsChild>
    </w:div>
    <w:div w:id="1612740915">
      <w:bodyDiv w:val="1"/>
      <w:marLeft w:val="0"/>
      <w:marRight w:val="0"/>
      <w:marTop w:val="0"/>
      <w:marBottom w:val="0"/>
      <w:divBdr>
        <w:top w:val="none" w:sz="0" w:space="0" w:color="auto"/>
        <w:left w:val="none" w:sz="0" w:space="0" w:color="auto"/>
        <w:bottom w:val="none" w:sz="0" w:space="0" w:color="auto"/>
        <w:right w:val="none" w:sz="0" w:space="0" w:color="auto"/>
      </w:divBdr>
    </w:div>
    <w:div w:id="1693339005">
      <w:bodyDiv w:val="1"/>
      <w:marLeft w:val="0"/>
      <w:marRight w:val="0"/>
      <w:marTop w:val="0"/>
      <w:marBottom w:val="0"/>
      <w:divBdr>
        <w:top w:val="none" w:sz="0" w:space="0" w:color="auto"/>
        <w:left w:val="none" w:sz="0" w:space="0" w:color="auto"/>
        <w:bottom w:val="none" w:sz="0" w:space="0" w:color="auto"/>
        <w:right w:val="none" w:sz="0" w:space="0" w:color="auto"/>
      </w:divBdr>
    </w:div>
    <w:div w:id="1753165408">
      <w:bodyDiv w:val="1"/>
      <w:marLeft w:val="0"/>
      <w:marRight w:val="0"/>
      <w:marTop w:val="0"/>
      <w:marBottom w:val="0"/>
      <w:divBdr>
        <w:top w:val="none" w:sz="0" w:space="0" w:color="auto"/>
        <w:left w:val="none" w:sz="0" w:space="0" w:color="auto"/>
        <w:bottom w:val="none" w:sz="0" w:space="0" w:color="auto"/>
        <w:right w:val="none" w:sz="0" w:space="0" w:color="auto"/>
      </w:divBdr>
    </w:div>
    <w:div w:id="1755470753">
      <w:bodyDiv w:val="1"/>
      <w:marLeft w:val="0"/>
      <w:marRight w:val="0"/>
      <w:marTop w:val="0"/>
      <w:marBottom w:val="0"/>
      <w:divBdr>
        <w:top w:val="none" w:sz="0" w:space="0" w:color="auto"/>
        <w:left w:val="none" w:sz="0" w:space="0" w:color="auto"/>
        <w:bottom w:val="none" w:sz="0" w:space="0" w:color="auto"/>
        <w:right w:val="none" w:sz="0" w:space="0" w:color="auto"/>
      </w:divBdr>
    </w:div>
    <w:div w:id="1765760572">
      <w:bodyDiv w:val="1"/>
      <w:marLeft w:val="0"/>
      <w:marRight w:val="0"/>
      <w:marTop w:val="0"/>
      <w:marBottom w:val="0"/>
      <w:divBdr>
        <w:top w:val="none" w:sz="0" w:space="0" w:color="auto"/>
        <w:left w:val="none" w:sz="0" w:space="0" w:color="auto"/>
        <w:bottom w:val="none" w:sz="0" w:space="0" w:color="auto"/>
        <w:right w:val="none" w:sz="0" w:space="0" w:color="auto"/>
      </w:divBdr>
    </w:div>
    <w:div w:id="1775133383">
      <w:bodyDiv w:val="1"/>
      <w:marLeft w:val="0"/>
      <w:marRight w:val="0"/>
      <w:marTop w:val="0"/>
      <w:marBottom w:val="0"/>
      <w:divBdr>
        <w:top w:val="none" w:sz="0" w:space="0" w:color="auto"/>
        <w:left w:val="none" w:sz="0" w:space="0" w:color="auto"/>
        <w:bottom w:val="none" w:sz="0" w:space="0" w:color="auto"/>
        <w:right w:val="none" w:sz="0" w:space="0" w:color="auto"/>
      </w:divBdr>
    </w:div>
    <w:div w:id="1788809966">
      <w:bodyDiv w:val="1"/>
      <w:marLeft w:val="0"/>
      <w:marRight w:val="0"/>
      <w:marTop w:val="0"/>
      <w:marBottom w:val="0"/>
      <w:divBdr>
        <w:top w:val="none" w:sz="0" w:space="0" w:color="auto"/>
        <w:left w:val="none" w:sz="0" w:space="0" w:color="auto"/>
        <w:bottom w:val="none" w:sz="0" w:space="0" w:color="auto"/>
        <w:right w:val="none" w:sz="0" w:space="0" w:color="auto"/>
      </w:divBdr>
    </w:div>
    <w:div w:id="1812558828">
      <w:bodyDiv w:val="1"/>
      <w:marLeft w:val="0"/>
      <w:marRight w:val="0"/>
      <w:marTop w:val="0"/>
      <w:marBottom w:val="0"/>
      <w:divBdr>
        <w:top w:val="none" w:sz="0" w:space="0" w:color="auto"/>
        <w:left w:val="none" w:sz="0" w:space="0" w:color="auto"/>
        <w:bottom w:val="none" w:sz="0" w:space="0" w:color="auto"/>
        <w:right w:val="none" w:sz="0" w:space="0" w:color="auto"/>
      </w:divBdr>
    </w:div>
    <w:div w:id="1834487801">
      <w:bodyDiv w:val="1"/>
      <w:marLeft w:val="0"/>
      <w:marRight w:val="0"/>
      <w:marTop w:val="0"/>
      <w:marBottom w:val="0"/>
      <w:divBdr>
        <w:top w:val="none" w:sz="0" w:space="0" w:color="auto"/>
        <w:left w:val="none" w:sz="0" w:space="0" w:color="auto"/>
        <w:bottom w:val="none" w:sz="0" w:space="0" w:color="auto"/>
        <w:right w:val="none" w:sz="0" w:space="0" w:color="auto"/>
      </w:divBdr>
    </w:div>
    <w:div w:id="1855455282">
      <w:bodyDiv w:val="1"/>
      <w:marLeft w:val="0"/>
      <w:marRight w:val="0"/>
      <w:marTop w:val="0"/>
      <w:marBottom w:val="0"/>
      <w:divBdr>
        <w:top w:val="none" w:sz="0" w:space="0" w:color="auto"/>
        <w:left w:val="none" w:sz="0" w:space="0" w:color="auto"/>
        <w:bottom w:val="none" w:sz="0" w:space="0" w:color="auto"/>
        <w:right w:val="none" w:sz="0" w:space="0" w:color="auto"/>
      </w:divBdr>
    </w:div>
    <w:div w:id="1870727270">
      <w:bodyDiv w:val="1"/>
      <w:marLeft w:val="0"/>
      <w:marRight w:val="0"/>
      <w:marTop w:val="0"/>
      <w:marBottom w:val="0"/>
      <w:divBdr>
        <w:top w:val="none" w:sz="0" w:space="0" w:color="auto"/>
        <w:left w:val="none" w:sz="0" w:space="0" w:color="auto"/>
        <w:bottom w:val="none" w:sz="0" w:space="0" w:color="auto"/>
        <w:right w:val="none" w:sz="0" w:space="0" w:color="auto"/>
      </w:divBdr>
    </w:div>
    <w:div w:id="1903907178">
      <w:bodyDiv w:val="1"/>
      <w:marLeft w:val="0"/>
      <w:marRight w:val="0"/>
      <w:marTop w:val="0"/>
      <w:marBottom w:val="0"/>
      <w:divBdr>
        <w:top w:val="none" w:sz="0" w:space="0" w:color="auto"/>
        <w:left w:val="none" w:sz="0" w:space="0" w:color="auto"/>
        <w:bottom w:val="none" w:sz="0" w:space="0" w:color="auto"/>
        <w:right w:val="none" w:sz="0" w:space="0" w:color="auto"/>
      </w:divBdr>
    </w:div>
    <w:div w:id="1918049033">
      <w:bodyDiv w:val="1"/>
      <w:marLeft w:val="0"/>
      <w:marRight w:val="0"/>
      <w:marTop w:val="0"/>
      <w:marBottom w:val="0"/>
      <w:divBdr>
        <w:top w:val="none" w:sz="0" w:space="0" w:color="auto"/>
        <w:left w:val="none" w:sz="0" w:space="0" w:color="auto"/>
        <w:bottom w:val="none" w:sz="0" w:space="0" w:color="auto"/>
        <w:right w:val="none" w:sz="0" w:space="0" w:color="auto"/>
      </w:divBdr>
    </w:div>
    <w:div w:id="1925845230">
      <w:bodyDiv w:val="1"/>
      <w:marLeft w:val="0"/>
      <w:marRight w:val="0"/>
      <w:marTop w:val="0"/>
      <w:marBottom w:val="0"/>
      <w:divBdr>
        <w:top w:val="none" w:sz="0" w:space="0" w:color="auto"/>
        <w:left w:val="none" w:sz="0" w:space="0" w:color="auto"/>
        <w:bottom w:val="none" w:sz="0" w:space="0" w:color="auto"/>
        <w:right w:val="none" w:sz="0" w:space="0" w:color="auto"/>
      </w:divBdr>
    </w:div>
    <w:div w:id="1937055737">
      <w:bodyDiv w:val="1"/>
      <w:marLeft w:val="0"/>
      <w:marRight w:val="0"/>
      <w:marTop w:val="0"/>
      <w:marBottom w:val="0"/>
      <w:divBdr>
        <w:top w:val="none" w:sz="0" w:space="0" w:color="auto"/>
        <w:left w:val="none" w:sz="0" w:space="0" w:color="auto"/>
        <w:bottom w:val="none" w:sz="0" w:space="0" w:color="auto"/>
        <w:right w:val="none" w:sz="0" w:space="0" w:color="auto"/>
      </w:divBdr>
    </w:div>
    <w:div w:id="1952197731">
      <w:bodyDiv w:val="1"/>
      <w:marLeft w:val="0"/>
      <w:marRight w:val="0"/>
      <w:marTop w:val="0"/>
      <w:marBottom w:val="0"/>
      <w:divBdr>
        <w:top w:val="none" w:sz="0" w:space="0" w:color="auto"/>
        <w:left w:val="none" w:sz="0" w:space="0" w:color="auto"/>
        <w:bottom w:val="none" w:sz="0" w:space="0" w:color="auto"/>
        <w:right w:val="none" w:sz="0" w:space="0" w:color="auto"/>
      </w:divBdr>
    </w:div>
    <w:div w:id="1964728171">
      <w:bodyDiv w:val="1"/>
      <w:marLeft w:val="0"/>
      <w:marRight w:val="0"/>
      <w:marTop w:val="0"/>
      <w:marBottom w:val="0"/>
      <w:divBdr>
        <w:top w:val="none" w:sz="0" w:space="0" w:color="auto"/>
        <w:left w:val="none" w:sz="0" w:space="0" w:color="auto"/>
        <w:bottom w:val="none" w:sz="0" w:space="0" w:color="auto"/>
        <w:right w:val="none" w:sz="0" w:space="0" w:color="auto"/>
      </w:divBdr>
    </w:div>
    <w:div w:id="1967999551">
      <w:bodyDiv w:val="1"/>
      <w:marLeft w:val="0"/>
      <w:marRight w:val="0"/>
      <w:marTop w:val="0"/>
      <w:marBottom w:val="0"/>
      <w:divBdr>
        <w:top w:val="none" w:sz="0" w:space="0" w:color="auto"/>
        <w:left w:val="none" w:sz="0" w:space="0" w:color="auto"/>
        <w:bottom w:val="none" w:sz="0" w:space="0" w:color="auto"/>
        <w:right w:val="none" w:sz="0" w:space="0" w:color="auto"/>
      </w:divBdr>
    </w:div>
    <w:div w:id="1984651188">
      <w:bodyDiv w:val="1"/>
      <w:marLeft w:val="0"/>
      <w:marRight w:val="0"/>
      <w:marTop w:val="0"/>
      <w:marBottom w:val="0"/>
      <w:divBdr>
        <w:top w:val="none" w:sz="0" w:space="0" w:color="auto"/>
        <w:left w:val="none" w:sz="0" w:space="0" w:color="auto"/>
        <w:bottom w:val="none" w:sz="0" w:space="0" w:color="auto"/>
        <w:right w:val="none" w:sz="0" w:space="0" w:color="auto"/>
      </w:divBdr>
    </w:div>
    <w:div w:id="2003780023">
      <w:bodyDiv w:val="1"/>
      <w:marLeft w:val="0"/>
      <w:marRight w:val="0"/>
      <w:marTop w:val="0"/>
      <w:marBottom w:val="0"/>
      <w:divBdr>
        <w:top w:val="none" w:sz="0" w:space="0" w:color="auto"/>
        <w:left w:val="none" w:sz="0" w:space="0" w:color="auto"/>
        <w:bottom w:val="none" w:sz="0" w:space="0" w:color="auto"/>
        <w:right w:val="none" w:sz="0" w:space="0" w:color="auto"/>
      </w:divBdr>
    </w:div>
    <w:div w:id="2013222634">
      <w:bodyDiv w:val="1"/>
      <w:marLeft w:val="0"/>
      <w:marRight w:val="0"/>
      <w:marTop w:val="0"/>
      <w:marBottom w:val="0"/>
      <w:divBdr>
        <w:top w:val="none" w:sz="0" w:space="0" w:color="auto"/>
        <w:left w:val="none" w:sz="0" w:space="0" w:color="auto"/>
        <w:bottom w:val="none" w:sz="0" w:space="0" w:color="auto"/>
        <w:right w:val="none" w:sz="0" w:space="0" w:color="auto"/>
      </w:divBdr>
    </w:div>
    <w:div w:id="2026323166">
      <w:bodyDiv w:val="1"/>
      <w:marLeft w:val="0"/>
      <w:marRight w:val="0"/>
      <w:marTop w:val="0"/>
      <w:marBottom w:val="0"/>
      <w:divBdr>
        <w:top w:val="none" w:sz="0" w:space="0" w:color="auto"/>
        <w:left w:val="none" w:sz="0" w:space="0" w:color="auto"/>
        <w:bottom w:val="none" w:sz="0" w:space="0" w:color="auto"/>
        <w:right w:val="none" w:sz="0" w:space="0" w:color="auto"/>
      </w:divBdr>
    </w:div>
    <w:div w:id="2041779208">
      <w:bodyDiv w:val="1"/>
      <w:marLeft w:val="0"/>
      <w:marRight w:val="0"/>
      <w:marTop w:val="0"/>
      <w:marBottom w:val="0"/>
      <w:divBdr>
        <w:top w:val="none" w:sz="0" w:space="0" w:color="auto"/>
        <w:left w:val="none" w:sz="0" w:space="0" w:color="auto"/>
        <w:bottom w:val="none" w:sz="0" w:space="0" w:color="auto"/>
        <w:right w:val="none" w:sz="0" w:space="0" w:color="auto"/>
      </w:divBdr>
    </w:div>
    <w:div w:id="2053266108">
      <w:bodyDiv w:val="1"/>
      <w:marLeft w:val="0"/>
      <w:marRight w:val="0"/>
      <w:marTop w:val="0"/>
      <w:marBottom w:val="0"/>
      <w:divBdr>
        <w:top w:val="none" w:sz="0" w:space="0" w:color="auto"/>
        <w:left w:val="none" w:sz="0" w:space="0" w:color="auto"/>
        <w:bottom w:val="none" w:sz="0" w:space="0" w:color="auto"/>
        <w:right w:val="none" w:sz="0" w:space="0" w:color="auto"/>
      </w:divBdr>
    </w:div>
    <w:div w:id="2087455665">
      <w:bodyDiv w:val="1"/>
      <w:marLeft w:val="0"/>
      <w:marRight w:val="0"/>
      <w:marTop w:val="0"/>
      <w:marBottom w:val="0"/>
      <w:divBdr>
        <w:top w:val="none" w:sz="0" w:space="0" w:color="auto"/>
        <w:left w:val="none" w:sz="0" w:space="0" w:color="auto"/>
        <w:bottom w:val="none" w:sz="0" w:space="0" w:color="auto"/>
        <w:right w:val="none" w:sz="0" w:space="0" w:color="auto"/>
      </w:divBdr>
    </w:div>
    <w:div w:id="2107185203">
      <w:bodyDiv w:val="1"/>
      <w:marLeft w:val="0"/>
      <w:marRight w:val="0"/>
      <w:marTop w:val="0"/>
      <w:marBottom w:val="0"/>
      <w:divBdr>
        <w:top w:val="none" w:sz="0" w:space="0" w:color="auto"/>
        <w:left w:val="none" w:sz="0" w:space="0" w:color="auto"/>
        <w:bottom w:val="none" w:sz="0" w:space="0" w:color="auto"/>
        <w:right w:val="none" w:sz="0" w:space="0" w:color="auto"/>
      </w:divBdr>
    </w:div>
    <w:div w:id="21195694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438ak/" TargetMode="Externa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1/j.1600-0447.1983.tb09716.x" TargetMode="Externa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yperlink" Target="http://www.rstudio.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36288-6344-C94F-B96A-8890D5270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7554</Words>
  <Characters>100059</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8-07T18:08:00Z</dcterms:created>
  <dcterms:modified xsi:type="dcterms:W3CDTF">2022-08-08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7TWZe0m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